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80B45E" w14:textId="77777777" w:rsidR="00E55B12" w:rsidRPr="005F7DE3" w:rsidRDefault="00E55B12" w:rsidP="00AF4DBD">
      <w:pPr>
        <w:rPr>
          <w:rFonts w:eastAsiaTheme="minorEastAsia"/>
          <w:b/>
          <w:color w:val="3333CC"/>
          <w:sz w:val="22"/>
          <w:szCs w:val="22"/>
          <w:lang w:eastAsia="zh-CN"/>
        </w:rPr>
      </w:pPr>
    </w:p>
    <w:p w14:paraId="66946F69" w14:textId="6A66D33D" w:rsidR="00E55B12" w:rsidRPr="005F7DE3" w:rsidRDefault="00C601F8" w:rsidP="00791A2C">
      <w:pPr>
        <w:pStyle w:val="Title"/>
        <w:rPr>
          <w:rFonts w:cs="Times New Roman"/>
          <w:b w:val="0"/>
        </w:rPr>
      </w:pPr>
      <w:r w:rsidRPr="005F7DE3">
        <w:rPr>
          <w:rFonts w:cs="Times New Roman"/>
        </w:rPr>
        <w:t>A Novel Hybrid Modeling Method for Predicting Energy Use of Hydronic Radiant Slab Systems</w:t>
      </w:r>
    </w:p>
    <w:p w14:paraId="6782F33F" w14:textId="77777777" w:rsidR="00E55B12" w:rsidRPr="005F7DE3" w:rsidRDefault="00E55B12" w:rsidP="00E55B12">
      <w:pPr>
        <w:jc w:val="center"/>
        <w:rPr>
          <w:sz w:val="22"/>
          <w:szCs w:val="22"/>
        </w:rPr>
      </w:pPr>
    </w:p>
    <w:p w14:paraId="055231C2" w14:textId="5117E504" w:rsidR="00E55B12" w:rsidRDefault="00B676F8" w:rsidP="00B676F8">
      <w:pPr>
        <w:jc w:val="center"/>
        <w:rPr>
          <w:sz w:val="22"/>
          <w:szCs w:val="22"/>
        </w:rPr>
      </w:pPr>
      <w:r>
        <w:rPr>
          <w:sz w:val="22"/>
          <w:szCs w:val="22"/>
        </w:rPr>
        <w:t>Lichen Wu</w:t>
      </w:r>
      <w:r w:rsidR="00E55B12" w:rsidRPr="005F7DE3">
        <w:rPr>
          <w:sz w:val="22"/>
          <w:szCs w:val="22"/>
          <w:vertAlign w:val="superscript"/>
        </w:rPr>
        <w:t>1</w:t>
      </w:r>
      <w:r w:rsidR="003A2DB4" w:rsidRPr="005F7DE3">
        <w:rPr>
          <w:sz w:val="22"/>
          <w:szCs w:val="22"/>
        </w:rPr>
        <w:t>,</w:t>
      </w:r>
      <w:r w:rsidR="00E55B12" w:rsidRPr="005F7DE3">
        <w:rPr>
          <w:sz w:val="22"/>
          <w:szCs w:val="22"/>
        </w:rPr>
        <w:t xml:space="preserve"> </w:t>
      </w:r>
      <w:r>
        <w:rPr>
          <w:sz w:val="22"/>
          <w:szCs w:val="22"/>
        </w:rPr>
        <w:t>Liping</w:t>
      </w:r>
      <w:r w:rsidR="00E55B12" w:rsidRPr="005F7DE3">
        <w:rPr>
          <w:sz w:val="22"/>
          <w:szCs w:val="22"/>
        </w:rPr>
        <w:t xml:space="preserve"> </w:t>
      </w:r>
      <w:r>
        <w:rPr>
          <w:sz w:val="22"/>
          <w:szCs w:val="22"/>
        </w:rPr>
        <w:t>Wang</w:t>
      </w:r>
      <w:r w:rsidR="003A52F4" w:rsidRPr="003A52F4">
        <w:rPr>
          <w:sz w:val="22"/>
          <w:szCs w:val="22"/>
          <w:vertAlign w:val="superscript"/>
        </w:rPr>
        <w:t>1</w:t>
      </w:r>
      <w:r w:rsidR="003A52F4">
        <w:rPr>
          <w:sz w:val="22"/>
          <w:szCs w:val="22"/>
        </w:rPr>
        <w:t>*</w:t>
      </w:r>
      <w:r>
        <w:rPr>
          <w:sz w:val="22"/>
          <w:szCs w:val="22"/>
        </w:rPr>
        <w:t>, James Braun</w:t>
      </w:r>
      <w:r w:rsidR="008457CE" w:rsidRPr="008457CE">
        <w:rPr>
          <w:sz w:val="22"/>
          <w:szCs w:val="22"/>
          <w:vertAlign w:val="superscript"/>
        </w:rPr>
        <w:t>2</w:t>
      </w:r>
    </w:p>
    <w:p w14:paraId="2A811FA0" w14:textId="77777777" w:rsidR="00B676F8" w:rsidRPr="005F7DE3" w:rsidRDefault="00B676F8" w:rsidP="00B676F8">
      <w:pPr>
        <w:jc w:val="center"/>
        <w:rPr>
          <w:sz w:val="22"/>
          <w:szCs w:val="22"/>
        </w:rPr>
      </w:pPr>
    </w:p>
    <w:p w14:paraId="3D4B944D" w14:textId="4370BC01" w:rsidR="00E55B12" w:rsidRPr="005F7DE3" w:rsidRDefault="00061434" w:rsidP="00E55B12">
      <w:pPr>
        <w:jc w:val="center"/>
        <w:rPr>
          <w:sz w:val="22"/>
          <w:szCs w:val="22"/>
        </w:rPr>
      </w:pPr>
      <w:r w:rsidRPr="00061434">
        <w:rPr>
          <w:sz w:val="22"/>
          <w:szCs w:val="22"/>
          <w:vertAlign w:val="superscript"/>
        </w:rPr>
        <w:t>1</w:t>
      </w:r>
      <w:r w:rsidR="008457CE" w:rsidRPr="00061434">
        <w:rPr>
          <w:sz w:val="22"/>
          <w:szCs w:val="22"/>
        </w:rPr>
        <w:t>Department of Civil and Architectural Engineering,</w:t>
      </w:r>
      <w:r>
        <w:rPr>
          <w:sz w:val="22"/>
          <w:szCs w:val="22"/>
        </w:rPr>
        <w:t xml:space="preserve"> </w:t>
      </w:r>
      <w:r w:rsidR="00B676F8">
        <w:rPr>
          <w:sz w:val="22"/>
          <w:szCs w:val="22"/>
        </w:rPr>
        <w:t>Uni</w:t>
      </w:r>
      <w:r w:rsidR="008457CE">
        <w:rPr>
          <w:sz w:val="22"/>
          <w:szCs w:val="22"/>
        </w:rPr>
        <w:t>versity of Wyoming</w:t>
      </w:r>
      <w:r w:rsidR="00E55B12" w:rsidRPr="005F7DE3">
        <w:rPr>
          <w:sz w:val="22"/>
          <w:szCs w:val="22"/>
        </w:rPr>
        <w:t>,</w:t>
      </w:r>
    </w:p>
    <w:p w14:paraId="178529FD" w14:textId="4950DF01" w:rsidR="00E55B12" w:rsidRDefault="008457CE" w:rsidP="00E55B12">
      <w:pPr>
        <w:jc w:val="center"/>
        <w:rPr>
          <w:sz w:val="22"/>
          <w:szCs w:val="22"/>
        </w:rPr>
      </w:pPr>
      <w:r>
        <w:rPr>
          <w:sz w:val="22"/>
          <w:szCs w:val="22"/>
        </w:rPr>
        <w:t>Laramie</w:t>
      </w:r>
      <w:r w:rsidR="00E55B12" w:rsidRPr="005F7DE3">
        <w:rPr>
          <w:sz w:val="22"/>
          <w:szCs w:val="22"/>
        </w:rPr>
        <w:t xml:space="preserve">, </w:t>
      </w:r>
      <w:r>
        <w:rPr>
          <w:sz w:val="22"/>
          <w:szCs w:val="22"/>
        </w:rPr>
        <w:t>W</w:t>
      </w:r>
      <w:r w:rsidR="00061434">
        <w:rPr>
          <w:sz w:val="22"/>
          <w:szCs w:val="22"/>
        </w:rPr>
        <w:t>Y</w:t>
      </w:r>
      <w:r w:rsidR="00E55B12" w:rsidRPr="005F7DE3">
        <w:rPr>
          <w:sz w:val="22"/>
          <w:szCs w:val="22"/>
        </w:rPr>
        <w:t>,</w:t>
      </w:r>
      <w:r>
        <w:rPr>
          <w:sz w:val="22"/>
          <w:szCs w:val="22"/>
        </w:rPr>
        <w:t xml:space="preserve"> 82071,</w:t>
      </w:r>
      <w:r w:rsidR="00E55B12" w:rsidRPr="005F7DE3">
        <w:rPr>
          <w:sz w:val="22"/>
          <w:szCs w:val="22"/>
        </w:rPr>
        <w:t xml:space="preserve"> </w:t>
      </w:r>
      <w:r>
        <w:rPr>
          <w:sz w:val="22"/>
          <w:szCs w:val="22"/>
        </w:rPr>
        <w:t>United States</w:t>
      </w:r>
    </w:p>
    <w:p w14:paraId="6AA8847B" w14:textId="3365964A" w:rsidR="00E55B12" w:rsidRPr="005F7DE3" w:rsidRDefault="00061434" w:rsidP="008457CE">
      <w:pPr>
        <w:jc w:val="center"/>
        <w:rPr>
          <w:sz w:val="22"/>
          <w:szCs w:val="22"/>
        </w:rPr>
      </w:pPr>
      <w:r>
        <w:rPr>
          <w:sz w:val="22"/>
          <w:szCs w:val="22"/>
        </w:rPr>
        <w:t>l</w:t>
      </w:r>
      <w:r w:rsidR="008457CE">
        <w:rPr>
          <w:sz w:val="22"/>
          <w:szCs w:val="22"/>
        </w:rPr>
        <w:t>w</w:t>
      </w:r>
      <w:r w:rsidR="003A52F4">
        <w:rPr>
          <w:sz w:val="22"/>
          <w:szCs w:val="22"/>
        </w:rPr>
        <w:t>ang12</w:t>
      </w:r>
      <w:r w:rsidR="008457CE">
        <w:rPr>
          <w:sz w:val="22"/>
          <w:szCs w:val="22"/>
        </w:rPr>
        <w:t>@uwyo.edu</w:t>
      </w:r>
    </w:p>
    <w:p w14:paraId="5DEF5E04" w14:textId="77777777" w:rsidR="00E55B12" w:rsidRPr="005F7DE3" w:rsidRDefault="00E55B12" w:rsidP="00E55B12">
      <w:pPr>
        <w:jc w:val="center"/>
        <w:rPr>
          <w:sz w:val="22"/>
          <w:szCs w:val="22"/>
        </w:rPr>
      </w:pPr>
    </w:p>
    <w:p w14:paraId="32D5C3E3" w14:textId="54C2778A" w:rsidR="00061434" w:rsidRDefault="00E55B12" w:rsidP="00061434">
      <w:pPr>
        <w:jc w:val="center"/>
        <w:rPr>
          <w:sz w:val="22"/>
          <w:szCs w:val="22"/>
        </w:rPr>
      </w:pPr>
      <w:r w:rsidRPr="005F7DE3">
        <w:rPr>
          <w:sz w:val="22"/>
          <w:szCs w:val="22"/>
          <w:vertAlign w:val="superscript"/>
        </w:rPr>
        <w:t>2</w:t>
      </w:r>
      <w:r w:rsidR="00061434" w:rsidRPr="00061434">
        <w:rPr>
          <w:sz w:val="22"/>
          <w:szCs w:val="22"/>
        </w:rPr>
        <w:t>School of Mechanical Engineering</w:t>
      </w:r>
      <w:r w:rsidR="00061434">
        <w:rPr>
          <w:sz w:val="22"/>
          <w:szCs w:val="22"/>
        </w:rPr>
        <w:t xml:space="preserve">, </w:t>
      </w:r>
      <w:r w:rsidR="00061434" w:rsidRPr="00061434">
        <w:rPr>
          <w:sz w:val="22"/>
          <w:szCs w:val="22"/>
        </w:rPr>
        <w:t>Purdue University</w:t>
      </w:r>
      <w:r w:rsidR="00061434">
        <w:rPr>
          <w:sz w:val="22"/>
          <w:szCs w:val="22"/>
        </w:rPr>
        <w:t>,</w:t>
      </w:r>
    </w:p>
    <w:p w14:paraId="4AE8DC92" w14:textId="1B3DAC1F" w:rsidR="00061434" w:rsidRPr="005F7DE3" w:rsidRDefault="00061434" w:rsidP="00E55B12">
      <w:pPr>
        <w:jc w:val="center"/>
        <w:rPr>
          <w:sz w:val="22"/>
          <w:szCs w:val="22"/>
        </w:rPr>
      </w:pPr>
      <w:r w:rsidRPr="00061434">
        <w:rPr>
          <w:sz w:val="22"/>
          <w:szCs w:val="22"/>
        </w:rPr>
        <w:t>West Lafayette, IN 47907-2088</w:t>
      </w:r>
      <w:r>
        <w:rPr>
          <w:sz w:val="22"/>
          <w:szCs w:val="22"/>
        </w:rPr>
        <w:t>, United States</w:t>
      </w:r>
    </w:p>
    <w:p w14:paraId="7FD424DA" w14:textId="70395F7F" w:rsidR="00E55B12" w:rsidRPr="005F7DE3" w:rsidRDefault="00061434" w:rsidP="00E55B12">
      <w:pPr>
        <w:jc w:val="center"/>
        <w:rPr>
          <w:sz w:val="22"/>
          <w:szCs w:val="22"/>
        </w:rPr>
      </w:pPr>
      <w:r>
        <w:rPr>
          <w:sz w:val="22"/>
          <w:szCs w:val="22"/>
        </w:rPr>
        <w:t>jbraun@purdue.edu</w:t>
      </w:r>
    </w:p>
    <w:p w14:paraId="0896B00B" w14:textId="77777777" w:rsidR="00E55B12" w:rsidRPr="005F7DE3" w:rsidRDefault="00E55B12" w:rsidP="00E55B12">
      <w:pPr>
        <w:jc w:val="center"/>
        <w:rPr>
          <w:sz w:val="22"/>
          <w:szCs w:val="22"/>
        </w:rPr>
      </w:pPr>
    </w:p>
    <w:p w14:paraId="17EC3864" w14:textId="77777777" w:rsidR="00E55B12" w:rsidRPr="005F7DE3" w:rsidRDefault="00E55B12" w:rsidP="00E55B12">
      <w:pPr>
        <w:jc w:val="center"/>
        <w:rPr>
          <w:sz w:val="22"/>
          <w:szCs w:val="22"/>
        </w:rPr>
      </w:pPr>
      <w:r w:rsidRPr="005F7DE3">
        <w:rPr>
          <w:sz w:val="22"/>
          <w:szCs w:val="22"/>
        </w:rPr>
        <w:t>*</w:t>
      </w:r>
      <w:r w:rsidR="00AF4DBD" w:rsidRPr="005F7DE3">
        <w:rPr>
          <w:sz w:val="22"/>
          <w:szCs w:val="22"/>
        </w:rPr>
        <w:t xml:space="preserve"> </w:t>
      </w:r>
      <w:r w:rsidRPr="005F7DE3">
        <w:rPr>
          <w:sz w:val="22"/>
          <w:szCs w:val="22"/>
        </w:rPr>
        <w:t>Corresponding Author</w:t>
      </w:r>
    </w:p>
    <w:p w14:paraId="31F4C4BC" w14:textId="77777777" w:rsidR="0088264D" w:rsidRPr="005F7DE3" w:rsidRDefault="0088264D" w:rsidP="0010696B">
      <w:pPr>
        <w:rPr>
          <w:sz w:val="22"/>
        </w:rPr>
      </w:pPr>
    </w:p>
    <w:p w14:paraId="162C295B" w14:textId="77777777" w:rsidR="00136DC7" w:rsidRPr="005F7DE3" w:rsidRDefault="00136DC7" w:rsidP="00707894">
      <w:pPr>
        <w:pStyle w:val="Heading1"/>
      </w:pPr>
      <w:r w:rsidRPr="005F7DE3">
        <w:t>ABSTRACT</w:t>
      </w:r>
    </w:p>
    <w:p w14:paraId="2BFE8534" w14:textId="77777777" w:rsidR="004059E1" w:rsidRPr="005F7DE3" w:rsidRDefault="004059E1" w:rsidP="006571AE"/>
    <w:p w14:paraId="3D524310" w14:textId="6496E1D7" w:rsidR="005933D5" w:rsidRPr="005F7DE3" w:rsidRDefault="005933D5" w:rsidP="005933D5">
      <w:pPr>
        <w:ind w:firstLine="720"/>
        <w:rPr>
          <w:lang w:eastAsia="zh-CN"/>
        </w:rPr>
      </w:pPr>
      <w:r w:rsidRPr="005F7DE3">
        <w:t xml:space="preserve">Accurately predicting the performance of radiant slab systems can be challenging due to the large thermal capacitance of the radiant slab and room temperature stratification. Current methods for predicting heating and cooling energy consumption of hydronic radiant slabs include detail first-principle-based (e.g, finite difference) and reduced-order (e.g, thermal resistor-capacitor (RC) network) models. Creating and calibrating detailed first-principle models, as well as </w:t>
      </w:r>
      <w:r w:rsidR="0068314E" w:rsidRPr="005F7DE3">
        <w:t xml:space="preserve">detailed </w:t>
      </w:r>
      <w:r w:rsidRPr="005F7DE3">
        <w:t>RC network models for predicting the performance of radiant slabs require substantial efforts. To develop improved control, monitoring, and diagnostic methods, there is a need for simpler models that can be readily trained using in-situ measurements.</w:t>
      </w:r>
    </w:p>
    <w:p w14:paraId="3A86D923" w14:textId="77777777" w:rsidR="00F1423C" w:rsidRPr="005F7DE3" w:rsidRDefault="00F1423C" w:rsidP="00C75947">
      <w:pPr>
        <w:pStyle w:val="BodyText2"/>
        <w:tabs>
          <w:tab w:val="clear" w:pos="4962"/>
        </w:tabs>
      </w:pPr>
    </w:p>
    <w:p w14:paraId="7E7D292A" w14:textId="63C07ED1" w:rsidR="004C3895" w:rsidRPr="005F7DE3" w:rsidRDefault="005933D5" w:rsidP="00C4330D">
      <w:pPr>
        <w:pStyle w:val="BodyText2"/>
        <w:tabs>
          <w:tab w:val="clear" w:pos="4962"/>
        </w:tabs>
        <w:ind w:firstLine="720"/>
      </w:pPr>
      <w:r w:rsidRPr="005F7DE3">
        <w:t>In this study, we explored a novel hybrid modeling method integrating a simple RC network model with an evolving learning-based algorithm growing Gaussian mixture regression (GGMR) modeling approach to predict the heating and cooling rates of a radiant slab system for a Living Laboratory office space. The RC network model provides heating or cooling load of the radiant slab system to the GGMR model as one of the inputs</w:t>
      </w:r>
      <w:r w:rsidR="0068314E" w:rsidRPr="005F7DE3">
        <w:t xml:space="preserve"> in real time</w:t>
      </w:r>
      <w:r w:rsidRPr="005F7DE3">
        <w:t>. The t</w:t>
      </w:r>
      <w:r w:rsidR="00C75947" w:rsidRPr="005F7DE3">
        <w:t>hree modeling approaches</w:t>
      </w:r>
      <w:r w:rsidR="0068314E" w:rsidRPr="005F7DE3">
        <w:t xml:space="preserve">: 1) an RC network model; 2) a GGMR </w:t>
      </w:r>
      <w:r w:rsidR="00C4330D">
        <w:t>model</w:t>
      </w:r>
      <w:r w:rsidR="0068314E" w:rsidRPr="005F7DE3">
        <w:t xml:space="preserve">; and 3) the proposed hybrid </w:t>
      </w:r>
      <w:r w:rsidR="00C4330D">
        <w:t>modeling between RC and GGMR. The three modeling methods</w:t>
      </w:r>
      <w:r w:rsidR="00C4330D" w:rsidRPr="005F7DE3">
        <w:t xml:space="preserve"> </w:t>
      </w:r>
      <w:r w:rsidR="00C75947" w:rsidRPr="005F7DE3">
        <w:t xml:space="preserve">have been </w:t>
      </w:r>
      <w:r w:rsidR="00734491">
        <w:t>compared</w:t>
      </w:r>
      <w:r w:rsidR="00C75947" w:rsidRPr="005F7DE3">
        <w:t xml:space="preserve"> for predicting the </w:t>
      </w:r>
      <w:r w:rsidR="0068314E" w:rsidRPr="005F7DE3">
        <w:t>energy use of a</w:t>
      </w:r>
      <w:r w:rsidR="00C75947" w:rsidRPr="005F7DE3">
        <w:t xml:space="preserve"> </w:t>
      </w:r>
      <w:r w:rsidR="00E64BAA" w:rsidRPr="005F7DE3">
        <w:t>radiant slab</w:t>
      </w:r>
      <w:r w:rsidR="00C75947" w:rsidRPr="005F7DE3">
        <w:t xml:space="preserve"> system of a Living Laboratory office space </w:t>
      </w:r>
      <w:r w:rsidR="00734491">
        <w:t xml:space="preserve">using measurement data </w:t>
      </w:r>
      <w:r w:rsidR="00C75947" w:rsidRPr="005F7DE3">
        <w:t>from January 15th to March 7th, 2022</w:t>
      </w:r>
      <w:r w:rsidR="0068314E" w:rsidRPr="005F7DE3">
        <w:t>.</w:t>
      </w:r>
      <w:r w:rsidR="006571AE" w:rsidRPr="005F7DE3">
        <w:t xml:space="preserve"> The first two weeks of data were used for training, while the remaining data was used</w:t>
      </w:r>
      <w:r w:rsidR="00111B14">
        <w:t xml:space="preserve"> for</w:t>
      </w:r>
      <w:r w:rsidR="006571AE" w:rsidRPr="005F7DE3">
        <w:t xml:space="preserve"> testing in all three modeling </w:t>
      </w:r>
      <w:r w:rsidR="00F1423C" w:rsidRPr="005F7DE3">
        <w:t>methods</w:t>
      </w:r>
      <w:r w:rsidR="006571AE" w:rsidRPr="005F7DE3">
        <w:t>.</w:t>
      </w:r>
      <w:r w:rsidR="005B76F7">
        <w:t xml:space="preserve"> </w:t>
      </w:r>
      <w:r w:rsidR="00BD08A8" w:rsidRPr="005F7DE3">
        <w:rPr>
          <w:lang w:eastAsia="zh-CN"/>
        </w:rPr>
        <w:t xml:space="preserve">The hybrid approach </w:t>
      </w:r>
      <w:r w:rsidR="003D3D7C" w:rsidRPr="005F7DE3">
        <w:rPr>
          <w:lang w:eastAsia="zh-CN"/>
        </w:rPr>
        <w:t>had</w:t>
      </w:r>
      <w:r w:rsidR="00BD08A8" w:rsidRPr="005F7DE3">
        <w:rPr>
          <w:lang w:eastAsia="zh-CN"/>
        </w:rPr>
        <w:t xml:space="preserve"> an NRMSE of 8.77 percent (4.79 percent less than RC and 11.98 percent less than GGMR), a CVRMSE of 9.95 percent (5.64 percent less than RC and 12.6 percent less than GGMR), an MAE of 3.62 kW (2.14 kW less than RC and 3.99 kW less than GGMR), and a MAPE of 19.31 percent (89.22 percent lower from RC, 8.43 percent lower from GGMR).</w:t>
      </w:r>
      <w:r w:rsidR="00BD08A8" w:rsidRPr="005F7DE3">
        <w:t xml:space="preserve"> </w:t>
      </w:r>
      <w:r w:rsidR="0068314E" w:rsidRPr="005F7DE3">
        <w:t>T</w:t>
      </w:r>
      <w:r w:rsidR="00E64BAA" w:rsidRPr="005F7DE3">
        <w:t>he hybrid</w:t>
      </w:r>
      <w:r w:rsidR="0068314E" w:rsidRPr="005F7DE3">
        <w:t xml:space="preserve"> modeling</w:t>
      </w:r>
      <w:r w:rsidR="00E64BAA" w:rsidRPr="005F7DE3">
        <w:t xml:space="preserve"> approach outperform</w:t>
      </w:r>
      <w:r w:rsidR="003D3D7C" w:rsidRPr="005F7DE3">
        <w:t>ed</w:t>
      </w:r>
      <w:r w:rsidR="00E64BAA" w:rsidRPr="005F7DE3">
        <w:t xml:space="preserve"> </w:t>
      </w:r>
      <w:r w:rsidR="00734491">
        <w:t xml:space="preserve">both </w:t>
      </w:r>
      <w:r w:rsidR="00436FD4" w:rsidRPr="005F7DE3">
        <w:t>RC model and GGMR model</w:t>
      </w:r>
      <w:r w:rsidR="00E64BAA" w:rsidRPr="005F7DE3">
        <w:t>.</w:t>
      </w:r>
    </w:p>
    <w:p w14:paraId="7E8888DC" w14:textId="77777777" w:rsidR="00136DC7" w:rsidRPr="005F7DE3" w:rsidRDefault="00136DC7" w:rsidP="00120FD7">
      <w:pPr>
        <w:jc w:val="both"/>
      </w:pPr>
    </w:p>
    <w:p w14:paraId="56F7679E" w14:textId="77777777" w:rsidR="00EB4CE8" w:rsidRPr="005F7DE3" w:rsidRDefault="00EB4CE8" w:rsidP="00BD1E49">
      <w:pPr>
        <w:pStyle w:val="Heading1"/>
      </w:pPr>
      <w:r w:rsidRPr="005F7DE3">
        <w:t>1. INTRODUCTION</w:t>
      </w:r>
    </w:p>
    <w:p w14:paraId="6C4EF070" w14:textId="5FED14D1" w:rsidR="00EB4CE8" w:rsidRPr="005F7DE3" w:rsidRDefault="00EB4CE8" w:rsidP="00120FD7">
      <w:pPr>
        <w:jc w:val="both"/>
      </w:pPr>
    </w:p>
    <w:p w14:paraId="04AF9C7B" w14:textId="3C067C06" w:rsidR="00CD5554" w:rsidRPr="005F7DE3" w:rsidRDefault="00962C91" w:rsidP="00AF77D1">
      <w:pPr>
        <w:rPr>
          <w:bCs/>
        </w:rPr>
      </w:pPr>
      <w:r w:rsidRPr="00C4330D">
        <w:rPr>
          <w:bCs/>
        </w:rPr>
        <w:t xml:space="preserve">Recently, hydronic radiant slab systems (HRSS) demonstrated significant benefits for thermal management of conditioned spaces, including increased thermal comfort and </w:t>
      </w:r>
      <w:r w:rsidR="00344707" w:rsidRPr="005F7DE3">
        <w:rPr>
          <w:bCs/>
        </w:rPr>
        <w:t>energy</w:t>
      </w:r>
      <w:r w:rsidRPr="00C4330D">
        <w:rPr>
          <w:bCs/>
        </w:rPr>
        <w:t xml:space="preserve"> savings. Apart from these benefits, the large thermal storage capacity of HRSS has a few disadvantages. One disadvantage of the large thermal time constant is that it causes cooling output to be delayed when supply water </w:t>
      </w:r>
      <w:r w:rsidR="00493FF4" w:rsidRPr="005F7DE3">
        <w:rPr>
          <w:bCs/>
        </w:rPr>
        <w:t>flow rates and temperature were</w:t>
      </w:r>
      <w:r w:rsidRPr="00C4330D">
        <w:rPr>
          <w:bCs/>
        </w:rPr>
        <w:t xml:space="preserve"> adjusted</w:t>
      </w:r>
      <w:r w:rsidR="00015864" w:rsidRPr="005F7DE3">
        <w:rPr>
          <w:bCs/>
        </w:rPr>
        <w:t xml:space="preserve"> </w:t>
      </w:r>
      <w:r w:rsidR="00015864" w:rsidRPr="005F7DE3">
        <w:rPr>
          <w:bCs/>
        </w:rPr>
        <w:fldChar w:fldCharType="begin"/>
      </w:r>
      <w:r w:rsidR="00A076C2">
        <w:rPr>
          <w:bCs/>
        </w:rPr>
        <w:instrText xml:space="preserve"> ADDIN ZOTERO_ITEM CSL_CITATION {"citationID":"DyqNIXRn","properties":{"formattedCitation":"(Liu et al. 2011)","plainCitation":"(Liu et al. 2011)","noteIndex":0},"citationItems":[{"id":892,"uris":["http://zotero.org/users/3944343/items/DRQTASCI"],"itemData":{"id":892,"type":"article-journal","abstract":"Thermal properties of concrete core cooling slab have direct and strong influence on its dynamic cooling performance. Star-type RC-network model can be used to simulate thermal dynamic performance of concrete cooling slab, but the heat resistance and the heat capacity of assumed core temperature layer in the model is difficult to determine. This article proposed a method to define these two thermal properties in geometric way, and modified RC-network model was established in order to validate the method. Then thermal steady and dynamic performances of two typical concrete core cooling slabs were simulated by the modified star-type RC-network model and FEM respectively. The results indicate that the modified RC-network model was in good agreement with FEM both in dynamic and steady cooling performance simulation. Furthermore, application scope of the modified RC-network model was investigated and defined.","container-title":"Energy and Buildings","DOI":"10.1016/j.enbuild.2011.05.029","ISSN":"0378-7788","issue":"9","journalAbbreviation":"Energy and Buildings","language":"en","page":"2378-2384","source":"ScienceDirect","title":"Establishment and validation of modified star-type RC-network model for concrete core cooling slab","volume":"43","author":[{"family":"Liu","given":"Kuixing"},{"family":"Tian","given":"Zhe"},{"family":"Zhang","given":"Cheng"},{"family":"Ding","given":"Yan"},{"family":"Wang","given":"Weiliang"}],"issued":{"date-parts":[["2011",9,1]]}}}],"schema":"https://github.com/citation-style-language/schema/raw/master/csl-citation.json"} </w:instrText>
      </w:r>
      <w:r w:rsidR="00015864" w:rsidRPr="005F7DE3">
        <w:rPr>
          <w:bCs/>
        </w:rPr>
        <w:fldChar w:fldCharType="separate"/>
      </w:r>
      <w:r w:rsidR="00A076C2" w:rsidRPr="00A076C2">
        <w:t>(Liu et al. 2011)</w:t>
      </w:r>
      <w:r w:rsidR="00015864" w:rsidRPr="005F7DE3">
        <w:rPr>
          <w:bCs/>
        </w:rPr>
        <w:fldChar w:fldCharType="end"/>
      </w:r>
      <w:r w:rsidRPr="00C4330D">
        <w:rPr>
          <w:bCs/>
        </w:rPr>
        <w:t>. Additionally, conventional control based on room temperature feedback may consume more primary energy than a conventional air system</w:t>
      </w:r>
      <w:r w:rsidR="00015864" w:rsidRPr="005F7DE3">
        <w:rPr>
          <w:bCs/>
        </w:rPr>
        <w:t xml:space="preserve"> </w:t>
      </w:r>
      <w:r w:rsidR="00015864" w:rsidRPr="005F7DE3">
        <w:rPr>
          <w:bCs/>
        </w:rPr>
        <w:fldChar w:fldCharType="begin"/>
      </w:r>
      <w:r w:rsidR="00A076C2">
        <w:rPr>
          <w:bCs/>
        </w:rPr>
        <w:instrText xml:space="preserve"> ADDIN ZOTERO_ITEM CSL_CITATION {"citationID":"EDU7ULgV","properties":{"formattedCitation":"(Sourbron et al. 2009)","plainCitation":"(Sourbron et al. 2009)","noteIndex":0},"citationItems":[{"id":921,"uris":["http://zotero.org/users/3944343/items/K7QU59QP"],"itemData":{"id":921,"type":"article-journal","abstract":"The large thermal time constant of thermally activated building systems (TABS) hampers communication between the system's production and emission. Therefore, conventional building control strategies, typically using room temperature feedback, are unadapted to control thermal comfort efficiently. In this paper, measurement data and simulation results reveal that unadapted TABS control has a dramatic impact on overall energy performance. Measurements in a TABS building with room temperature feedback show the HVAC system switching between heating and cooling in a very short time frame. A simplified, generic room model is used to simulate, understand and evaluate this behaviour. For room temperature feedback control, only 45% of the cold and 15% of the heat produced actually controls room temperature. The remainder is stored in the TABS and exchanged between the heating and cooling system. Enlarging the heating-to-cooling set point band improves this ratio, while maintaining thermal comfort. On the other hand, night time operation control of the circulation pump, adapted to the TABS thermal time constant, eliminates this ‘unused’ energy completely. In this case, however, even with perfect heat gain forecasts, it is difficult to avoid room temperatures dropping below thermal comfort limits during initial office hours. Hence, a supplementary air-conditioning system seems inevitable.","container-title":"Energy and Buildings","DOI":"10.1016/j.enbuild.2009.05.015","ISSN":"0378-7788","issue":"10","journalAbbreviation":"Energy and Buildings","language":"en","page":"1091-1098","source":"ScienceDirect","title":"Efficiently produced heat and cold is squandered by inappropriate control strategies: A case study","title-short":"Efficiently produced heat and cold is squandered by inappropriate control strategies","volume":"41","author":[{"family":"Sourbron","given":"M."},{"family":"De Herdt","given":"R."},{"family":"Van Reet","given":"T."},{"family":"Van Passel","given":"W."},{"family":"Baelmans","given":"M."},{"family":"Helsen","given":"L."}],"issued":{"date-parts":[["2009",10,1]]}}}],"schema":"https://github.com/citation-style-language/schema/raw/master/csl-citation.json"} </w:instrText>
      </w:r>
      <w:r w:rsidR="00015864" w:rsidRPr="005F7DE3">
        <w:rPr>
          <w:bCs/>
        </w:rPr>
        <w:fldChar w:fldCharType="separate"/>
      </w:r>
      <w:r w:rsidR="00A076C2" w:rsidRPr="00A076C2">
        <w:t>(Sourbron et al. 2009)</w:t>
      </w:r>
      <w:r w:rsidR="00015864" w:rsidRPr="005F7DE3">
        <w:rPr>
          <w:bCs/>
        </w:rPr>
        <w:fldChar w:fldCharType="end"/>
      </w:r>
      <w:r w:rsidRPr="00C4330D">
        <w:rPr>
          <w:bCs/>
        </w:rPr>
        <w:t xml:space="preserve">. Moreover, </w:t>
      </w:r>
      <w:r w:rsidR="00CC06CB">
        <w:rPr>
          <w:bCs/>
        </w:rPr>
        <w:t>HRSS</w:t>
      </w:r>
      <w:r w:rsidRPr="00C4330D">
        <w:rPr>
          <w:bCs/>
        </w:rPr>
        <w:t xml:space="preserve"> frequently experience concurrent thermal disturbances caused by solar radiation, internal heat, and air systems</w:t>
      </w:r>
      <w:r w:rsidR="00015864" w:rsidRPr="005F7DE3">
        <w:rPr>
          <w:bCs/>
        </w:rPr>
        <w:t xml:space="preserve"> </w:t>
      </w:r>
      <w:r w:rsidR="00015864" w:rsidRPr="005F7DE3">
        <w:rPr>
          <w:bCs/>
        </w:rPr>
        <w:fldChar w:fldCharType="begin"/>
      </w:r>
      <w:r w:rsidR="00A076C2">
        <w:rPr>
          <w:bCs/>
        </w:rPr>
        <w:instrText xml:space="preserve"> ADDIN ZOTERO_ITEM CSL_CITATION {"citationID":"BljoAORp","properties":{"formattedCitation":"(Koschenz and Dorer 1999)","plainCitation":"(Koschenz and Dorer 1999)","noteIndex":0},"citationItems":[{"id":915,"uris":["http://zotero.org/users/3944343/items/SIMQ9I8R"],"itemData":{"id":915,"type":"article-journal","abstract":"In Europe, hydronic concrete core systems are being increasingly used for room conditioning systems. The concrete slab acts as heat accumulator and permits dissipation of the load using, for instance, cooling towers. When using such systems the external climatic conditions limit the achievable water temperature. The convective loads, however, directly affect the room air temperature and reduce the storable part of the load. The ventilation system also has a large influence on the energy related operation of such a system. Moreover, the dimensions of the concrete slab and the layout geometry of the water pipes, especially the spacing, are important factors for the design of the system. A model is described which can be used to illustrate the transient two dimensional heat flow in such a construction. This method is suitable for simple hand calculations, but can also be integrated into existing building simulation programs without having to modify the program code. Thus, the complete system can be designed for practical applications to ensure optimum operation. In addition, this paper describes the interrelationship between heat storage capacity and pipe geometry. Finally, criteria are listed for suitable application of concrete slab cooling and further aspects are listed that need to be considered in connection with these systems.","container-title":"Energy and Buildings","DOI":"10.1016/S0378-7788(98)00081-4","ISSN":"0378-7788","issue":"2","journalAbbreviation":"Energy and Buildings","language":"en","page":"139-145","source":"ScienceDirect","title":"Interaction of an air system with concrete core conditioning","volume":"30","author":[{"family":"Koschenz","given":"Markus"},{"family":"Dorer","given":"Viktor"}],"issued":{"date-parts":[["1999",6,1]]}}}],"schema":"https://github.com/citation-style-language/schema/raw/master/csl-citation.json"} </w:instrText>
      </w:r>
      <w:r w:rsidR="00015864" w:rsidRPr="005F7DE3">
        <w:rPr>
          <w:bCs/>
        </w:rPr>
        <w:fldChar w:fldCharType="separate"/>
      </w:r>
      <w:r w:rsidR="00A076C2" w:rsidRPr="00A076C2">
        <w:t>(Koschenz and Dorer 1999)</w:t>
      </w:r>
      <w:r w:rsidR="00015864" w:rsidRPr="005F7DE3">
        <w:rPr>
          <w:bCs/>
        </w:rPr>
        <w:fldChar w:fldCharType="end"/>
      </w:r>
      <w:r w:rsidRPr="00C4330D">
        <w:rPr>
          <w:bCs/>
        </w:rPr>
        <w:t xml:space="preserve">. As a result, conventional HRSS control frequently encounters overcooling or overheating issues. To address these issues, HRSS requires Model Predictive Control (MPC) with accurate load prediction, as stated in </w:t>
      </w:r>
      <w:r w:rsidR="00015864" w:rsidRPr="005F7DE3">
        <w:rPr>
          <w:bCs/>
        </w:rPr>
        <w:fldChar w:fldCharType="begin"/>
      </w:r>
      <w:r w:rsidR="00A076C2">
        <w:rPr>
          <w:bCs/>
        </w:rPr>
        <w:instrText xml:space="preserve"> ADDIN ZOTERO_ITEM CSL_CITATION {"citationID":"dfEXDbEw","properties":{"formattedCitation":"(Joe and Karava 2019)","plainCitation":"(Joe and Karava 2019)","noteIndex":0},"citationItems":[{"id":924,"uris":["http://zotero.org/users/3944343/items/M9YJSAIY"],"itemData":{"id":924,"type":"article-journal","abstract":"This paper introduces a smart operation strategy based on model predictive control (MPC) to optimize the performance of hydronic radiant floor systems in office buildings and presents results from its implementation in an actual building. Our MPC approach uses dynamic estimates and predictions of zone loads and temperatures, outdoor weather conditions, and HVAC system models to minimize energy consumption and cost while meeting equipment and thermal comfort constraints. It includes data-driven building models estimated and validated using data from an actual building, and deploys an optimizer based on constraint linear/quadratic programming with hard comfort bounds that yields a global minimum with predicted exogenous disturbances. The MPC results show 34% cost savings compared to baseline feedback control during the cooling season and 16% energy use reduction during the heating season. Also, the radiant floor system with the predictive controller shows 29–50% energy savings when compared with a baseline air delivery system serving two identical thermal zones located in the same building.","container-title":"Applied Energy","DOI":"10.1016/j.apenergy.2019.03.209","ISSN":"0306-2619","journalAbbreviation":"Applied Energy","language":"en","page":"65-77","source":"ScienceDirect","title":"A model predictive control strategy to optimize the performance of radiant floor heating and cooling systems in office buildings","volume":"245","author":[{"family":"Joe","given":"Jaewan"},{"family":"Karava","given":"Panagiota"}],"issued":{"date-parts":[["2019",7,1]]}}}],"schema":"https://github.com/citation-style-language/schema/raw/master/csl-citation.json"} </w:instrText>
      </w:r>
      <w:r w:rsidR="00015864" w:rsidRPr="005F7DE3">
        <w:rPr>
          <w:bCs/>
        </w:rPr>
        <w:fldChar w:fldCharType="separate"/>
      </w:r>
      <w:r w:rsidR="00A076C2" w:rsidRPr="00A076C2">
        <w:t>(Joe and Karava 2019)</w:t>
      </w:r>
      <w:r w:rsidR="00015864" w:rsidRPr="005F7DE3">
        <w:rPr>
          <w:bCs/>
        </w:rPr>
        <w:fldChar w:fldCharType="end"/>
      </w:r>
      <w:r w:rsidRPr="00C4330D">
        <w:rPr>
          <w:bCs/>
        </w:rPr>
        <w:t xml:space="preserve">. In general, </w:t>
      </w:r>
      <w:r w:rsidR="00CC06CB">
        <w:rPr>
          <w:bCs/>
        </w:rPr>
        <w:t>load prediction</w:t>
      </w:r>
      <w:r w:rsidRPr="00C4330D">
        <w:rPr>
          <w:bCs/>
        </w:rPr>
        <w:t xml:space="preserve"> for buildings fall into </w:t>
      </w:r>
      <w:r w:rsidR="00E60801" w:rsidRPr="005F7DE3">
        <w:rPr>
          <w:bCs/>
        </w:rPr>
        <w:t>three</w:t>
      </w:r>
      <w:r w:rsidRPr="00C4330D">
        <w:rPr>
          <w:bCs/>
        </w:rPr>
        <w:t xml:space="preserve"> categories: </w:t>
      </w:r>
      <w:r w:rsidR="00E60801" w:rsidRPr="005F7DE3">
        <w:rPr>
          <w:bCs/>
        </w:rPr>
        <w:t xml:space="preserve">first principle based models, </w:t>
      </w:r>
      <w:r w:rsidR="00514999" w:rsidRPr="005F7DE3">
        <w:t>thermal resistor-</w:t>
      </w:r>
      <w:r w:rsidR="00514999" w:rsidRPr="005F7DE3">
        <w:lastRenderedPageBreak/>
        <w:t>capacitor (RC) network</w:t>
      </w:r>
      <w:r w:rsidR="00514999">
        <w:t xml:space="preserve"> models</w:t>
      </w:r>
      <w:r w:rsidR="00E60801" w:rsidRPr="005F7DE3">
        <w:rPr>
          <w:bCs/>
        </w:rPr>
        <w:t>, and data-driven models</w:t>
      </w:r>
      <w:r w:rsidRPr="00C4330D">
        <w:rPr>
          <w:bCs/>
        </w:rPr>
        <w:t xml:space="preserve">, as summarized in ASHRAE's </w:t>
      </w:r>
      <w:r w:rsidR="00830170" w:rsidRPr="005F7DE3">
        <w:rPr>
          <w:bCs/>
        </w:rPr>
        <w:fldChar w:fldCharType="begin"/>
      </w:r>
      <w:r w:rsidR="00A076C2">
        <w:rPr>
          <w:bCs/>
        </w:rPr>
        <w:instrText xml:space="preserve"> ADDIN ZOTERO_ITEM CSL_CITATION {"citationID":"8cDJEYkd","properties":{"formattedCitation":"(Handbook 2001)","plainCitation":"(Handbook 2001)","noteIndex":0},"citationItems":[{"id":120,"uris":["http://zotero.org/users/3944343/items/BZURDRA3"],"itemData":{"id":120,"type":"article-journal","container-title":"American Society of Heating, Refrigerating and Air-Conditioning Engineers, Inc., Atlanta, GA","title":"Fundamentals SI edition","author":[{"family":"Handbook","given":"ASHRAE"}],"issued":{"date-parts":[["2001"]]}}}],"schema":"https://github.com/citation-style-language/schema/raw/master/csl-citation.json"} </w:instrText>
      </w:r>
      <w:r w:rsidR="00830170" w:rsidRPr="005F7DE3">
        <w:rPr>
          <w:bCs/>
        </w:rPr>
        <w:fldChar w:fldCharType="separate"/>
      </w:r>
      <w:r w:rsidR="00A076C2" w:rsidRPr="00A076C2">
        <w:t>(Handbook 2001)</w:t>
      </w:r>
      <w:r w:rsidR="00830170" w:rsidRPr="005F7DE3">
        <w:rPr>
          <w:bCs/>
        </w:rPr>
        <w:fldChar w:fldCharType="end"/>
      </w:r>
      <w:r w:rsidRPr="00C4330D">
        <w:rPr>
          <w:bCs/>
        </w:rPr>
        <w:t xml:space="preserve"> and </w:t>
      </w:r>
      <w:r w:rsidR="000350D2" w:rsidRPr="005F7DE3">
        <w:rPr>
          <w:bCs/>
        </w:rPr>
        <w:fldChar w:fldCharType="begin"/>
      </w:r>
      <w:r w:rsidR="00A076C2">
        <w:rPr>
          <w:bCs/>
        </w:rPr>
        <w:instrText xml:space="preserve"> ADDIN ZOTERO_ITEM CSL_CITATION {"citationID":"YdfXoE4Y","properties":{"formattedCitation":"(Dong et al. 2016)","plainCitation":"(Dong et al. 2016)","noteIndex":0},"citationItems":[{"id":906,"uris":["http://zotero.org/users/3944343/items/8JMKH6DQ"],"itemData":{"id":906,"type":"article-journal","abstract":"Urban energy management nowadays has put more focus on residential houses energy consumption. Lots of machine learning based data-driven approaches have the abilities to characterize and forecast total energy consumption of commercial data. However, a paucity of research applying data-driven methods have been tested on the hour ahead energy consumption forecast for typical single family houses in the US. With the advances in smart metering, sub meter usages forecast in household-level is also getting more and more popular on smart building control and demand response program. The situation here inspires us to develop a hybrid model to address the problem of residential hour and day ahead load forecasting through the integration of data-driven techniques with a physics-based model. In this article, we report on the evaluations of five different machine learning algorithms, artificial neural network (ANN), support vector regression (SVR), least-square support vector machine (LS-SVM), Gaussian process regression (GPR) and Gaussian mixture model (GMM), applied to four residential data set that contains smart meters. Both total and non-air conditioning (AC) power consumption are forecasted for hour ahead and 24-h ahead. The variation of patterns captured from non-AC part is further input as internal heat gain to a physics-based model. The model uses a 2R-1C thermal network and an AC regression model. By utilizing this hybrid approach, we get AC load prediction and non-AC energy forecast simultaneously. Total energy consumption is further produced by summing up the two sub meters forecast for hybrid model. The results from new modeling are compared with those from pure data-driven techniques. The final result showing improvements of coefficient of variance between the best data-driven model and hybrid model are 6–10% and 2–15% for hour ahead and 24-h ahead, respectively.","container-title":"Energy and Buildings","DOI":"10.1016/j.enbuild.2015.09.033","ISSN":"0378-7788","journalAbbreviation":"Energy and Buildings","language":"en","page":"341-351","source":"ScienceDirect","title":"A hybrid model approach for forecasting future residential electricity consumption","volume":"117","author":[{"family":"Dong","given":"Bing"},{"family":"Li","given":"Zhaoxuan"},{"family":"Rahman","given":"S. M. Mahbobur"},{"family":"Vega","given":"Rolando"}],"issued":{"date-parts":[["2016",4,1]]}}}],"schema":"https://github.com/citation-style-language/schema/raw/master/csl-citation.json"} </w:instrText>
      </w:r>
      <w:r w:rsidR="000350D2" w:rsidRPr="005F7DE3">
        <w:rPr>
          <w:bCs/>
        </w:rPr>
        <w:fldChar w:fldCharType="separate"/>
      </w:r>
      <w:r w:rsidR="00A076C2" w:rsidRPr="00A076C2">
        <w:t>(Dong et al. 2016)</w:t>
      </w:r>
      <w:r w:rsidR="000350D2" w:rsidRPr="005F7DE3">
        <w:rPr>
          <w:bCs/>
        </w:rPr>
        <w:fldChar w:fldCharType="end"/>
      </w:r>
      <w:r w:rsidRPr="00C4330D">
        <w:rPr>
          <w:bCs/>
        </w:rPr>
        <w:t xml:space="preserve">. The following section will </w:t>
      </w:r>
      <w:r w:rsidR="00C41F2D" w:rsidRPr="005F7DE3">
        <w:rPr>
          <w:bCs/>
        </w:rPr>
        <w:t>review those</w:t>
      </w:r>
      <w:r w:rsidRPr="00C4330D">
        <w:rPr>
          <w:bCs/>
        </w:rPr>
        <w:t xml:space="preserve"> models</w:t>
      </w:r>
      <w:r w:rsidR="00C41F2D" w:rsidRPr="005F7DE3">
        <w:rPr>
          <w:bCs/>
        </w:rPr>
        <w:t xml:space="preserve"> in detail</w:t>
      </w:r>
      <w:r w:rsidRPr="00C4330D">
        <w:rPr>
          <w:bCs/>
        </w:rPr>
        <w:t xml:space="preserve">, followed by the </w:t>
      </w:r>
      <w:r w:rsidR="00CC06CB">
        <w:rPr>
          <w:bCs/>
        </w:rPr>
        <w:t>present</w:t>
      </w:r>
      <w:r w:rsidRPr="00C4330D">
        <w:rPr>
          <w:bCs/>
        </w:rPr>
        <w:t xml:space="preserve"> research objective.</w:t>
      </w:r>
    </w:p>
    <w:p w14:paraId="3A865D6D" w14:textId="77777777" w:rsidR="00962C91" w:rsidRPr="00C4330D" w:rsidRDefault="00962C91" w:rsidP="00C4330D">
      <w:pPr>
        <w:rPr>
          <w:b/>
          <w:bCs/>
        </w:rPr>
      </w:pPr>
    </w:p>
    <w:p w14:paraId="7389F5F6" w14:textId="2DAFED84" w:rsidR="007E27E4" w:rsidRPr="005F7DE3" w:rsidRDefault="007E27E4">
      <w:pPr>
        <w:pStyle w:val="Heading2"/>
      </w:pPr>
      <w:r w:rsidRPr="005F7DE3">
        <w:t xml:space="preserve">1.1 </w:t>
      </w:r>
      <w:r w:rsidR="00AF77D1" w:rsidRPr="005F7DE3">
        <w:t xml:space="preserve">First </w:t>
      </w:r>
      <w:r w:rsidR="009B7CC7">
        <w:t>P</w:t>
      </w:r>
      <w:r w:rsidR="00AF77D1" w:rsidRPr="005F7DE3">
        <w:t>rinciple-b</w:t>
      </w:r>
      <w:r w:rsidRPr="005F7DE3">
        <w:t xml:space="preserve">ased </w:t>
      </w:r>
      <w:r w:rsidR="009B7CC7">
        <w:t>M</w:t>
      </w:r>
      <w:r w:rsidRPr="005F7DE3">
        <w:t>odel</w:t>
      </w:r>
      <w:r w:rsidR="00A91C89">
        <w:t>s</w:t>
      </w:r>
    </w:p>
    <w:p w14:paraId="22F79C61" w14:textId="6CA1B8C7" w:rsidR="004B2BF8" w:rsidRPr="005F7DE3" w:rsidRDefault="00E60801" w:rsidP="00C4330D">
      <w:pPr>
        <w:jc w:val="both"/>
      </w:pPr>
      <w:r w:rsidRPr="005F7DE3">
        <w:t xml:space="preserve">The first principle-based models </w:t>
      </w:r>
      <w:r w:rsidR="00A976AA">
        <w:t>refers to the models using c</w:t>
      </w:r>
      <w:r w:rsidR="00A976AA" w:rsidRPr="005F7DE3">
        <w:t xml:space="preserve">omputational </w:t>
      </w:r>
      <w:r w:rsidR="00A976AA">
        <w:t>f</w:t>
      </w:r>
      <w:r w:rsidR="00A976AA" w:rsidRPr="005F7DE3">
        <w:t xml:space="preserve">luid </w:t>
      </w:r>
      <w:r w:rsidR="00A976AA">
        <w:t>d</w:t>
      </w:r>
      <w:r w:rsidR="00A976AA" w:rsidRPr="005F7DE3">
        <w:t xml:space="preserve">ynamics (CFD) </w:t>
      </w:r>
      <w:r w:rsidR="00A976AA" w:rsidRPr="005F7DE3">
        <w:fldChar w:fldCharType="begin"/>
      </w:r>
      <w:r w:rsidR="00A076C2">
        <w:instrText xml:space="preserve"> ADDIN ZOTERO_ITEM CSL_CITATION {"citationID":"QkiNIsXg","properties":{"formattedCitation":"(Zhang et al. 2013)","plainCitation":"(Zhang et al. 2013)","noteIndex":0},"citationItems":[{"id":986,"uris":["http://zotero.org/users/3944343/items/PK3TWPSD"],"itemData":{"id":986,"type":"article-journal","abstract":"Energy modeling approaches have continued to advance to cater for emerging new design concepts toward “greener” solutions that optimize energy consumption in buildings while maintaining thermal comfort as well as healthy environment. Increasing attention is given to passive and mix-mode systems in building. Computational Fluid Dynamics (CFD) model has been widely adopted as effective tool for natural ventilation simulations. However, CFD become unstable for conjugate heat transfer model, which is the transient heat transfer between solid and fluid. Solid and fluid has different respond times to thermal energy. Typically walls respond in hours, and air responds in seconds, causing the system to become stiff. In addressing the issue, a coupled lumped heat transfer model (EnergyPlus) and CFD model (Fluent) was implemented, and 8 days of simulation was conducted. The airflow rates of openings and heat transfer coefficients from the airflow network module in EnergyPlus and those from CFD model were compared. Results show that airflow network model generally predict smaller airflow rates for the openings. Airflow network model generates better results for openings on the south and east facade and internal openings, where there is no immediate adjacent building. Among the heat transfer coefficients calculation methods in EnergyPlus, the TARP algorithm generated closest HTC values to the coupled CFD results. The overall heat transfer coefficients of all the enclosure surfaces are calculated and it is found that the overall thermal resistances generated from the three convective HTC algorithms are almost the same, yet with observable difference from coupled CFD simulations.","container-title":"Building and Environment","DOI":"10.1016/j.buildenv.2013.04.002","ISSN":"0360-1323","journalAbbreviation":"Building and Environment","language":"en","page":"100-113","source":"ScienceDirect","title":"Coupled EnergyPlus and computational fluid dynamics simulation for natural ventilation","volume":"68","author":[{"family":"Zhang","given":"Rui"},{"family":"Lam","given":"Khee Poh"},{"family":"Yao","given":"Shi-chune"},{"family":"Zhang","given":"Yongjie"}],"issued":{"date-parts":[["2013",10,1]]}}}],"schema":"https://github.com/citation-style-language/schema/raw/master/csl-citation.json"} </w:instrText>
      </w:r>
      <w:r w:rsidR="00A976AA" w:rsidRPr="005F7DE3">
        <w:fldChar w:fldCharType="separate"/>
      </w:r>
      <w:r w:rsidR="00A076C2" w:rsidRPr="00A076C2">
        <w:t>(Zhang et al. 2013)</w:t>
      </w:r>
      <w:r w:rsidR="00A976AA" w:rsidRPr="005F7DE3">
        <w:fldChar w:fldCharType="end"/>
      </w:r>
      <w:r w:rsidR="00A976AA">
        <w:t xml:space="preserve"> or building energy simulation software such as EnergyPlus</w:t>
      </w:r>
      <w:r w:rsidR="00A976AA" w:rsidRPr="005F7DE3">
        <w:fldChar w:fldCharType="begin"/>
      </w:r>
      <w:r w:rsidR="00A076C2">
        <w:instrText xml:space="preserve"> ADDIN ZOTERO_ITEM CSL_CITATION {"citationID":"uozr3Maw","properties":{"formattedCitation":"(Crawley et al. 2001)","plainCitation":"(Crawley et al. 2001)","noteIndex":0},"citationItems":[{"id":989,"uris":["http://zotero.org/users/3944343/items/C9PHVLII"],"itemData":{"id":989,"type":"article-journal","abstract":"Many of the popular building energy simulation programs around the world are reaching maturity — some use simulation methods (and even code) that originated in the 1960s. For more than two decades, the US government supported development of two hourly building energy simulation programs, BLAST and DOE-2. Designed in the days of mainframe computers, expanding their capabilities further has become difficult, time-consuming, and expensive. At the same time, the 30 years have seen significant advances in analysis and computational methods and power — providing an opportunity for significant improvement in these tools. In 1996, a US federal agency began developing a new building energy simulation tool, EnergyPlus, building on development experience with two existing programs: DOE-2 and BLAST. EnergyPlus includes a number of innovative simulation features — such as variable time steps, user-configurable modular systems that are integrated with a heat and mass balance-based zone simulation — and input and output data structures tailored to facilitate third party module and interface development. Other planned simulation capabilities include multizone airflow, and electric power and solar thermal and photovoltaic simulation. Beta testing of EnergyPlus began in late 1999 and the first release is scheduled for early 2001.","collection-title":"Special Issue: BUILDING SIMULATION'99","container-title":"Energy and Buildings","DOI":"10.1016/S0378-7788(00)00114-6","ISSN":"0378-7788","issue":"4","journalAbbreviation":"Energy and Buildings","language":"en","page":"319-331","source":"ScienceDirect","title":"EnergyPlus: creating a new-generation building energy simulation program","title-short":"EnergyPlus","volume":"33","author":[{"family":"Crawley","given":"Drury B."},{"family":"Lawrie","given":"Linda K."},{"family":"Winkelmann","given":"Frederick C."},{"family":"Buhl","given":"W. F."},{"family":"Huang","given":"Y. Joe"},{"family":"Pedersen","given":"Curtis O."},{"family":"Strand","given":"Richard K."},{"family":"Liesen","given":"Richard J."},{"family":"Fisher","given":"Daniel E."},{"family":"Witte","given":"Michael J."},{"family":"Glazer","given":"Jason"}],"issued":{"date-parts":[["2001",4,1]]}}}],"schema":"https://github.com/citation-style-language/schema/raw/master/csl-citation.json"} </w:instrText>
      </w:r>
      <w:r w:rsidR="00A976AA" w:rsidRPr="005F7DE3">
        <w:fldChar w:fldCharType="separate"/>
      </w:r>
      <w:r w:rsidR="00A076C2" w:rsidRPr="00A076C2">
        <w:t>(Crawley et al. 2001)</w:t>
      </w:r>
      <w:r w:rsidR="00A976AA" w:rsidRPr="005F7DE3">
        <w:fldChar w:fldCharType="end"/>
      </w:r>
      <w:r w:rsidR="00A976AA">
        <w:t xml:space="preserve">, </w:t>
      </w:r>
      <w:r w:rsidR="008906E6">
        <w:t xml:space="preserve">and </w:t>
      </w:r>
      <w:r w:rsidR="00A976AA">
        <w:t>ESP-r</w:t>
      </w:r>
      <w:r w:rsidR="00992D3F">
        <w:t xml:space="preserve"> </w:t>
      </w:r>
      <w:r w:rsidR="00992D3F">
        <w:fldChar w:fldCharType="begin"/>
      </w:r>
      <w:r w:rsidR="00992D3F">
        <w:instrText xml:space="preserve"> ADDIN ZOTERO_ITEM CSL_CITATION {"citationID":"QTKjgD9L","properties":{"formattedCitation":"(Clarke 2001)","plainCitation":"(Clarke 2001)","noteIndex":0},"citationItems":[{"id":1011,"uris":["http://zotero.org/users/3944343/items/Y2T7VACX"],"itemData":{"id":1011,"type":"book","abstract":"Since the appearance of the first edition of 'Energy Simulation in Building Design', the use of computer-based appraisal tools to solve energy design problems within buildings has grown rapidly. A leading figure in this field, Professor Joseph Clarke has updated his book throughout to reflect these latest developments. The book now includes material on combined thermal/lighting and CFD simulation, advanced glazings, indoor air quality and photovoltaic components. This thorough revision means that the book remains the key text on simulation for architects, building engineering consultants and students of building engineering and environmental design of buildings. The book's purpose is to help architects, mechanical &amp; environmental engineers and energy &amp; facility managers to understand and apply the emerging computer methods for options appraisal at the individual building, estate, city, region and national levels. This is achieved by interspersing theoretical derivations relating to simulation within an evolving description of the built environment as a complex system. The premise is that the effective application of any simulation tool requires a thorough understanding of the domain it addresses.","edition":"2","event-place":"London","ISBN":"978-0-08-050564-0","note":"DOI: 10.4324/9780080505640","number-of-pages":"384","publisher":"Routledge","publisher-place":"London","title":"Energy Simulation in Building Design","author":[{"family":"Clarke","given":"Joseph"}],"issued":{"date-parts":[["2001",9,17]]}}}],"schema":"https://github.com/citation-style-language/schema/raw/master/csl-citation.json"} </w:instrText>
      </w:r>
      <w:r w:rsidR="00992D3F">
        <w:fldChar w:fldCharType="separate"/>
      </w:r>
      <w:r w:rsidR="00992D3F" w:rsidRPr="00992D3F">
        <w:t>(Clarke 2001)</w:t>
      </w:r>
      <w:r w:rsidR="00992D3F">
        <w:fldChar w:fldCharType="end"/>
      </w:r>
      <w:r w:rsidR="008906E6">
        <w:t>.</w:t>
      </w:r>
      <w:r w:rsidR="008906E6" w:rsidRPr="005F7DE3" w:rsidDel="008906E6">
        <w:t xml:space="preserve"> </w:t>
      </w:r>
      <w:r w:rsidR="008906E6">
        <w:t>T</w:t>
      </w:r>
      <w:r w:rsidR="00C41F2D" w:rsidRPr="005F7DE3">
        <w:t xml:space="preserve">he computational cost of </w:t>
      </w:r>
      <w:r w:rsidR="000F53AF">
        <w:t>CFD</w:t>
      </w:r>
      <w:r w:rsidR="00C41F2D" w:rsidRPr="005F7DE3">
        <w:t xml:space="preserve"> makes them incompatible with large-scale simulation programs</w:t>
      </w:r>
      <w:r w:rsidR="00C41F2D" w:rsidRPr="005F7DE3">
        <w:fldChar w:fldCharType="begin"/>
      </w:r>
      <w:r w:rsidR="00A076C2">
        <w:instrText xml:space="preserve"> ADDIN ZOTERO_ITEM CSL_CITATION {"citationID":"b3yTfc9B","properties":{"formattedCitation":"(Neumann, Gamisch, and Gschwander 2021; Rodr\\uc0\\u237{}guez Jara et al. 2016)","plainCitation":"(Neumann, Gamisch, and Gschwander 2021; Rodríguez Jara et al. 2016)","noteIndex":0},"citationItems":[{"id":981,"uris":["http://zotero.org/users/3944343/items/72HS7BZW"],"itemData":{"id":981,"type":"article-journal","abstract":"Latent heat storage is one option to increase the efficiency and reduce CO2-emissions of process heat applications in the temperature range between 100 °C and 250 °C. In the present study a latent heat storage system based on flown through heat exchanger plates according to the FracTherm®-design is examined. The sugar alcohol d-mannitol is used as PCM. A simplified capacity resistor (RC) simulation model is developed. In contrast to common RC-models, this model can simulate free convection of the storage material in liquid phase during charging. Additionally, a detailed physical simulation model based on the Finite-Element-Method is developed and validated with measured data. A verification of the new RC-model and the FEM-model is carried out. The mean deviation of the outlet fluid temperature between both models is 0.62 K. The mean deviation of the PCM-temperature is 0.85 K. Due to the 20 to 30 times shorter simulation time, the RC-model is well suited for dimensioning and optimizing plate type heat exchangers for latent heat storages.","container-title":"Applied Thermal Engineering","DOI":"10.1016/j.applthermaleng.2021.117232","ISSN":"1359-4311","journalAbbreviation":"Applied Thermal Engineering","language":"en","page":"117232","source":"ScienceDirect","title":"Comparison of RC-model and FEM-model for a PCM-plate storage including free convection","volume":"196","author":[{"family":"Neumann","given":"Hannah"},{"family":"Gamisch","given":"Sebastian"},{"family":"Gschwander","given":"Stefan"}],"issued":{"date-parts":[["2021",9,1]]}}},{"id":869,"uris":["http://zotero.org/users/3944343/items/9E6PNZP7"],"itemData":{"id":869,"type":"article-journal","abstract":"A novel method for adjusting the parameters of a lumped parameter model for the transient thermal response of building constructions is presented. Previous analytical adjustment methods can be complex and inaccurate, while optimization algorithms, although more accurate, require prior simulation using a high-order reference model, and so provide no advantages to be integrated into simulation programs. This work presents a methodology for the analytical adjustment of a first-order model based on the hypothesis that the position of the capacitance varies in every time step in response to changes in the excitation value. By comparison with a reference model and using a wide range of constructions (420), the functional form of this dependence was determined in accordance with the value of time step and properties and thickness of the element. Using different typical constructions (41), the method was validated by comparison with the reference model in terms of surface heat fluxes, surface temperatures and indoor air temperature. The results showed an excellent agreement with the reference model for surface temperatures and indoor air temperature, and good agreement for surface heat fluxes. The method can be integrated into simulation programs with a low computational cost, sufficient accuracy, universality and adaptable time step.","container-title":"Energy and Buildings","DOI":"10.1016/j.enbuild.2016.08.039","ISSN":"0378-7788","journalAbbreviation":"Energy and Buildings","language":"en","page":"85-97","source":"ScienceDirect","title":"A new analytical approach for simplified thermal modelling of buildings: Self-Adjusting RC-network model","title-short":"A new analytical approach for simplified thermal modelling of buildings","volume":"130","author":[{"family":"Rodríguez Jara","given":"Enrique Á."},{"family":"Sánchez de la Flor","given":"Francisco J."},{"family":"Álvarez Domínguez","given":"Servando"},{"family":"Molina Félix","given":"José L."},{"family":"Salmerón Lissén","given":"José M."}],"issued":{"date-parts":[["2016",10,15]]}}}],"schema":"https://github.com/citation-style-language/schema/raw/master/csl-citation.json"} </w:instrText>
      </w:r>
      <w:r w:rsidR="00C41F2D" w:rsidRPr="005F7DE3">
        <w:fldChar w:fldCharType="separate"/>
      </w:r>
      <w:r w:rsidR="00A076C2" w:rsidRPr="00A076C2">
        <w:rPr>
          <w:szCs w:val="24"/>
        </w:rPr>
        <w:t>(Neumann, Gamisch, and Gschwander 2021; Rodríguez Jara et al. 2016)</w:t>
      </w:r>
      <w:r w:rsidR="00C41F2D" w:rsidRPr="005F7DE3">
        <w:fldChar w:fldCharType="end"/>
      </w:r>
      <w:r w:rsidR="00C41F2D" w:rsidRPr="005F7DE3">
        <w:t xml:space="preserve">. </w:t>
      </w:r>
      <w:r w:rsidR="008906E6">
        <w:rPr>
          <w:color w:val="000000" w:themeColor="text1"/>
        </w:rPr>
        <w:t>M</w:t>
      </w:r>
      <w:r w:rsidR="00D6118D" w:rsidRPr="00C4330D">
        <w:rPr>
          <w:color w:val="000000" w:themeColor="text1"/>
        </w:rPr>
        <w:t xml:space="preserve">ost current </w:t>
      </w:r>
      <w:r w:rsidR="00521E1D" w:rsidRPr="00C4330D">
        <w:rPr>
          <w:color w:val="000000" w:themeColor="text1"/>
        </w:rPr>
        <w:t xml:space="preserve">building </w:t>
      </w:r>
      <w:r w:rsidR="00D6118D" w:rsidRPr="00C4330D">
        <w:rPr>
          <w:color w:val="000000" w:themeColor="text1"/>
        </w:rPr>
        <w:t xml:space="preserve">energy </w:t>
      </w:r>
      <w:r w:rsidR="008906E6">
        <w:rPr>
          <w:color w:val="000000" w:themeColor="text1"/>
        </w:rPr>
        <w:t xml:space="preserve">software </w:t>
      </w:r>
      <w:r w:rsidR="00521E1D" w:rsidRPr="00C4330D">
        <w:rPr>
          <w:color w:val="000000" w:themeColor="text1"/>
        </w:rPr>
        <w:t>requir</w:t>
      </w:r>
      <w:r w:rsidR="00BB05CE" w:rsidRPr="005F7DE3">
        <w:rPr>
          <w:color w:val="000000" w:themeColor="text1"/>
        </w:rPr>
        <w:t>es</w:t>
      </w:r>
      <w:r w:rsidR="00521E1D" w:rsidRPr="00C4330D">
        <w:rPr>
          <w:color w:val="000000" w:themeColor="text1"/>
        </w:rPr>
        <w:t xml:space="preserve"> a detailed physical </w:t>
      </w:r>
      <w:r w:rsidR="00CB763F" w:rsidRPr="00C4330D">
        <w:rPr>
          <w:color w:val="000000" w:themeColor="text1"/>
        </w:rPr>
        <w:t xml:space="preserve">and </w:t>
      </w:r>
      <w:r w:rsidR="00BB05CE" w:rsidRPr="005F7DE3">
        <w:rPr>
          <w:color w:val="000000" w:themeColor="text1"/>
        </w:rPr>
        <w:t>operational</w:t>
      </w:r>
      <w:r w:rsidR="00CB763F" w:rsidRPr="00C4330D">
        <w:rPr>
          <w:color w:val="000000" w:themeColor="text1"/>
        </w:rPr>
        <w:t xml:space="preserve"> </w:t>
      </w:r>
      <w:r w:rsidR="00521E1D" w:rsidRPr="00C4330D">
        <w:rPr>
          <w:color w:val="000000" w:themeColor="text1"/>
        </w:rPr>
        <w:t>description of building</w:t>
      </w:r>
      <w:r w:rsidR="00BB05CE" w:rsidRPr="005F7DE3">
        <w:rPr>
          <w:color w:val="000000" w:themeColor="text1"/>
        </w:rPr>
        <w:t xml:space="preserve">, as well as </w:t>
      </w:r>
      <w:r w:rsidR="00521E1D" w:rsidRPr="00C4330D">
        <w:rPr>
          <w:color w:val="000000" w:themeColor="text1"/>
        </w:rPr>
        <w:t xml:space="preserve">the </w:t>
      </w:r>
      <w:r w:rsidR="00682654" w:rsidRPr="00C4330D">
        <w:rPr>
          <w:color w:val="000000" w:themeColor="text1"/>
        </w:rPr>
        <w:t>well-stirred zone air assumption</w:t>
      </w:r>
      <w:r w:rsidR="00BB05CE" w:rsidRPr="005F7DE3">
        <w:rPr>
          <w:color w:val="000000" w:themeColor="text1"/>
        </w:rPr>
        <w:t xml:space="preserve">, </w:t>
      </w:r>
      <w:r w:rsidR="0097650F" w:rsidRPr="005F7DE3">
        <w:rPr>
          <w:color w:val="000000" w:themeColor="text1"/>
        </w:rPr>
        <w:t>to</w:t>
      </w:r>
      <w:r w:rsidR="00777185" w:rsidRPr="005F7DE3">
        <w:rPr>
          <w:color w:val="000000" w:themeColor="text1"/>
        </w:rPr>
        <w:t xml:space="preserve"> design</w:t>
      </w:r>
      <w:r w:rsidR="00CB763F" w:rsidRPr="00C4330D">
        <w:rPr>
          <w:color w:val="000000" w:themeColor="text1"/>
        </w:rPr>
        <w:t xml:space="preserve"> building</w:t>
      </w:r>
      <w:r w:rsidR="00777185" w:rsidRPr="005F7DE3">
        <w:rPr>
          <w:color w:val="000000" w:themeColor="text1"/>
        </w:rPr>
        <w:t xml:space="preserve">s and their heating ventilation and air condition (HVAC) system. </w:t>
      </w:r>
    </w:p>
    <w:p w14:paraId="3070DE4B" w14:textId="77777777" w:rsidR="00E60801" w:rsidRPr="005F7DE3" w:rsidRDefault="00E60801" w:rsidP="00C4330D"/>
    <w:p w14:paraId="562259B2" w14:textId="5137B266" w:rsidR="00AF77D1" w:rsidRPr="005F7DE3" w:rsidRDefault="00AF77D1" w:rsidP="00AF77D1">
      <w:pPr>
        <w:pStyle w:val="Heading2"/>
      </w:pPr>
      <w:r w:rsidRPr="005F7DE3">
        <w:t xml:space="preserve">1.2 Thermal </w:t>
      </w:r>
      <w:r w:rsidR="004A6944" w:rsidRPr="005F7DE3">
        <w:t>RC</w:t>
      </w:r>
      <w:r w:rsidRPr="005F7DE3">
        <w:t xml:space="preserve"> </w:t>
      </w:r>
      <w:r w:rsidR="009B7CC7">
        <w:t>N</w:t>
      </w:r>
      <w:r w:rsidRPr="005F7DE3">
        <w:t xml:space="preserve">etwork </w:t>
      </w:r>
      <w:r w:rsidR="009B7CC7">
        <w:t>M</w:t>
      </w:r>
      <w:r w:rsidRPr="005F7DE3">
        <w:t>odel</w:t>
      </w:r>
      <w:r w:rsidR="00A91C89">
        <w:t>s</w:t>
      </w:r>
    </w:p>
    <w:p w14:paraId="361178AC" w14:textId="76247888" w:rsidR="003C5746" w:rsidRPr="005F7DE3" w:rsidRDefault="00B67919" w:rsidP="00120FD7">
      <w:pPr>
        <w:jc w:val="both"/>
      </w:pPr>
      <w:r w:rsidRPr="005F7DE3">
        <w:t>The</w:t>
      </w:r>
      <w:r w:rsidR="00CB763F" w:rsidRPr="005F7DE3">
        <w:t xml:space="preserve"> </w:t>
      </w:r>
      <w:r w:rsidRPr="005F7DE3">
        <w:t xml:space="preserve">inverse </w:t>
      </w:r>
      <w:r w:rsidR="00CB763F" w:rsidRPr="005F7DE3">
        <w:t xml:space="preserve">grey-box </w:t>
      </w:r>
      <w:r w:rsidRPr="005F7DE3">
        <w:t>RC</w:t>
      </w:r>
      <w:r w:rsidR="00CB763F" w:rsidRPr="005F7DE3">
        <w:t xml:space="preserve"> model</w:t>
      </w:r>
      <w:r w:rsidR="00CD6C40" w:rsidRPr="005F7DE3">
        <w:t xml:space="preserve">, </w:t>
      </w:r>
      <w:r w:rsidR="00CB763F" w:rsidRPr="005F7DE3">
        <w:t xml:space="preserve">which </w:t>
      </w:r>
      <w:r w:rsidR="005C33FC" w:rsidRPr="005F7DE3">
        <w:t xml:space="preserve">strikes a </w:t>
      </w:r>
      <w:r w:rsidR="00CB763F" w:rsidRPr="005F7DE3">
        <w:t>balance between physical based models and data-driven model</w:t>
      </w:r>
      <w:r w:rsidR="00CB763F" w:rsidRPr="005F7DE3">
        <w:fldChar w:fldCharType="begin"/>
      </w:r>
      <w:r w:rsidR="00A076C2">
        <w:instrText xml:space="preserve"> ADDIN ZOTERO_ITEM CSL_CITATION {"citationID":"WVEaMPfK","properties":{"formattedCitation":"(Braun and Chaturvedi 2002)","plainCitation":"(Braun and Chaturvedi 2002)","noteIndex":0},"citationItems":[{"id":616,"uris":["http://zotero.org/users/3944343/items/JW64SEI2"],"itemData":{"id":616,"type":"article-journal","abstract":"Lower costs and improved performance of sensors, controllers, and networking is leading to the development of smart building features, such as continuous performance monitoring, automated diagnostics, and optimal supervisory control. For some of these applications, it is important to be able to predict transient cooling and heating requirements for the building using inverse models that are trained using on-site data. Existing inverse models for transient building loads range from purely empirical or “black-box” models to purely physical or “white-box” models. Generally, black-box (e.g., neural network) models require a significant amount of training data and may not always reflect the actual physical behavior, whereas white-box (e.g., finite difference) models require specification of many physical parameters. This paper presents a hybrid or “gray-box” modeling approach that uses a transfer function with parameters that are constrained to satisfy a simple physical representation for energy flows in the building structure. A robust method is also presented for training parameters of the constrained model, wherein initial values of and bounds on physical parameters are estimated from a rough building description, better estimates are obtained using a global direct search algorithm, and optimal parameters are identified using a nonlinear regression algorithm. The model and training method were extensively tested for different buildings and locations using data generated from a detailed simulation program. The approach was also tested using data from a field site located near Chicago, Illinois. It was found that one to two weeks of data are sufficient to train a model so that it can accurately predict transient cooling or heating requirements.","container-title":"HVAC&amp;R Research","DOI":"10.1080/10789669.2002.10391290","ISSN":"1078-9669","issue":"1","note":"publisher: Taylor &amp; Francis\n_eprint: https://www.tandfonline.com/doi/pdf/10.1080/10789669.2002.10391290","page":"73-99","source":"Taylor and Francis+NEJM","title":"An Inverse Gray-Box Model for Transient Building Load Prediction","volume":"8","author":[{"family":"Braun","given":"James E."},{"family":"Chaturvedi","given":"Nitin"}],"issued":{"date-parts":[["2002",1,1]]}}}],"schema":"https://github.com/citation-style-language/schema/raw/master/csl-citation.json"} </w:instrText>
      </w:r>
      <w:r w:rsidR="00CB763F" w:rsidRPr="005F7DE3">
        <w:fldChar w:fldCharType="separate"/>
      </w:r>
      <w:r w:rsidR="00A076C2" w:rsidRPr="00A076C2">
        <w:t>(Braun and Chaturvedi 2002)</w:t>
      </w:r>
      <w:r w:rsidR="00CB763F" w:rsidRPr="005F7DE3">
        <w:fldChar w:fldCharType="end"/>
      </w:r>
      <w:r w:rsidR="00CB763F" w:rsidRPr="005F7DE3">
        <w:t xml:space="preserve">. </w:t>
      </w:r>
      <w:r w:rsidR="00AF77D1" w:rsidRPr="005F7DE3">
        <w:t xml:space="preserve">A </w:t>
      </w:r>
      <w:r w:rsidR="00C751D9" w:rsidRPr="005F7DE3">
        <w:t xml:space="preserve">RC network model is considered of as a collection of linear ordinary differential equations (ODEs). RC models are typically in the form of 2R1C, 3R2C, or lumped RC parameter models with associated self-adjusting methods </w:t>
      </w:r>
      <w:r w:rsidR="00080C2E" w:rsidRPr="005F7DE3">
        <w:fldChar w:fldCharType="begin"/>
      </w:r>
      <w:r w:rsidR="00A076C2">
        <w:instrText xml:space="preserve"> ADDIN ZOTERO_ITEM CSL_CITATION {"citationID":"jRMA1nZ4","properties":{"formattedCitation":"(Rodr\\uc0\\u237{}guez Jara et al. 2016)","plainCitation":"(Rodríguez Jara et al. 2016)","noteIndex":0},"citationItems":[{"id":869,"uris":["http://zotero.org/users/3944343/items/9E6PNZP7"],"itemData":{"id":869,"type":"article-journal","abstract":"A novel method for adjusting the parameters of a lumped parameter model for the transient thermal response of building constructions is presented. Previous analytical adjustment methods can be complex and inaccurate, while optimization algorithms, although more accurate, require prior simulation using a high-order reference model, and so provide no advantages to be integrated into simulation programs. This work presents a methodology for the analytical adjustment of a first-order model based on the hypothesis that the position of the capacitance varies in every time step in response to changes in the excitation value. By comparison with a reference model and using a wide range of constructions (420), the functional form of this dependence was determined in accordance with the value of time step and properties and thickness of the element. Using different typical constructions (41), the method was validated by comparison with the reference model in terms of surface heat fluxes, surface temperatures and indoor air temperature. The results showed an excellent agreement with the reference model for surface temperatures and indoor air temperature, and good agreement for surface heat fluxes. The method can be integrated into simulation programs with a low computational cost, sufficient accuracy, universality and adaptable time step.","container-title":"Energy and Buildings","DOI":"10.1016/j.enbuild.2016.08.039","ISSN":"0378-7788","journalAbbreviation":"Energy and Buildings","language":"en","page":"85-97","source":"ScienceDirect","title":"A new analytical approach for simplified thermal modelling of buildings: Self-Adjusting RC-network model","title-short":"A new analytical approach for simplified thermal modelling of buildings","volume":"130","author":[{"family":"Rodríguez Jara","given":"Enrique Á."},{"family":"Sánchez de la Flor","given":"Francisco J."},{"family":"Álvarez Domínguez","given":"Servando"},{"family":"Molina Félix","given":"José L."},{"family":"Salmerón Lissén","given":"José M."}],"issued":{"date-parts":[["2016",10,15]]}}}],"schema":"https://github.com/citation-style-language/schema/raw/master/csl-citation.json"} </w:instrText>
      </w:r>
      <w:r w:rsidR="00080C2E" w:rsidRPr="005F7DE3">
        <w:fldChar w:fldCharType="separate"/>
      </w:r>
      <w:r w:rsidR="00A076C2" w:rsidRPr="00A076C2">
        <w:rPr>
          <w:szCs w:val="24"/>
        </w:rPr>
        <w:t>(Rodríguez Jara et al. 2016)</w:t>
      </w:r>
      <w:r w:rsidR="00080C2E" w:rsidRPr="005F7DE3">
        <w:fldChar w:fldCharType="end"/>
      </w:r>
      <w:r w:rsidR="00080C2E" w:rsidRPr="005F7DE3">
        <w:t xml:space="preserve">. </w:t>
      </w:r>
      <w:r w:rsidR="00C751D9" w:rsidRPr="005F7DE3">
        <w:t xml:space="preserve">According to </w:t>
      </w:r>
      <w:r w:rsidR="00080C2E" w:rsidRPr="005F7DE3">
        <w:fldChar w:fldCharType="begin"/>
      </w:r>
      <w:r w:rsidR="00A076C2">
        <w:instrText xml:space="preserve"> ADDIN ZOTERO_ITEM CSL_CITATION {"citationID":"3bNF7tJa","properties":{"formattedCitation":"(O\\uc0\\u8217{}Dwyer et al. 2016)","plainCitation":"(O’Dwyer et al. 2016)","noteIndex":0},"citationItems":[{"id":875,"uris":["http://zotero.org/users/3944343/items/Q9MX7AMH"],"itemData":{"id":875,"type":"article-journal","abstract":"As research in the area of model predictive control (MPC) for building energy systems intensifies, appropriate methods are required to model a building's thermodynamic properties. In this paper, building models are considered from two perspectives – simulation and optimisation. First, a methodology is devised for the development of complex simulation models for control strategy comparison and analysis. A novel spatio-temporal filtering technique for estimation of disturbances is devised and combined with metaheuristic search methods to allow for models to be derived from data in which typical disturbances are present. Adapting the disturbance estimation techniques, methods are then proposed for deriving low-order models from data, suitable for use within an optimisation-based MPC strategy. The modelling concepts are implemented using data from a real building and a potential MPC formulation is assessed.","container-title":"Energy and Buildings","DOI":"10.1016/j.enbuild.2016.08.077","ISSN":"0378-7788","journalAbbreviation":"Energy and Buildings","language":"en","page":"532-545","source":"ScienceDirect","title":"Modelling and disturbance estimation for model predictive control in building heating systems","volume":"130","author":[{"family":"O’Dwyer","given":"Edward"},{"family":"De Tommasi","given":"Luciano"},{"family":"Kouramas","given":"Konstantinos"},{"family":"Cychowski","given":"Marcin"},{"family":"Lightbody","given":"Gordon"}],"issued":{"date-parts":[["2016",10,15]]}}}],"schema":"https://github.com/citation-style-language/schema/raw/master/csl-citation.json"} </w:instrText>
      </w:r>
      <w:r w:rsidR="00080C2E" w:rsidRPr="005F7DE3">
        <w:fldChar w:fldCharType="separate"/>
      </w:r>
      <w:r w:rsidR="00A076C2" w:rsidRPr="00A076C2">
        <w:rPr>
          <w:szCs w:val="24"/>
        </w:rPr>
        <w:t>(O’Dwyer et al. 2016)</w:t>
      </w:r>
      <w:r w:rsidR="00080C2E" w:rsidRPr="005F7DE3">
        <w:fldChar w:fldCharType="end"/>
      </w:r>
      <w:r w:rsidR="00080C2E" w:rsidRPr="005F7DE3">
        <w:t xml:space="preserve">, </w:t>
      </w:r>
      <w:r w:rsidR="00C751D9" w:rsidRPr="005F7DE3">
        <w:t xml:space="preserve">when the resistance and capacitance values are positive, there is theoretically a guaranteed thermal passivity solution for RC models. </w:t>
      </w:r>
      <w:r w:rsidR="0067326A" w:rsidRPr="005F7DE3">
        <w:t>As for the training of RC model, t</w:t>
      </w:r>
      <w:r w:rsidR="00C751D9" w:rsidRPr="005F7DE3">
        <w:t xml:space="preserve">here </w:t>
      </w:r>
      <w:r w:rsidR="009C131C" w:rsidRPr="005F7DE3">
        <w:t>is</w:t>
      </w:r>
      <w:r w:rsidR="00C751D9" w:rsidRPr="005F7DE3">
        <w:t xml:space="preserve"> </w:t>
      </w:r>
      <w:r w:rsidR="0067326A" w:rsidRPr="005F7DE3">
        <w:t xml:space="preserve">considerable </w:t>
      </w:r>
      <w:r w:rsidR="00C751D9" w:rsidRPr="005F7DE3">
        <w:t>research devoted to optimiz</w:t>
      </w:r>
      <w:r w:rsidR="0067326A" w:rsidRPr="005F7DE3">
        <w:t>ing</w:t>
      </w:r>
      <w:r w:rsidR="00C751D9" w:rsidRPr="005F7DE3">
        <w:t xml:space="preserve"> the trade-off between model accuracy and complexity </w:t>
      </w:r>
      <w:r w:rsidR="00080C2E" w:rsidRPr="005F7DE3">
        <w:fldChar w:fldCharType="begin"/>
      </w:r>
      <w:r w:rsidR="00992D3F">
        <w:instrText xml:space="preserve"> ADDIN ZOTERO_ITEM CSL_CITATION {"citationID":"2Mjo30Wt","properties":{"formattedCitation":"(Ahn and Song 2010; Goyal, Liao, and Barooah 2011; Koschenz and Dorer 1999; Liu et al. 2011)","plainCitation":"(Ahn and Song 2010; Goyal, Liao, and Barooah 2011; Koschenz and Dorer 1999; Liu et al. 2011)","noteIndex":0},"citationItems":[{"id":912,"uris":["http://zotero.org/users/3944343/items/PLN4V97W"],"itemData":{"id":912,"type":"article-journal","abstract":"Computer simulations and experiments are carried out to research the control characteristics and heating performances for a radiant slab heating system with automatic thermostatic valves in residential apartments. An electrical equivalent R–C circuit is applied to analyze the unsteady heat transfer in the house. In addition, the radiant heat transfer between slabs, ceilings and walls in the room is evaluated by enclosure analysis method. Results of heating performance and control characteristics were determined from control methods such as automatic thermostatic valves, room air temperature-sensing method, water-temperature-sensing method, proportional control method, and On–Off control method.","collection-title":"Demand Response Resources: the US and International Experience","container-title":"Energy","DOI":"10.1016/j.energy.2009.11.007","ISSN":"0360-5442","issue":"4","journalAbbreviation":"Energy","language":"en","page":"1615-1624","source":"ScienceDirect","title":"Control characteristics and heating performance analysis of automatic thermostatic valves for radiant slab heating system in residential apartments","volume":"35","author":[{"family":"Ahn","given":"Byung-Cheon"},{"family":"Song","given":"Jae-Yeob"}],"issued":{"date-parts":[["2010",4,1]]}}},{"id":882,"uris":["http://zotero.org/users/3944343/items/M5VFHHG8"],"itemData":{"id":882,"type":"paper-conference","abstract":"Constructing a model of thermal dynamics of a multi-zone building requires modeling heat conduction through walls as well as convection due to air-flows among the zones. Reduced order models of conduction in terms of RC-networks are well established, while currently the only way to model convection is through CFD (Computational Fluid Dynamics). This limits convection models to a single zone or a small number of zones in a building. In this paper we present a novel method of identifying a reduced order thermal model of a multi-zone building from measured space temperature data. The method consists of first identifying the underlying network structure, in particular, the paths of convective interaction among zones, which corresponds to edges of a building graph. Convective interaction among a pair of zones is modeled as a RC network, in a manner analogous to conduction models. The second step of the proposed method involves estimating the parameters of the RC network model for the convection edges. The identified convection edges, along with the associated R and C values, are used to augment a thermal dynamics model of a building that is originally constructed to model only conduction. Predictions by the augmented model and the conduction-only model are compared with space temperatures measured in a multi-zone building in the University of Florida campus. The identified model is seen to predict the temperatures more accurately than a conduction-only model.","container-title":"2011 50th IEEE Conference on Decision and Control and European Control Conference","DOI":"10.1109/CDC.2011.6161387","event":"2011 50th IEEE Conference on Decision and Control and European Control Conference","note":"ISSN: 0743-1546","page":"181-186","source":"IEEE Xplore","title":"Identification of multi-zone building thermal interaction model from data","author":[{"family":"Goyal","given":"Siddharth"},{"family":"Liao","given":"Chenda"},{"family":"Barooah","given":"Prabir"}],"issued":{"date-parts":[["2011",12]]}}},{"id":915,"uris":["http://zotero.org/users/3944343/items/SIMQ9I8R"],"itemData":{"id":915,"type":"article-journal","abstract":"In Europe, hydronic concrete core systems are being increasingly used for room conditioning systems. The concrete slab acts as heat accumulator and permits dissipation of the load using, for instance, cooling towers. When using such systems the external climatic conditions limit the achievable water temperature. The convective loads, however, directly affect the room air temperature and reduce the storable part of the load. The ventilation system also has a large influence on the energy related operation of such a system. Moreover, the dimensions of the concrete slab and the layout geometry of the water pipes, especially the spacing, are important factors for the design of the system. A model is described which can be used to illustrate the transient two dimensional heat flow in such a construction. This method is suitable for simple hand calculations, but can also be integrated into existing building simulation programs without having to modify the program code. Thus, the complete system can be designed for practical applications to ensure optimum operation. In addition, this paper describes the interrelationship between heat storage capacity and pipe geometry. Finally, criteria are listed for suitable application of concrete slab cooling and further aspects are listed that need to be considered in connection with these systems.","container-title":"Energy and Buildings","DOI":"10.1016/S0378-7788(98)00081-4","ISSN":"0378-7788","issue":"2","journalAbbreviation":"Energy and Buildings","language":"en","page":"139-145","source":"ScienceDirect","title":"Interaction of an air system with concrete core conditioning","volume":"30","author":[{"family":"Koschenz","given":"Markus"},{"family":"Dorer","given":"Viktor"}],"issued":{"date-parts":[["1999",6,1]]}}},{"id":892,"uris":["http://zotero.org/users/3944343/items/DRQTASCI"],"itemData":{"id":892,"type":"article-journal","abstract":"Thermal properties of concrete core cooling slab have direct and strong influence on its dynamic cooling performance. Star-type RC-network model can be used to simulate thermal dynamic performance of concrete cooling slab, but the heat resistance and the heat capacity of assumed core temperature layer in the model is difficult to determine. This article proposed a method to define these two thermal properties in geometric way, and modified RC-network model was established in order to validate the method. Then thermal steady and dynamic performances of two typical concrete core cooling slabs were simulated by the modified star-type RC-network model and FEM respectively. The results indicate that the modified RC-network model was in good agreement with FEM both in dynamic and steady cooling performance simulation. Furthermore, application scope of the modified RC-network model was investigated and defined.","container-title":"Energy and Buildings","DOI":"10.1016/j.enbuild.2011.05.029","ISSN":"0378-7788","issue":"9","journalAbbreviation":"Energy and Buildings","language":"en","page":"2378-2384","source":"ScienceDirect","title":"Establishment and validation of modified star-type RC-network model for concrete core cooling slab","volume":"43","author":[{"family":"Liu","given":"Kuixing"},{"family":"Tian","given":"Zhe"},{"family":"Zhang","given":"Cheng"},{"family":"Ding","given":"Yan"},{"family":"Wang","given":"Weiliang"}],"issued":{"date-parts":[["2011",9,1]]}}}],"schema":"https://github.com/citation-style-language/schema/raw/master/csl-citation.json"} </w:instrText>
      </w:r>
      <w:r w:rsidR="00080C2E" w:rsidRPr="005F7DE3">
        <w:fldChar w:fldCharType="separate"/>
      </w:r>
      <w:r w:rsidR="00992D3F" w:rsidRPr="00992D3F">
        <w:t>(Ahn and Song 2010; Goyal, Liao, and Barooah 2011; Koschenz and Dorer 1999; Liu et al. 2011)</w:t>
      </w:r>
      <w:r w:rsidR="00080C2E" w:rsidRPr="005F7DE3">
        <w:fldChar w:fldCharType="end"/>
      </w:r>
      <w:r w:rsidR="00C751D9" w:rsidRPr="005F7DE3">
        <w:t xml:space="preserve">. </w:t>
      </w:r>
    </w:p>
    <w:p w14:paraId="581391AC" w14:textId="77777777" w:rsidR="00971AFD" w:rsidRPr="005F7DE3" w:rsidRDefault="00971AFD" w:rsidP="00120FD7">
      <w:pPr>
        <w:jc w:val="both"/>
      </w:pPr>
    </w:p>
    <w:p w14:paraId="6A3B51B6" w14:textId="4F8D0140" w:rsidR="00D5327E" w:rsidRPr="005F7DE3" w:rsidRDefault="004A064F" w:rsidP="00120FD7">
      <w:pPr>
        <w:jc w:val="both"/>
      </w:pPr>
      <w:r>
        <w:t>Nevertheless, t</w:t>
      </w:r>
      <w:r w:rsidR="00D5327E" w:rsidRPr="005F7DE3">
        <w:t>here are some limitations in terms of t</w:t>
      </w:r>
      <w:r w:rsidR="00D612DE" w:rsidRPr="005F7DE3">
        <w:t>he RC model applicatio</w:t>
      </w:r>
      <w:r w:rsidR="00D5327E" w:rsidRPr="005F7DE3">
        <w:t>n.</w:t>
      </w:r>
      <w:r w:rsidR="00BC1AAD" w:rsidRPr="005F7DE3">
        <w:t xml:space="preserve"> </w:t>
      </w:r>
      <w:r w:rsidR="00051F6B">
        <w:t>T</w:t>
      </w:r>
      <w:r w:rsidR="00D5327E" w:rsidRPr="005F7DE3">
        <w:t>he accuracy of lumped parameter methods is highly dependent on the values of their characteristic parameters</w:t>
      </w:r>
      <w:r w:rsidR="00051F6B" w:rsidRPr="005F7DE3">
        <w:t xml:space="preserve"> </w:t>
      </w:r>
      <w:r w:rsidR="00051F6B" w:rsidRPr="005F7DE3">
        <w:fldChar w:fldCharType="begin"/>
      </w:r>
      <w:r w:rsidR="00A076C2">
        <w:instrText xml:space="preserve"> ADDIN ZOTERO_ITEM CSL_CITATION {"citationID":"docdCIEU","properties":{"formattedCitation":"(Rodr\\uc0\\u237{}guez Jara et al. 2016)","plainCitation":"(Rodríguez Jara et al. 2016)","noteIndex":0},"citationItems":[{"id":869,"uris":["http://zotero.org/users/3944343/items/9E6PNZP7"],"itemData":{"id":869,"type":"article-journal","abstract":"A novel method for adjusting the parameters of a lumped parameter model for the transient thermal response of building constructions is presented. Previous analytical adjustment methods can be complex and inaccurate, while optimization algorithms, although more accurate, require prior simulation using a high-order reference model, and so provide no advantages to be integrated into simulation programs. This work presents a methodology for the analytical adjustment of a first-order model based on the hypothesis that the position of the capacitance varies in every time step in response to changes in the excitation value. By comparison with a reference model and using a wide range of constructions (420), the functional form of this dependence was determined in accordance with the value of time step and properties and thickness of the element. Using different typical constructions (41), the method was validated by comparison with the reference model in terms of surface heat fluxes, surface temperatures and indoor air temperature. The results showed an excellent agreement with the reference model for surface temperatures and indoor air temperature, and good agreement for surface heat fluxes. The method can be integrated into simulation programs with a low computational cost, sufficient accuracy, universality and adaptable time step.","container-title":"Energy and Buildings","DOI":"10.1016/j.enbuild.2016.08.039","ISSN":"0378-7788","journalAbbreviation":"Energy and Buildings","language":"en","page":"85-97","source":"ScienceDirect","title":"A new analytical approach for simplified thermal modelling of buildings: Self-Adjusting RC-network model","title-short":"A new analytical approach for simplified thermal modelling of buildings","volume":"130","author":[{"family":"Rodríguez Jara","given":"Enrique Á."},{"family":"Sánchez de la Flor","given":"Francisco J."},{"family":"Álvarez Domínguez","given":"Servando"},{"family":"Molina Félix","given":"José L."},{"family":"Salmerón Lissén","given":"José M."}],"issued":{"date-parts":[["2016",10,15]]}}}],"schema":"https://github.com/citation-style-language/schema/raw/master/csl-citation.json"} </w:instrText>
      </w:r>
      <w:r w:rsidR="00051F6B" w:rsidRPr="005F7DE3">
        <w:fldChar w:fldCharType="separate"/>
      </w:r>
      <w:r w:rsidR="00A076C2" w:rsidRPr="00A076C2">
        <w:rPr>
          <w:szCs w:val="24"/>
        </w:rPr>
        <w:t>(Rodríguez Jara et al. 2016)</w:t>
      </w:r>
      <w:r w:rsidR="00051F6B" w:rsidRPr="005F7DE3">
        <w:fldChar w:fldCharType="end"/>
      </w:r>
      <w:r w:rsidR="00D5327E" w:rsidRPr="005F7DE3">
        <w:t xml:space="preserve">. </w:t>
      </w:r>
      <w:r w:rsidR="00C44260">
        <w:t>Moreover, t</w:t>
      </w:r>
      <w:r w:rsidR="00051F6B" w:rsidRPr="005F7DE3">
        <w:t xml:space="preserve">he accuracy of the RC model degrades when the slab is subjected to rapid thermal disturbances </w:t>
      </w:r>
      <w:r w:rsidR="00051F6B" w:rsidRPr="005F7DE3">
        <w:fldChar w:fldCharType="begin"/>
      </w:r>
      <w:r w:rsidR="00A076C2">
        <w:instrText xml:space="preserve"> ADDIN ZOTERO_ITEM CSL_CITATION {"citationID":"exCtGyio","properties":{"formattedCitation":"(Neumann, Gamisch, and Gschwander 2021; Rhee and Kim 2015)","plainCitation":"(Neumann, Gamisch, and Gschwander 2021; Rhee and Kim 2015)","noteIndex":0},"citationItems":[{"id":981,"uris":["http://zotero.org/users/3944343/items/72HS7BZW"],"itemData":{"id":981,"type":"article-journal","abstract":"Latent heat storage is one option to increase the efficiency and reduce CO2-emissions of process heat applications in the temperature range between 100 °C and 250 °C. In the present study a latent heat storage system based on flown through heat exchanger plates according to the FracTherm®-design is examined. The sugar alcohol d-mannitol is used as PCM. A simplified capacity resistor (RC) simulation model is developed. In contrast to common RC-models, this model can simulate free convection of the storage material in liquid phase during charging. Additionally, a detailed physical simulation model based on the Finite-Element-Method is developed and validated with measured data. A verification of the new RC-model and the FEM-model is carried out. The mean deviation of the outlet fluid temperature between both models is 0.62 K. The mean deviation of the PCM-temperature is 0.85 K. Due to the 20 to 30 times shorter simulation time, the RC-model is well suited for dimensioning and optimizing plate type heat exchangers for latent heat storages.","container-title":"Applied Thermal Engineering","DOI":"10.1016/j.applthermaleng.2021.117232","ISSN":"1359-4311","journalAbbreviation":"Applied Thermal Engineering","language":"en","page":"117232","source":"ScienceDirect","title":"Comparison of RC-model and FEM-model for a PCM-plate storage including free convection","volume":"196","author":[{"family":"Neumann","given":"Hannah"},{"family":"Gamisch","given":"Sebastian"},{"family":"Gschwander","given":"Stefan"}],"issued":{"date-parts":[["2021",9,1]]}}},{"id":929,"uris":["http://zotero.org/users/3944343/items/XMDICICN"],"itemData":{"id":929,"type":"article-journal","abstract":"The radiant heating and cooling (RHC) system has been gaining much popularity due to high thermal comfort, reduced energy consumption, quiet operation, space saving, and so on. For this reason, there have been numerous studies on the RHC system to evaluate the thermal performance of the system and to implement the system for practical applications. This study conducted a literature review on the basic and applied research in RHC systems for the built environment. The objective of this review is to find out the research trend of the RHC system, to discover main issues for the RHC system understanding, and to suggest further studies for the system development. In this study, a comprehensive review was conducted, in terms of thermal comfort, thermal analysis including heat transfer model, heating/cooling capacity, CFD analysis, energy simulation, system configuration and control strategies. The results showed that the RHC system has been continuously developed, modified and improved to achieve better thermal comfort and energy efficiency. Based on the review results, several topics for future studies were suggested, which are required to overcome the limitations of the RHC system for extending its application to various building types, climate, and so on.","collection-title":"Fifty Year Anniversary for Building and Environment","container-title":"Building and Environment","DOI":"10.1016/j.buildenv.2015.03.040","ISSN":"0360-1323","journalAbbreviation":"Building and Environment","language":"en","page":"166-190","source":"ScienceDirect","title":"A 50 year review of basic and applied research in radiant heating and cooling systems for the built environment","volume":"91","author":[{"family":"Rhee","given":"Kyu-Nam"},{"family":"Kim","given":"Kwang Woo"}],"issued":{"date-parts":[["2015",9,1]]}}}],"schema":"https://github.com/citation-style-language/schema/raw/master/csl-citation.json"} </w:instrText>
      </w:r>
      <w:r w:rsidR="00051F6B" w:rsidRPr="005F7DE3">
        <w:fldChar w:fldCharType="separate"/>
      </w:r>
      <w:r w:rsidR="00A076C2" w:rsidRPr="00A076C2">
        <w:t>(Neumann, Gamisch, and Gschwander 2021; Rhee and Kim 2015)</w:t>
      </w:r>
      <w:r w:rsidR="00051F6B" w:rsidRPr="005F7DE3">
        <w:fldChar w:fldCharType="end"/>
      </w:r>
      <w:r w:rsidR="00051F6B" w:rsidRPr="005F7DE3">
        <w:t>.</w:t>
      </w:r>
    </w:p>
    <w:p w14:paraId="130E7266" w14:textId="6976337E" w:rsidR="003C5746" w:rsidRPr="005F7DE3" w:rsidRDefault="003C5746" w:rsidP="00120FD7">
      <w:pPr>
        <w:jc w:val="both"/>
      </w:pPr>
    </w:p>
    <w:p w14:paraId="098A03BD" w14:textId="60C3DDE7" w:rsidR="00C6333D" w:rsidRPr="005F7DE3" w:rsidRDefault="00C6333D" w:rsidP="00C4330D">
      <w:pPr>
        <w:pStyle w:val="Heading2"/>
      </w:pPr>
      <w:r w:rsidRPr="005F7DE3">
        <w:t>1.</w:t>
      </w:r>
      <w:r w:rsidR="001A7004" w:rsidRPr="005F7DE3">
        <w:t>3</w:t>
      </w:r>
      <w:r w:rsidRPr="005F7DE3">
        <w:t xml:space="preserve"> Data-</w:t>
      </w:r>
      <w:r w:rsidR="00A91C89">
        <w:t>d</w:t>
      </w:r>
      <w:r w:rsidRPr="005F7DE3">
        <w:t>riven Model</w:t>
      </w:r>
      <w:r w:rsidR="00A91C89">
        <w:t>s</w:t>
      </w:r>
    </w:p>
    <w:p w14:paraId="3D0361DA" w14:textId="24962BE5" w:rsidR="00240A6D" w:rsidRPr="005F7DE3" w:rsidRDefault="00A75E62" w:rsidP="00120FD7">
      <w:pPr>
        <w:jc w:val="both"/>
      </w:pPr>
      <w:r>
        <w:t>Many data-driven/machine learning algorithms have been evaluated</w:t>
      </w:r>
      <w:r w:rsidR="00573371" w:rsidRPr="005F7DE3">
        <w:t xml:space="preserve"> for building energy modeling</w:t>
      </w:r>
      <w:r>
        <w:t xml:space="preserve"> such as </w:t>
      </w:r>
      <w:r w:rsidRPr="00626F5E">
        <w:t>partial least squares (PLS), Principal component analysis (PCA)</w:t>
      </w:r>
      <w:r w:rsidR="00C83081" w:rsidRPr="009649F0">
        <w:t>, G</w:t>
      </w:r>
      <w:r w:rsidR="00575472" w:rsidRPr="009649F0">
        <w:t xml:space="preserve">aussian process regression (GPR) and </w:t>
      </w:r>
      <w:r w:rsidR="00C83081" w:rsidRPr="009649F0">
        <w:t>G</w:t>
      </w:r>
      <w:r w:rsidR="00575472" w:rsidRPr="009649F0">
        <w:t>aussian mixture models (GMM).</w:t>
      </w:r>
      <w:r w:rsidR="00575472" w:rsidRPr="005F7DE3">
        <w:t xml:space="preserve"> GPR ha</w:t>
      </w:r>
      <w:r w:rsidR="00DD215F" w:rsidRPr="005F7DE3">
        <w:t>d</w:t>
      </w:r>
      <w:r w:rsidR="00575472" w:rsidRPr="005F7DE3">
        <w:t xml:space="preserve"> been used to capture the complex and highly subjective relationships between room temperature and subjective </w:t>
      </w:r>
      <w:r w:rsidR="00573371" w:rsidRPr="005F7DE3">
        <w:t xml:space="preserve">thermal </w:t>
      </w:r>
      <w:r w:rsidR="00575472" w:rsidRPr="005F7DE3">
        <w:t>perception</w:t>
      </w:r>
      <w:r w:rsidR="00C83081" w:rsidRPr="005F7DE3">
        <w:fldChar w:fldCharType="begin"/>
      </w:r>
      <w:r w:rsidR="00A076C2">
        <w:instrText xml:space="preserve"> ADDIN ZOTERO_ITEM CSL_CITATION {"citationID":"0YdSQl7L","properties":{"formattedCitation":"(Guenther and Sawodny 2019)","plainCitation":"(Guenther and Sawodny 2019)","noteIndex":0},"citationItems":[{"id":59,"uris":["http://zotero.org/users/3944343/items/9KX6MDCC"],"itemData":{"id":59,"type":"article-journal","container-title":"Building and Environment","note":"publisher: Elsevier","page":"448–458","title":"Feature selection and Gaussian Process regression for personalized thermal comfort prediction","volume":"148","author":[{"family":"Guenther","given":"Janine"},{"family":"Sawodny","given":"Oliver"}],"issued":{"date-parts":[["2019"]]}}}],"schema":"https://github.com/citation-style-language/schema/raw/master/csl-citation.json"} </w:instrText>
      </w:r>
      <w:r w:rsidR="00C83081" w:rsidRPr="005F7DE3">
        <w:fldChar w:fldCharType="separate"/>
      </w:r>
      <w:r w:rsidR="00A076C2" w:rsidRPr="00A076C2">
        <w:t>(Guenther and Sawodny 2019)</w:t>
      </w:r>
      <w:r w:rsidR="00C83081" w:rsidRPr="005F7DE3">
        <w:fldChar w:fldCharType="end"/>
      </w:r>
      <w:r w:rsidR="00575472" w:rsidRPr="005F7DE3">
        <w:t>. The GMM is widely recognized for its ability to model multimode characteristics and deal with process uncertainty</w:t>
      </w:r>
      <w:r w:rsidR="0057564F">
        <w:t xml:space="preserve"> </w:t>
      </w:r>
      <w:r w:rsidR="0057564F">
        <w:fldChar w:fldCharType="begin"/>
      </w:r>
      <w:r w:rsidR="00A076C2">
        <w:instrText xml:space="preserve"> ADDIN ZOTERO_ITEM CSL_CITATION {"citationID":"nAMNdNdh","properties":{"formattedCitation":"(Billard et al. 2008; Li and Song 2020)","plainCitation":"(Billard et al. 2008; Li and Song 2020)","noteIndex":0},"citationItems":[{"id":1005,"uris":["http://zotero.org/users/3944343/items/K6BML9L2"],"itemData":{"id":1005,"type":"chapter","abstract":"Robot programming by demonstration (PbD) has become a central topic of robotics that spans across general research areas such as human-robot interaction, machine learning, machine vision and motor control. Robot PbD started about 30 years ago, and has grown importantly during the past decade. The rationale for moving from purely preprogrammed robots to very flexible user-based interfaces for training robots to perform a task is three-fold. First and foremost, PbD, also referred to as imitation learning, is a powerful mechanism for reducing the complexity of search spaces for learning. When observing either good or bad examples, one can reduce the search for a possible solution, by either starting the search from the observed good solution (local optima), or conversely, by eliminating from the search space what is known as a bad solution. Imitation learning is, thus, a powerful tool for enhancing and accelerating learning in both animals and artifacts. Second, imitation learning offers an implicit means of training a machine, such that explicit and tedious programming of a task by a human user can be minimized or eliminated (Fig. 59.1). Imitation learning is thus a natural means of interacting with a machine that would be accessible to lay people. Open image in new window Fig. 59.1 Left: A robot learns how to make a chess move (namely moving the queen forward) by generalizing across different demonstrations of the task performed in slightly different situations (different starting positions of the hand). The robot records its jointsʼ trajectories and learns to extract what-to-imitate, i.e. that the task constraints are reduced to a subpart of the motion located in a plane defined by the three chess pieces. Right: The robot reproduces the skill in a new context (for different initial position of the chess piece) by finding an appropriate controller that satisfies both the task constraints and constraints relative to its body limitation (how-to-imitate problem), adapted from [59.1] Third, studying and modeling the coupling of perception and action, which is at the core of imitation learning, helps us to understand the mechanisms by which the self-organization of perception and action could arise during development. The reciprocal interaction of perception and action could explain how competence in motor control can be grounded in rich structure of perceptual variables, and vice versa, how the processes of perception can develop as means to create successful actions. PbD promises were thus multiple. On the one hand, one hoped that it would make learning faster, in contrast to tedious reinforcement learning methods or trials-and-error learning. On the other hand, one expected that the methods, being user-friendly, would enhance the application of robots in human daily environments. Recent progresses in the field, which we review in this chapter, show that the field has made a leap forward during the past decade toward these goals. In addition, we anticipate that these promises may be fulfilled very soon. Section 59.1 presents a brief historical overview of robot Programming by Demonstration (PbD), introducing several issues that will be discussed later in this chapter. Section 59.2 reviews engineering approaches to robot PbD with an emphasis on machine learning approaches that provide the robot with the ability to adapt the learned skill to different situations (Sect. 59.2.1). This section discusses also the different types of representation that one may use to encode a skill and presents incremental learning techniques to refine the skill progressively (Sect. 59.2.4). Section 59.2.3 emphasizes the importance to give the teacher an active role during learning and presents different ways in which the user can convey cues to the robot to help it to improve its learning. Section 59.2.4 discusses how PbD can be jointly used with other learning strategies to overcome some limitations of PbD. Section 59.3 reviews works that take a more biological approach to robot PbD and develops models of either the cognitive or neural processes of imitation learning in primates. Finally, Sect. 59.4 lists various open issues in robot PbD that have yet been little explored by the field.","container-title":"Springer Handbook of Robotics","event-place":"Berlin, Heidelberg","ISBN":"978-3-540-30301-5","language":"en","note":"DOI: 10.1007/978-3-540-30301-5_60","page":"1371-1394","publisher":"Springer","publisher-place":"Berlin, Heidelberg","source":"Springer Link","title":"Robot Programming by Demonstration","URL":"https://doi.org/10.1007/978-3-540-30301-5_60","author":[{"family":"Billard","given":"Aude"},{"family":"Calinon","given":"Sylvain"},{"family":"Dillmann","given":"Rüdiger"},{"family":"Schaal","given":"Stefan"}],"editor":[{"family":"Siciliano","given":"Bruno"},{"family":"Khatib","given":"Oussama"}],"accessed":{"date-parts":[["2022",4,12]]},"issued":{"date-parts":[["2008"]]}}},{"id":889,"uris":["http://zotero.org/users/3944343/items/EZQBPKL9"],"itemData":{"id":889,"type":"paper-conference","abstract":"Data-driven soft sensor approach has been widely applied on real-time prediction and control of difficult-to-measure quality variables. Among these approaches, the Gaussian mixture regression (GMR) carries the potential of dealing with nonlinear and non-Gaussian industry problems, which has drawn increasing popularity and attentions in recent years. However, the fluctuation of raw materials, change of process environment, aging of instruments and other factors will have an effect on system performances over time. Hence, the lack of adaptive mechanism will make the GMR difficult to suit for time-varying processes and may cause large prediction errors. In order to model time-varying industrial processes and improve the adaptability of the conventional GMR, an adaptive soft sensor based on incremental Gaussian mixture regression (IGMR) is proposed in this paper. The incremental idea is integrated and an adaptive mechanism is added, which endow the proposed IGMR with the capability of adapting to new data in online environment. Compared to the moving window GMR (MWGMR) and the just-in-time learning GMR (JITLGMR), the feasibility and effectiveness of the proposed IGMR are verified both in a numerical simulation and a real-life industrial process experiment.","container-title":"2020 IEEE 9th Data Driven Control and Learning Systems Conference (DDCLS)","DOI":"10.1109/DDCLS49620.2020.9275082","event":"2020 IEEE 9th Data Driven Control and Learning Systems Conference (DDCLS)","page":"645-650","source":"IEEE Xplore","title":"A Novel Incremental Gaussian Mixture Regression and Its Application for Time-varying Multimodal Process Quality Prediction","author":[{"family":"Li","given":"Deyang"},{"family":"Song","given":"Zhihuan"}],"issued":{"date-parts":[["2020",11]]}}}],"schema":"https://github.com/citation-style-language/schema/raw/master/csl-citation.json"} </w:instrText>
      </w:r>
      <w:r w:rsidR="0057564F">
        <w:fldChar w:fldCharType="separate"/>
      </w:r>
      <w:r w:rsidR="00A076C2" w:rsidRPr="00A076C2">
        <w:t>(Billard et al. 2008; Li and Song 2020)</w:t>
      </w:r>
      <w:r w:rsidR="0057564F">
        <w:fldChar w:fldCharType="end"/>
      </w:r>
      <w:r w:rsidR="0057564F">
        <w:t xml:space="preserve">. </w:t>
      </w:r>
    </w:p>
    <w:p w14:paraId="35EF0B40" w14:textId="58BA76E7" w:rsidR="00575472" w:rsidRPr="005F7DE3" w:rsidRDefault="00F736C2" w:rsidP="00120FD7">
      <w:pPr>
        <w:jc w:val="both"/>
      </w:pPr>
      <w:r w:rsidRPr="005F7DE3">
        <w:t>Considerable efforts have been made in the field of incremental learning</w:t>
      </w:r>
      <w:r w:rsidR="00B3467E" w:rsidRPr="005F7DE3">
        <w:t xml:space="preserve"> GMR</w:t>
      </w:r>
      <w:r w:rsidRPr="005F7DE3">
        <w:t xml:space="preserve">, or growing GMR (GGMR), to develop a mechanism for GMR adaptation </w:t>
      </w:r>
      <w:r w:rsidR="00DD215F" w:rsidRPr="005F7DE3">
        <w:fldChar w:fldCharType="begin"/>
      </w:r>
      <w:r w:rsidR="00A076C2">
        <w:instrText xml:space="preserve"> ADDIN ZOTERO_ITEM CSL_CITATION {"citationID":"t5rKAtk0","properties":{"formattedCitation":"(Bouchachia and Vanaret 2011; Cederborg et al. 2010; Karami and Wang 2018; Li and Song 2020; Wang, Kubichek, and Zhou 2018)","plainCitation":"(Bouchachia and Vanaret 2011; Cederborg et al. 2010; Karami and Wang 2018; Li and Song 2020; Wang, Kubichek, and Zhou 2018)","noteIndex":0},"citationItems":[{"id":635,"uris":["http://zotero.org/users/3944343/items/E352XIXN"],"itemData":{"id":635,"type":"paper-conference","abstract":"Incremental learning aims at equipping data-driven systems with self-monitoring and self-adaptation mechanisms to accommodate new data in an online setting. The resulting model underlying the system can be adjusted whenever data become available. The present paper proposes a new incremental learning algorithm, called 2G2M, to learn Growing Gaussian Mixture Models. The algorithm is furnished with abilities (1) to accommodate data online, (2) to maintain low complexity of the model, and (3) to reconcile labeled and unlabeled data. To discuss the efficiency of the proposed incremental learning algorithm, an empirical evaluation is provided.","DOI":"10.1109/ICMLA.2011.79","event":"Proceedings - 10th International Conference on Machine Learning and Applications, ICMLA 2011","source":"ResearchGate","title":"Incremental Learning Based on Growing Gaussian Mixture Models","volume":"2","author":[{"family":"Bouchachia","given":"Hamid"},{"family":"Vanaret","given":"Charlie"}],"issued":{"date-parts":[["2011",12,1]]}}},{"id":904,"uris":["http://zotero.org/users/3944343/items/DN9XQK2I"],"itemData":{"id":904,"type":"paper-conference","abstract":"Gaussian Mixture Regression has been shown to be a powerful and easy-to-tune regression technique for imitation learning of constrained motor tasks in robots. Yet, current formulations are not suited when one wants a robot to learn incrementally and online a variety of new context-dependant tasks whose number and complexity is not known at programming time, and when the demonstrator is not allowed to tell the system when he introduces a new task (but rather the system should infer this from the continuous sensorimotor context). In this paper, we show that this limitation can be addressed by introducing an Incremental, Local and Online variation of Gaussian Mixture Regression (ILO-GMR) which successfully allows a simulated robot to learn incrementally and online new motor tasks through modelling them locally as dynamical systems, and able to use the sensorimotor context to cope with the absence of categorical information both during demonstrations and when a reproduction is asked to the system. Moreover, we integrate a complementary statistical technique which allows the system to incrementally learn various tasks which can be intrinsically defined in different frames of reference, which we call framings, without the need to tell the system which particular framing should be used for each task: this is inferred automatically by the system.","container-title":"2010 IEEE/RSJ International Conference on Intelligent Robots and Systems","DOI":"10.1109/IROS.2010.5652040","event":"2010 IEEE/RSJ International Conference on Intelligent Robots and Systems","note":"ISSN: 2153-0866","page":"267-274","source":"IEEE Xplore","title":"Incremental local online Gaussian Mixture Regression for imitation learning of multiple tasks","author":[{"family":"Cederborg","given":"Thomas"},{"family":"Li","given":"Ming"},{"family":"Baranes","given":"Adrien"},{"family":"Oudeyer","given":"Pierre-Yves"}],"issued":{"date-parts":[["2010",10]]}}},{"id":816,"uris":["http://zotero.org/users/3944343/items/92W4Y358"],"itemData":{"id":816,"type":"article-journal","abstract":"In heating, ventilation and air-conditioning (HVAC) systems, early detection and diagnosis of faults are of critical importance to save energy and improve the performance of system components. The challenge is developing an automatic fault detection and diagnosis algorithm for monitoring of multi-mode nonlinear systems. This paper proposes a novel adaptive Gaussian mixture model (AGMM) approach for automatic fault detection and diagnosis in nonlinear systems. The concept of this method relies on developing a time-varying probabilistic machine-learning model for non-linear systems. In this study, Gaussian mixture model regression (GMMR) technique is used to model a nonlinear system based on measurement data. Unscented Kalman filter (UKF) is then integrated with GMMR for adjusting the model parameters based on the feedback of residuals between observation and model prediction. The proposed algorithm is able to detect and diagnose simultaneous faults in systems from monitoring variations of key GMMR parameters. The application of AGMM method is demonstrated for detection and diagnosis of common faults in a water-cooled multi-chiller plant system. Faults including energy efficiency degradation in chillers were tested with the proposed method. Results indicate that the AGMM approach is successful in detection and diagnosis of simultaneous faults.","container-title":"Energy and Buildings","DOI":"10.1016/j.enbuild.2018.02.032","ISSN":"0378-7788","journalAbbreviation":"Energy and Buildings","language":"en","page":"477-488","source":"ScienceDirect","title":"Fault detection and diagnosis for nonlinear systems: A new adaptive Gaussian mixture modeling approach","title-short":"Fault detection and diagnosis for nonlinear systems","volume":"166","author":[{"family":"Karami","given":"Majid"},{"family":"Wang","given":"Liping"}],"issued":{"date-parts":[["2018",5,1]]}}},{"id":889,"uris":["http://zotero.org/users/3944343/items/EZQBPKL9"],"itemData":{"id":889,"type":"paper-conference","abstract":"Data-driven soft sensor approach has been widely applied on real-time prediction and control of difficult-to-measure quality variables. Among these approaches, the Gaussian mixture regression (GMR) carries the potential of dealing with nonlinear and non-Gaussian industry problems, which has drawn increasing popularity and attentions in recent years. However, the fluctuation of raw materials, change of process environment, aging of instruments and other factors will have an effect on system performances over time. Hence, the lack of adaptive mechanism will make the GMR difficult to suit for time-varying processes and may cause large prediction errors. In order to model time-varying industrial processes and improve the adaptability of the conventional GMR, an adaptive soft sensor based on incremental Gaussian mixture regression (IGMR) is proposed in this paper. The incremental idea is integrated and an adaptive mechanism is added, which endow the proposed IGMR with the capability of adapting to new data in online environment. Compared to the moving window GMR (MWGMR) and the just-in-time learning GMR (JITLGMR), the feasibility and effectiveness of the proposed IGMR are verified both in a numerical simulation and a real-life industrial process experiment.","container-title":"2020 IEEE 9th Data Driven Control and Learning Systems Conference (DDCLS)","DOI":"10.1109/DDCLS49620.2020.9275082","event":"2020 IEEE 9th Data Driven Control and Learning Systems Conference (DDCLS)","page":"645-650","source":"IEEE Xplore","title":"A Novel Incremental Gaussian Mixture Regression and Its Application for Time-varying Multimodal Process Quality Prediction","author":[{"family":"Li","given":"Deyang"},{"family":"Song","given":"Zhihuan"}],"issued":{"date-parts":[["2020",11]]}}},{"id":813,"uris":["http://zotero.org/users/3944343/items/8M27RWCQ"],"itemData":{"id":813,"type":"article-journal","abstract":"Accurately predicting energy usage in buildings is of great importance in various efforts on improving building energy efficiencies such as fault detection and diagnostics, building-grid interactions, and building commissioning. Data-driven approach and first-principle approach are two commonly used methods in developing models for predicting building energy use. In this paper, several data-driven methods including multiple linear regression, adaptive linear filter algorithms (least mean square (LMS), normalized least mean square (nLMS), and recursive least square (RLS)), and Gaussian mixture model regression (GMMR) are employed to predict hourly energy usages in two buildings. One building is a synthetic large-size office building from DOE reference building models. The hourly building energy consumption was predicted using the energy simulation model for one year under Chicago climate. The other building is an existing office building located in Des Moines, Iowa. The actual hourly building energy consumption of the existing building was obtained through building submeters. The accuracies of these data-driven models for predicting energy usages of the two buildings are compared. The GMMR models outperform the adaptive filter methods in this study. Both the GMMR and adaptive filter methods meet the model calibration criteria defined by the ASHRAE Guideline 14.","container-title":"Energy and Buildings","DOI":"10.1016/j.enbuild.2017.10.054","ISSN":"0378-7788","journalAbbreviation":"Energy and Buildings","language":"en","page":"454-461","source":"ScienceDirect","title":"Adaptive learning based data-driven models for predicting hourly building energy use","volume":"159","author":[{"family":"Wang","given":"Liping"},{"family":"Kubichek","given":"Robert"},{"family":"Zhou","given":"Xiaohui"}],"issued":{"date-parts":[["2018",1,15]]}}}],"schema":"https://github.com/citation-style-language/schema/raw/master/csl-citation.json"} </w:instrText>
      </w:r>
      <w:r w:rsidR="00DD215F" w:rsidRPr="005F7DE3">
        <w:fldChar w:fldCharType="separate"/>
      </w:r>
      <w:r w:rsidR="00A076C2" w:rsidRPr="00A076C2">
        <w:t>(Bouchachia and Vanaret 2011; Cederborg et al. 2010; Karami and Wang 2018; Li and Song 2020; Wang, Kubichek, and Zhou 2018)</w:t>
      </w:r>
      <w:r w:rsidR="00DD215F" w:rsidRPr="005F7DE3">
        <w:fldChar w:fldCharType="end"/>
      </w:r>
      <w:r w:rsidR="00096E5D" w:rsidRPr="005F7DE3">
        <w:t>.</w:t>
      </w:r>
      <w:r w:rsidR="00DD215F" w:rsidRPr="005F7DE3">
        <w:t xml:space="preserve"> </w:t>
      </w:r>
    </w:p>
    <w:p w14:paraId="5B85F530" w14:textId="0F29391F" w:rsidR="0010242C" w:rsidRPr="005F7DE3" w:rsidRDefault="0010242C" w:rsidP="00120FD7">
      <w:pPr>
        <w:jc w:val="both"/>
        <w:rPr>
          <w:rFonts w:eastAsiaTheme="minorEastAsia"/>
          <w:lang w:eastAsia="zh-CN"/>
        </w:rPr>
      </w:pPr>
    </w:p>
    <w:p w14:paraId="7C2086BA" w14:textId="5E595B33" w:rsidR="00334E60" w:rsidRPr="005F7DE3" w:rsidRDefault="00D11B99" w:rsidP="00120FD7">
      <w:pPr>
        <w:jc w:val="both"/>
        <w:rPr>
          <w:rFonts w:eastAsiaTheme="minorEastAsia"/>
          <w:lang w:eastAsia="zh-CN"/>
        </w:rPr>
      </w:pPr>
      <w:r>
        <w:rPr>
          <w:rFonts w:eastAsiaTheme="minorEastAsia"/>
          <w:lang w:eastAsia="zh-CN"/>
        </w:rPr>
        <w:t>In this study,</w:t>
      </w:r>
      <w:r w:rsidR="00240A6D" w:rsidRPr="005F7DE3">
        <w:rPr>
          <w:rFonts w:eastAsiaTheme="minorEastAsia"/>
          <w:lang w:eastAsia="zh-CN"/>
        </w:rPr>
        <w:t xml:space="preserve"> we propose a hybrid approac</w:t>
      </w:r>
      <w:r w:rsidR="0090144F" w:rsidRPr="005F7DE3">
        <w:rPr>
          <w:rFonts w:eastAsiaTheme="minorEastAsia"/>
          <w:lang w:eastAsia="zh-CN"/>
        </w:rPr>
        <w:t>h</w:t>
      </w:r>
      <w:r w:rsidR="00240A6D" w:rsidRPr="005F7DE3">
        <w:rPr>
          <w:rFonts w:eastAsiaTheme="minorEastAsia"/>
          <w:lang w:eastAsia="zh-CN"/>
        </w:rPr>
        <w:t xml:space="preserve">, in which </w:t>
      </w:r>
      <w:r w:rsidR="005C3921" w:rsidRPr="005F7DE3">
        <w:rPr>
          <w:rFonts w:eastAsiaTheme="minorEastAsia"/>
          <w:lang w:eastAsia="zh-CN"/>
        </w:rPr>
        <w:t>the outputs from a</w:t>
      </w:r>
      <w:r w:rsidR="00240A6D" w:rsidRPr="005F7DE3">
        <w:rPr>
          <w:rFonts w:eastAsiaTheme="minorEastAsia"/>
          <w:lang w:eastAsia="zh-CN"/>
        </w:rPr>
        <w:t xml:space="preserve"> </w:t>
      </w:r>
      <w:r>
        <w:rPr>
          <w:rFonts w:eastAsiaTheme="minorEastAsia"/>
          <w:lang w:eastAsia="zh-CN"/>
        </w:rPr>
        <w:t xml:space="preserve">simpler </w:t>
      </w:r>
      <w:r w:rsidR="00240A6D" w:rsidRPr="005F7DE3">
        <w:rPr>
          <w:rFonts w:eastAsiaTheme="minorEastAsia"/>
          <w:lang w:eastAsia="zh-CN"/>
        </w:rPr>
        <w:t>RC model</w:t>
      </w:r>
      <w:r w:rsidR="00010C26">
        <w:rPr>
          <w:rFonts w:eastAsiaTheme="minorEastAsia"/>
          <w:lang w:eastAsia="zh-CN"/>
        </w:rPr>
        <w:t xml:space="preserve"> used</w:t>
      </w:r>
      <w:r w:rsidR="00240A6D" w:rsidRPr="005F7DE3">
        <w:rPr>
          <w:rFonts w:eastAsiaTheme="minorEastAsia"/>
          <w:lang w:eastAsia="zh-CN"/>
        </w:rPr>
        <w:t xml:space="preserve"> as one of the inputs to a GGMR model. Additionally, the proposed </w:t>
      </w:r>
      <w:r>
        <w:rPr>
          <w:rFonts w:eastAsiaTheme="minorEastAsia"/>
          <w:lang w:eastAsia="zh-CN"/>
        </w:rPr>
        <w:t>h</w:t>
      </w:r>
      <w:r w:rsidRPr="005F7DE3">
        <w:rPr>
          <w:rFonts w:eastAsiaTheme="minorEastAsia"/>
          <w:lang w:eastAsia="zh-CN"/>
        </w:rPr>
        <w:t xml:space="preserve">ybrid </w:t>
      </w:r>
      <w:r>
        <w:rPr>
          <w:rFonts w:eastAsiaTheme="minorEastAsia"/>
          <w:lang w:eastAsia="zh-CN"/>
        </w:rPr>
        <w:t>m</w:t>
      </w:r>
      <w:r w:rsidRPr="005F7DE3">
        <w:rPr>
          <w:rFonts w:eastAsiaTheme="minorEastAsia"/>
          <w:lang w:eastAsia="zh-CN"/>
        </w:rPr>
        <w:t xml:space="preserve">odel </w:t>
      </w:r>
      <w:r w:rsidR="005C3921" w:rsidRPr="005F7DE3">
        <w:rPr>
          <w:rFonts w:eastAsiaTheme="minorEastAsia"/>
          <w:lang w:eastAsia="zh-CN"/>
        </w:rPr>
        <w:t xml:space="preserve">can </w:t>
      </w:r>
      <w:r w:rsidR="00010C26">
        <w:rPr>
          <w:rFonts w:eastAsiaTheme="minorEastAsia"/>
          <w:lang w:eastAsia="zh-CN"/>
        </w:rPr>
        <w:t xml:space="preserve">benefit </w:t>
      </w:r>
      <w:r w:rsidR="00DE660D" w:rsidRPr="005F7DE3">
        <w:rPr>
          <w:rFonts w:eastAsiaTheme="minorEastAsia"/>
          <w:lang w:eastAsia="zh-CN"/>
        </w:rPr>
        <w:t>from</w:t>
      </w:r>
      <w:r w:rsidR="00240A6D" w:rsidRPr="005F7DE3">
        <w:rPr>
          <w:rFonts w:eastAsiaTheme="minorEastAsia"/>
          <w:lang w:eastAsia="zh-CN"/>
        </w:rPr>
        <w:t xml:space="preserve"> </w:t>
      </w:r>
      <w:r w:rsidR="00DE660D" w:rsidRPr="005F7DE3">
        <w:rPr>
          <w:rFonts w:eastAsiaTheme="minorEastAsia"/>
          <w:lang w:eastAsia="zh-CN"/>
        </w:rPr>
        <w:t xml:space="preserve">the </w:t>
      </w:r>
      <w:r w:rsidR="00240A6D" w:rsidRPr="005F7DE3">
        <w:rPr>
          <w:rFonts w:eastAsiaTheme="minorEastAsia"/>
          <w:lang w:eastAsia="zh-CN"/>
        </w:rPr>
        <w:t xml:space="preserve">GGMR </w:t>
      </w:r>
      <w:r w:rsidR="00DE660D" w:rsidRPr="005F7DE3">
        <w:rPr>
          <w:rFonts w:eastAsiaTheme="minorEastAsia"/>
          <w:lang w:eastAsia="zh-CN"/>
        </w:rPr>
        <w:t xml:space="preserve">model </w:t>
      </w:r>
      <w:r w:rsidR="00010C26">
        <w:rPr>
          <w:rFonts w:eastAsiaTheme="minorEastAsia"/>
          <w:lang w:eastAsia="zh-CN"/>
        </w:rPr>
        <w:t>while</w:t>
      </w:r>
      <w:r w:rsidR="00010C26" w:rsidRPr="005F7DE3">
        <w:rPr>
          <w:rFonts w:eastAsiaTheme="minorEastAsia"/>
          <w:lang w:eastAsia="zh-CN"/>
        </w:rPr>
        <w:t xml:space="preserve"> </w:t>
      </w:r>
      <w:r w:rsidR="00F33341" w:rsidRPr="005F7DE3">
        <w:rPr>
          <w:rFonts w:eastAsiaTheme="minorEastAsia"/>
          <w:lang w:eastAsia="zh-CN"/>
        </w:rPr>
        <w:t>overcom</w:t>
      </w:r>
      <w:r w:rsidR="00010C26">
        <w:rPr>
          <w:rFonts w:eastAsiaTheme="minorEastAsia"/>
          <w:lang w:eastAsia="zh-CN"/>
        </w:rPr>
        <w:t>ing</w:t>
      </w:r>
      <w:r w:rsidR="00F33341" w:rsidRPr="005F7DE3">
        <w:rPr>
          <w:rFonts w:eastAsiaTheme="minorEastAsia"/>
          <w:lang w:eastAsia="zh-CN"/>
        </w:rPr>
        <w:t xml:space="preserve"> the</w:t>
      </w:r>
      <w:r w:rsidR="00010C26">
        <w:rPr>
          <w:rFonts w:eastAsiaTheme="minorEastAsia"/>
          <w:lang w:eastAsia="zh-CN"/>
        </w:rPr>
        <w:t xml:space="preserve"> </w:t>
      </w:r>
      <w:r w:rsidR="00240A6D" w:rsidRPr="005F7DE3">
        <w:rPr>
          <w:rFonts w:eastAsiaTheme="minorEastAsia"/>
          <w:lang w:eastAsia="zh-CN"/>
        </w:rPr>
        <w:t>RC model</w:t>
      </w:r>
      <w:r w:rsidR="00010C26">
        <w:rPr>
          <w:rFonts w:eastAsiaTheme="minorEastAsia"/>
          <w:lang w:eastAsia="zh-CN"/>
        </w:rPr>
        <w:t xml:space="preserve">’s </w:t>
      </w:r>
      <w:r w:rsidR="00010C26" w:rsidRPr="005F7DE3">
        <w:rPr>
          <w:rFonts w:eastAsiaTheme="minorEastAsia"/>
          <w:lang w:eastAsia="zh-CN"/>
        </w:rPr>
        <w:t>limitations</w:t>
      </w:r>
      <w:r w:rsidR="00DE660D" w:rsidRPr="005F7DE3">
        <w:rPr>
          <w:rFonts w:eastAsiaTheme="minorEastAsia"/>
          <w:lang w:eastAsia="zh-CN"/>
        </w:rPr>
        <w:t>.</w:t>
      </w:r>
      <w:r w:rsidR="00D34769">
        <w:rPr>
          <w:rFonts w:eastAsiaTheme="minorEastAsia"/>
          <w:lang w:eastAsia="zh-CN"/>
        </w:rPr>
        <w:t xml:space="preserve"> </w:t>
      </w:r>
      <w:r w:rsidR="00AF77D1" w:rsidRPr="005F7DE3">
        <w:rPr>
          <w:rFonts w:eastAsiaTheme="minorEastAsia"/>
          <w:lang w:eastAsia="zh-CN"/>
        </w:rPr>
        <w:t>T</w:t>
      </w:r>
      <w:r w:rsidR="00334E60" w:rsidRPr="005F7DE3">
        <w:rPr>
          <w:rFonts w:eastAsiaTheme="minorEastAsia"/>
          <w:lang w:eastAsia="zh-CN"/>
        </w:rPr>
        <w:t>he</w:t>
      </w:r>
      <w:r w:rsidR="003E58A6" w:rsidRPr="005F7DE3">
        <w:rPr>
          <w:rFonts w:eastAsiaTheme="minorEastAsia"/>
          <w:lang w:eastAsia="zh-CN"/>
        </w:rPr>
        <w:t xml:space="preserve"> </w:t>
      </w:r>
      <w:r w:rsidR="00334E60" w:rsidRPr="005F7DE3">
        <w:rPr>
          <w:rFonts w:eastAsiaTheme="minorEastAsia"/>
          <w:lang w:eastAsia="zh-CN"/>
        </w:rPr>
        <w:t>methodology and</w:t>
      </w:r>
      <w:r w:rsidR="003E58A6" w:rsidRPr="005F7DE3">
        <w:rPr>
          <w:rFonts w:eastAsiaTheme="minorEastAsia"/>
          <w:lang w:eastAsia="zh-CN"/>
        </w:rPr>
        <w:t xml:space="preserve"> performance metrics</w:t>
      </w:r>
      <w:r w:rsidR="00334E60" w:rsidRPr="005F7DE3">
        <w:rPr>
          <w:rFonts w:eastAsiaTheme="minorEastAsia"/>
          <w:lang w:eastAsia="zh-CN"/>
        </w:rPr>
        <w:t xml:space="preserve"> are detailed in Sec. 2. Section 3 presented </w:t>
      </w:r>
      <w:r w:rsidR="003E58A6" w:rsidRPr="005F7DE3">
        <w:rPr>
          <w:rFonts w:eastAsiaTheme="minorEastAsia"/>
          <w:lang w:eastAsia="zh-CN"/>
        </w:rPr>
        <w:t>model development and case study</w:t>
      </w:r>
      <w:r w:rsidR="00334E60" w:rsidRPr="005F7DE3">
        <w:rPr>
          <w:rFonts w:eastAsiaTheme="minorEastAsia"/>
          <w:lang w:eastAsia="zh-CN"/>
        </w:rPr>
        <w:t xml:space="preserve"> for an existing office at Purdue University before a conclusion in Sec. 4. </w:t>
      </w:r>
    </w:p>
    <w:p w14:paraId="3E90DA8B" w14:textId="77777777" w:rsidR="00917C36" w:rsidRPr="005F7DE3" w:rsidRDefault="00917C36" w:rsidP="00120FD7">
      <w:pPr>
        <w:jc w:val="both"/>
        <w:rPr>
          <w:rFonts w:eastAsiaTheme="minorEastAsia"/>
          <w:szCs w:val="24"/>
          <w:lang w:eastAsia="zh-CN"/>
        </w:rPr>
      </w:pPr>
    </w:p>
    <w:p w14:paraId="561CD9AA" w14:textId="0F0DA971" w:rsidR="00B50A22" w:rsidRPr="005F7DE3" w:rsidRDefault="00B50A22" w:rsidP="00BD1E49">
      <w:pPr>
        <w:pStyle w:val="Heading1"/>
      </w:pPr>
      <w:r w:rsidRPr="005F7DE3">
        <w:t xml:space="preserve">2. </w:t>
      </w:r>
      <w:r w:rsidR="00560829" w:rsidRPr="005F7DE3">
        <w:t>METHOD</w:t>
      </w:r>
      <w:ins w:id="0" w:author="Lichen Wu" w:date="2022-04-13T12:06:00Z">
        <w:r w:rsidR="006566CF">
          <w:t>O</w:t>
        </w:r>
      </w:ins>
      <w:r w:rsidR="00560829" w:rsidRPr="005F7DE3">
        <w:t>LOGY</w:t>
      </w:r>
    </w:p>
    <w:p w14:paraId="2BD7406D" w14:textId="77777777" w:rsidR="00B50A22" w:rsidRPr="005F7DE3" w:rsidRDefault="00B50A22" w:rsidP="00B50A22">
      <w:pPr>
        <w:jc w:val="both"/>
        <w:rPr>
          <w:szCs w:val="24"/>
        </w:rPr>
      </w:pPr>
    </w:p>
    <w:p w14:paraId="69CA5AE7" w14:textId="7B4175C2" w:rsidR="00B834A1" w:rsidRPr="005F7DE3" w:rsidRDefault="00453D53" w:rsidP="004C59D6">
      <w:pPr>
        <w:jc w:val="both"/>
      </w:pPr>
      <w:r w:rsidRPr="005F7DE3">
        <w:t xml:space="preserve">This section discussed the methodology used to improve prediction performance, beginning with the development of RC network </w:t>
      </w:r>
      <w:r w:rsidR="0097650F" w:rsidRPr="005F7DE3">
        <w:t>models,</w:t>
      </w:r>
      <w:r w:rsidRPr="005F7DE3">
        <w:t xml:space="preserve"> and progressing to the GGMR approach, and finally to the </w:t>
      </w:r>
      <w:r w:rsidR="0028215C">
        <w:t>h</w:t>
      </w:r>
      <w:r w:rsidR="0028215C" w:rsidRPr="005F7DE3">
        <w:t xml:space="preserve">ybrid </w:t>
      </w:r>
      <w:r w:rsidR="0028215C">
        <w:t>m</w:t>
      </w:r>
      <w:r w:rsidR="0028215C" w:rsidRPr="005F7DE3">
        <w:t xml:space="preserve">odeling </w:t>
      </w:r>
      <w:r w:rsidRPr="005F7DE3">
        <w:t>approach, which combines the RC and GGMR approaches. The final subsection describes the model prediction performance criteria metrics.</w:t>
      </w:r>
    </w:p>
    <w:p w14:paraId="40A2664D" w14:textId="77777777" w:rsidR="00B834A1" w:rsidRPr="005F7DE3" w:rsidRDefault="00B834A1" w:rsidP="00B50A22">
      <w:pPr>
        <w:jc w:val="both"/>
        <w:rPr>
          <w:szCs w:val="24"/>
        </w:rPr>
      </w:pPr>
    </w:p>
    <w:p w14:paraId="7574D8B4" w14:textId="1D4F52B2" w:rsidR="00B83C4A" w:rsidRPr="005F7DE3" w:rsidRDefault="00B83C4A" w:rsidP="00BD1E49">
      <w:pPr>
        <w:pStyle w:val="Heading2"/>
      </w:pPr>
      <w:r w:rsidRPr="005F7DE3">
        <w:t>2.</w:t>
      </w:r>
      <w:r w:rsidR="00896FFF" w:rsidRPr="005F7DE3">
        <w:t>1</w:t>
      </w:r>
      <w:r w:rsidRPr="005F7DE3">
        <w:t xml:space="preserve"> RC Network</w:t>
      </w:r>
      <w:r w:rsidR="00F44120" w:rsidRPr="005F7DE3">
        <w:t xml:space="preserve"> </w:t>
      </w:r>
      <w:r w:rsidR="0090144F" w:rsidRPr="005F7DE3">
        <w:t>Model</w:t>
      </w:r>
    </w:p>
    <w:p w14:paraId="675500F6" w14:textId="06488BD4" w:rsidR="00B83C4A" w:rsidRDefault="00453D53" w:rsidP="00B83C4A">
      <w:r w:rsidRPr="005F7DE3">
        <w:t>Heat balance equations on each temperature or state variable are used to create a RC network model</w:t>
      </w:r>
      <w:r w:rsidR="007E487D" w:rsidRPr="005F7DE3">
        <w:t xml:space="preserve"> </w:t>
      </w:r>
      <w:r w:rsidR="007E487D" w:rsidRPr="005F7DE3">
        <w:fldChar w:fldCharType="begin"/>
      </w:r>
      <w:r w:rsidR="00A076C2">
        <w:instrText xml:space="preserve"> ADDIN ZOTERO_ITEM CSL_CITATION {"citationID":"NrxXxwWV","properties":{"formattedCitation":"(Braun and Chaturvedi 2002; Joe and Karava 2017)","plainCitation":"(Braun and Chaturvedi 2002; Joe and Karava 2017)","noteIndex":0},"citationItems":[{"id":616,"uris":["http://zotero.org/users/3944343/items/JW64SEI2"],"itemData":{"id":616,"type":"article-journal","abstract":"Lower costs and improved performance of sensors, controllers, and networking is leading to the development of smart building features, such as continuous performance monitoring, automated diagnostics, and optimal supervisory control. For some of these applications, it is important to be able to predict transient cooling and heating requirements for the building using inverse models that are trained using on-site data. Existing inverse models for transient building loads range from purely empirical or “black-box” models to purely physical or “white-box” models. Generally, black-box (e.g., neural network) models require a significant amount of training data and may not always reflect the actual physical behavior, whereas white-box (e.g., finite difference) models require specification of many physical parameters. This paper presents a hybrid or “gray-box” modeling approach that uses a transfer function with parameters that are constrained to satisfy a simple physical representation for energy flows in the building structure. A robust method is also presented for training parameters of the constrained model, wherein initial values of and bounds on physical parameters are estimated from a rough building description, better estimates are obtained using a global direct search algorithm, and optimal parameters are identified using a nonlinear regression algorithm. The model and training method were extensively tested for different buildings and locations using data generated from a detailed simulation program. The approach was also tested using data from a field site located near Chicago, Illinois. It was found that one to two weeks of data are sufficient to train a model so that it can accurately predict transient cooling or heating requirements.","container-title":"HVAC&amp;R Research","DOI":"10.1080/10789669.2002.10391290","ISSN":"1078-9669","issue":"1","note":"publisher: Taylor &amp; Francis\n_eprint: https://www.tandfonline.com/doi/pdf/10.1080/10789669.2002.10391290","page":"73-99","source":"Taylor and Francis+NEJM","title":"An Inverse Gray-Box Model for Transient Building Load Prediction","volume":"8","author":[{"family":"Braun","given":"James E."},{"family":"Chaturvedi","given":"Nitin"}],"issued":{"date-parts":[["2002",1,1]]}}},{"id":632,"uris":["http://zotero.org/users/3944343/items/D9VWS9GN"],"itemData":{"id":632,"type":"article-journal","container-title":"Journal of Building Performance Simulation","DOI":"10.1080/19401493.2016.1212272","ISSN":"1940-1493, 1940-1507","issue":"2","journalAbbreviation":"Journal of Building Performance Simulation","language":"en","page":"183-204","source":"DOI.org (Crossref)","title":"Agent-based system identification for control-oriented building models","volume":"10","author":[{"family":"Joe","given":"Jaewan"},{"family":"Karava","given":"Panagiota"}],"issued":{"date-parts":[["2017",3,4]]}}}],"schema":"https://github.com/citation-style-language/schema/raw/master/csl-citation.json"} </w:instrText>
      </w:r>
      <w:r w:rsidR="007E487D" w:rsidRPr="005F7DE3">
        <w:fldChar w:fldCharType="separate"/>
      </w:r>
      <w:r w:rsidR="00A076C2" w:rsidRPr="00A076C2">
        <w:t>(Braun and Chaturvedi 2002; Joe and Karava 2017)</w:t>
      </w:r>
      <w:r w:rsidR="007E487D" w:rsidRPr="005F7DE3">
        <w:fldChar w:fldCharType="end"/>
      </w:r>
      <w:r w:rsidRPr="005F7DE3">
        <w:t>. A general state-space model for estimating radiant slab systems load is of the form</w:t>
      </w:r>
      <w:r w:rsidRPr="005F7DE3" w:rsidDel="00453D53">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DE36EC" w14:paraId="3433BD40" w14:textId="77777777" w:rsidTr="00DE36EC">
        <w:trPr>
          <w:jc w:val="center"/>
        </w:trPr>
        <w:tc>
          <w:tcPr>
            <w:tcW w:w="625" w:type="dxa"/>
            <w:vAlign w:val="center"/>
          </w:tcPr>
          <w:p w14:paraId="168B0023" w14:textId="77777777" w:rsidR="00DE36EC" w:rsidRDefault="00DE36EC" w:rsidP="00B83C4A"/>
        </w:tc>
        <w:tc>
          <w:tcPr>
            <w:tcW w:w="8100" w:type="dxa"/>
            <w:vAlign w:val="center"/>
          </w:tcPr>
          <w:p w14:paraId="04DBCD69" w14:textId="77777777" w:rsidR="00DE36EC" w:rsidRPr="00DE36EC" w:rsidRDefault="00AA15E2" w:rsidP="00DE36EC">
            <w:pPr>
              <w:spacing w:line="360" w:lineRule="auto"/>
            </w:pPr>
            <m:oMathPara>
              <m:oMath>
                <m:sSub>
                  <m:sSubPr>
                    <m:ctrlPr>
                      <w:rPr>
                        <w:rFonts w:ascii="Cambria Math" w:hAnsi="Cambria Math"/>
                        <w:bCs/>
                        <w:i/>
                      </w:rPr>
                    </m:ctrlPr>
                  </m:sSubPr>
                  <m:e>
                    <m:acc>
                      <m:accPr>
                        <m:chr m:val="̇"/>
                        <m:ctrlPr>
                          <w:rPr>
                            <w:rFonts w:ascii="Cambria Math" w:hAnsi="Cambria Math"/>
                            <w:bCs/>
                          </w:rPr>
                        </m:ctrlPr>
                      </m:accPr>
                      <m:e>
                        <m:r>
                          <w:rPr>
                            <w:rFonts w:ascii="Cambria Math" w:hAnsi="Cambria Math"/>
                          </w:rPr>
                          <m:t>x</m:t>
                        </m:r>
                      </m:e>
                    </m:acc>
                  </m:e>
                  <m:sub>
                    <m:r>
                      <w:rPr>
                        <w:rFonts w:ascii="Cambria Math" w:hAnsi="Cambria Math"/>
                      </w:rPr>
                      <m:t>node</m:t>
                    </m:r>
                  </m:sub>
                </m:sSub>
                <m:r>
                  <w:rPr>
                    <w:rFonts w:ascii="Cambria Math" w:hAnsi="Cambria Math"/>
                  </w:rPr>
                  <m:t>=</m:t>
                </m:r>
                <m:r>
                  <m:rPr>
                    <m:sty m:val="p"/>
                  </m:rPr>
                  <w:rPr>
                    <w:rFonts w:ascii="Cambria Math" w:hAnsi="Cambria Math"/>
                  </w:rPr>
                  <m:t>Ax</m:t>
                </m:r>
                <m:r>
                  <w:rPr>
                    <w:rFonts w:ascii="Cambria Math" w:hAnsi="Cambria Math"/>
                  </w:rPr>
                  <m:t>+</m:t>
                </m:r>
                <m:r>
                  <m:rPr>
                    <m:sty m:val="p"/>
                  </m:rPr>
                  <w:rPr>
                    <w:rFonts w:ascii="Cambria Math" w:hAnsi="Cambria Math"/>
                  </w:rPr>
                  <m:t>Bu</m:t>
                </m:r>
              </m:oMath>
            </m:oMathPara>
          </w:p>
          <w:p w14:paraId="6D90F5C9" w14:textId="7F63E71E" w:rsidR="00DE36EC" w:rsidRDefault="00DE36EC" w:rsidP="00DE36EC">
            <w:pPr>
              <w:spacing w:line="360" w:lineRule="auto"/>
            </w:pPr>
            <m:oMathPara>
              <m:oMath>
                <m:r>
                  <m:rPr>
                    <m:sty m:val="p"/>
                  </m:rPr>
                  <w:rPr>
                    <w:rFonts w:ascii="Cambria Math" w:hAnsi="Cambria Math"/>
                  </w:rPr>
                  <m:t>y=</m:t>
                </m:r>
                <m:sSup>
                  <m:sSupPr>
                    <m:ctrlPr>
                      <w:rPr>
                        <w:rFonts w:ascii="Cambria Math" w:hAnsi="Cambria Math"/>
                      </w:rPr>
                    </m:ctrlPr>
                  </m:sSupPr>
                  <m:e>
                    <m:r>
                      <m:rPr>
                        <m:sty m:val="p"/>
                      </m:rPr>
                      <w:rPr>
                        <w:rFonts w:ascii="Cambria Math" w:hAnsi="Cambria Math"/>
                      </w:rPr>
                      <m:t>c</m:t>
                    </m:r>
                  </m:e>
                  <m:sup>
                    <m:r>
                      <m:rPr>
                        <m:sty m:val="p"/>
                      </m:rPr>
                      <w:rPr>
                        <w:rFonts w:ascii="Cambria Math" w:hAnsi="Cambria Math"/>
                      </w:rPr>
                      <m:t>T</m:t>
                    </m:r>
                  </m:sup>
                </m:sSup>
                <m:r>
                  <m:rPr>
                    <m:sty m:val="p"/>
                  </m:rPr>
                  <w:rPr>
                    <w:rFonts w:ascii="Cambria Math" w:hAnsi="Cambria Math"/>
                  </w:rPr>
                  <m:t>x+</m:t>
                </m:r>
                <m:sSup>
                  <m:sSupPr>
                    <m:ctrlPr>
                      <w:rPr>
                        <w:rFonts w:ascii="Cambria Math" w:hAnsi="Cambria Math"/>
                      </w:rPr>
                    </m:ctrlPr>
                  </m:sSupPr>
                  <m:e>
                    <m:r>
                      <m:rPr>
                        <m:sty m:val="p"/>
                      </m:rPr>
                      <w:rPr>
                        <w:rFonts w:ascii="Cambria Math" w:hAnsi="Cambria Math"/>
                      </w:rPr>
                      <m:t>d</m:t>
                    </m:r>
                  </m:e>
                  <m:sup>
                    <m:r>
                      <m:rPr>
                        <m:sty m:val="p"/>
                      </m:rPr>
                      <w:rPr>
                        <w:rFonts w:ascii="Cambria Math" w:hAnsi="Cambria Math"/>
                      </w:rPr>
                      <m:t>T</m:t>
                    </m:r>
                  </m:sup>
                </m:sSup>
                <m:r>
                  <m:rPr>
                    <m:sty m:val="p"/>
                  </m:rPr>
                  <w:rPr>
                    <w:rFonts w:ascii="Cambria Math" w:hAnsi="Cambria Math"/>
                  </w:rPr>
                  <m:t>u</m:t>
                </m:r>
              </m:oMath>
            </m:oMathPara>
          </w:p>
        </w:tc>
        <w:tc>
          <w:tcPr>
            <w:tcW w:w="625" w:type="dxa"/>
            <w:vAlign w:val="center"/>
          </w:tcPr>
          <w:p w14:paraId="6D320D43" w14:textId="0BD41670" w:rsidR="00DE36EC" w:rsidRDefault="00DE36EC" w:rsidP="00B83C4A">
            <w:r>
              <w:t>(</w:t>
            </w:r>
            <w:bookmarkStart w:id="1" w:name="state_space"/>
            <w:r w:rsidR="00607396">
              <w:fldChar w:fldCharType="begin"/>
            </w:r>
            <w:r w:rsidR="00607396">
              <w:instrText xml:space="preserve"> SEQ Eq \* MERGEFORMAT </w:instrText>
            </w:r>
            <w:r w:rsidR="00607396">
              <w:fldChar w:fldCharType="separate"/>
            </w:r>
            <w:r w:rsidR="00543C7D">
              <w:rPr>
                <w:noProof/>
              </w:rPr>
              <w:t>1</w:t>
            </w:r>
            <w:r w:rsidR="00607396">
              <w:rPr>
                <w:noProof/>
              </w:rPr>
              <w:fldChar w:fldCharType="end"/>
            </w:r>
            <w:bookmarkEnd w:id="1"/>
            <w:r>
              <w:t>)</w:t>
            </w:r>
          </w:p>
        </w:tc>
      </w:tr>
    </w:tbl>
    <w:p w14:paraId="4293624D" w14:textId="76CA6152" w:rsidR="00B83C4A" w:rsidRPr="005F7DE3" w:rsidRDefault="009157D1" w:rsidP="00B83C4A">
      <w:r>
        <w:lastRenderedPageBreak/>
        <w:t>where estimated resistance</w:t>
      </w:r>
      <w:r w:rsidR="00BF24D9">
        <w:t>s</w:t>
      </w:r>
      <w:r>
        <w:t>, capacit</w:t>
      </w:r>
      <w:r w:rsidR="00BF24D9">
        <w:t>ies</w:t>
      </w:r>
      <w:r>
        <w:t xml:space="preserve"> and heat flux coefficient</w:t>
      </w:r>
      <w:r w:rsidR="00BF24D9">
        <w:t xml:space="preserve"> form matrices </w:t>
      </w:r>
      <w:r w:rsidR="00BF24D9" w:rsidRPr="00626F5E">
        <w:rPr>
          <w:i/>
          <w:iCs/>
        </w:rPr>
        <w:t>A, B</w:t>
      </w:r>
      <w:r w:rsidR="00BF24D9">
        <w:t xml:space="preserve"> and vector </w:t>
      </w:r>
      <w:r w:rsidR="00BF24D9" w:rsidRPr="00626F5E">
        <w:rPr>
          <w:i/>
          <w:iCs/>
        </w:rPr>
        <w:t>c</w:t>
      </w:r>
      <w:r w:rsidR="00BF24D9">
        <w:t xml:space="preserve"> and </w:t>
      </w:r>
      <w:r w:rsidR="00BF24D9" w:rsidRPr="00626F5E">
        <w:rPr>
          <w:i/>
          <w:iCs/>
        </w:rPr>
        <w:t>d</w:t>
      </w:r>
      <w:r w:rsidR="0014477F">
        <w:t xml:space="preserve">. And </w:t>
      </w:r>
      <w:r w:rsidR="0014477F" w:rsidRPr="00626F5E">
        <w:rPr>
          <w:i/>
          <w:iCs/>
        </w:rPr>
        <w:t>x, u, y</w:t>
      </w:r>
      <w:r w:rsidR="0014477F">
        <w:t xml:space="preserve"> </w:t>
      </w:r>
      <w:r w:rsidR="002319BB">
        <w:t>represents</w:t>
      </w:r>
      <w:r w:rsidR="0014477F">
        <w:t xml:space="preserve"> vector of state variables, vector of inputs and output variable</w:t>
      </w:r>
      <w:r w:rsidR="002319BB">
        <w:t xml:space="preserve"> respectively</w:t>
      </w:r>
      <w:r w:rsidR="0014477F">
        <w:t>.</w:t>
      </w:r>
      <w:r w:rsidR="00054660">
        <w:t xml:space="preserve"> </w:t>
      </w:r>
      <w:r w:rsidR="00B83C4A" w:rsidRPr="005F7DE3">
        <w:t xml:space="preserve">For </w:t>
      </w:r>
      <w:r w:rsidR="0035246E">
        <w:t>HRSS</w:t>
      </w:r>
      <w:r w:rsidR="00B83C4A" w:rsidRPr="005F7DE3">
        <w:t xml:space="preserve">, the output variable is the cooling and heating load. The state vector contains all the temperature nodes. The input vector </w:t>
      </w:r>
      <w:r w:rsidR="00DF0DD6" w:rsidRPr="005F7DE3">
        <w:t>contains</w:t>
      </w:r>
      <w:r w:rsidR="00B83C4A" w:rsidRPr="005F7DE3">
        <w:t xml:space="preserve"> </w:t>
      </w:r>
      <w:r w:rsidR="002B1990" w:rsidRPr="005F7DE3">
        <w:t>all</w:t>
      </w:r>
      <w:r w:rsidR="00B83C4A" w:rsidRPr="005F7DE3">
        <w:t xml:space="preserve"> the driving conditions, such as the </w:t>
      </w:r>
      <w:r w:rsidR="00DF0DD6" w:rsidRPr="005F7DE3">
        <w:t>heated</w:t>
      </w:r>
      <w:r w:rsidR="00B83C4A" w:rsidRPr="005F7DE3">
        <w:t xml:space="preserve"> or chilled water temperature and </w:t>
      </w:r>
      <w:r w:rsidR="00DF0DD6" w:rsidRPr="005F7DE3">
        <w:t xml:space="preserve">its </w:t>
      </w:r>
      <w:r w:rsidR="00B83C4A" w:rsidRPr="005F7DE3">
        <w:t xml:space="preserve">derivation along the sampling time within tubes, </w:t>
      </w:r>
      <w:r w:rsidR="00DF0DD6" w:rsidRPr="005F7DE3">
        <w:t>exterior</w:t>
      </w:r>
      <w:r w:rsidR="00B83C4A" w:rsidRPr="005F7DE3">
        <w:t xml:space="preserve"> air temperature, solar radiation, </w:t>
      </w:r>
      <w:r w:rsidR="00AC07B6" w:rsidRPr="005F7DE3">
        <w:t>lighting,</w:t>
      </w:r>
      <w:r w:rsidR="00B83C4A" w:rsidRPr="005F7DE3">
        <w:t xml:space="preserve"> and occupancy schedule.</w:t>
      </w:r>
    </w:p>
    <w:p w14:paraId="2F6D4D54" w14:textId="3B2763C3" w:rsidR="00DE36EC" w:rsidRPr="005F7DE3" w:rsidRDefault="00B83C4A" w:rsidP="00B83C4A">
      <w:r w:rsidRPr="005F7DE3">
        <w:t>The discrete version of the above state-space model can be written in terms of a recursive formula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2B1990" w:rsidRPr="005F7DE3" w14:paraId="31B77727" w14:textId="77777777" w:rsidTr="00B83C4A">
        <w:tc>
          <w:tcPr>
            <w:tcW w:w="625" w:type="dxa"/>
          </w:tcPr>
          <w:p w14:paraId="5E9D6E98" w14:textId="77777777" w:rsidR="002B1990" w:rsidRPr="005F7DE3" w:rsidRDefault="002B1990" w:rsidP="00B83C4A"/>
        </w:tc>
        <w:tc>
          <w:tcPr>
            <w:tcW w:w="8100" w:type="dxa"/>
          </w:tcPr>
          <w:p w14:paraId="58A89974" w14:textId="19FDB232" w:rsidR="002B1990" w:rsidRPr="005F7DE3" w:rsidRDefault="00AA15E2" w:rsidP="00B83C4A">
            <w:pPr>
              <w:jc w:val="center"/>
            </w:pPr>
            <m:oMathPara>
              <m:oMath>
                <m:sSub>
                  <m:sSubPr>
                    <m:ctrlPr>
                      <w:rPr>
                        <w:rFonts w:ascii="Cambria Math" w:hAnsi="Cambria Math"/>
                        <w:i/>
                      </w:rPr>
                    </m:ctrlPr>
                  </m:sSubPr>
                  <m:e>
                    <m:r>
                      <w:rPr>
                        <w:rFonts w:ascii="Cambria Math" w:hAnsi="Cambria Math"/>
                      </w:rPr>
                      <m:t>x</m:t>
                    </m:r>
                  </m:e>
                  <m:sub>
                    <m:d>
                      <m:dPr>
                        <m:ctrlPr>
                          <w:rPr>
                            <w:rFonts w:ascii="Cambria Math" w:hAnsi="Cambria Math"/>
                            <w:i/>
                          </w:rPr>
                        </m:ctrlPr>
                      </m:dPr>
                      <m:e>
                        <m:r>
                          <w:rPr>
                            <w:rFonts w:ascii="Cambria Math" w:hAnsi="Cambria Math"/>
                          </w:rPr>
                          <m:t>k+1</m:t>
                        </m:r>
                      </m:e>
                    </m:d>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kT</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d</m:t>
                    </m:r>
                  </m:sub>
                </m:sSub>
                <m:sSub>
                  <m:sSubPr>
                    <m:ctrlPr>
                      <w:rPr>
                        <w:rFonts w:ascii="Cambria Math" w:hAnsi="Cambria Math"/>
                        <w:i/>
                      </w:rPr>
                    </m:ctrlPr>
                  </m:sSubPr>
                  <m:e>
                    <m:r>
                      <w:rPr>
                        <w:rFonts w:ascii="Cambria Math" w:hAnsi="Cambria Math"/>
                      </w:rPr>
                      <m:t>u</m:t>
                    </m:r>
                  </m:e>
                  <m:sub>
                    <m:r>
                      <w:rPr>
                        <w:rFonts w:ascii="Cambria Math" w:hAnsi="Cambria Math"/>
                      </w:rPr>
                      <m:t>kT</m:t>
                    </m:r>
                  </m:sub>
                </m:sSub>
              </m:oMath>
            </m:oMathPara>
          </w:p>
        </w:tc>
        <w:tc>
          <w:tcPr>
            <w:tcW w:w="625" w:type="dxa"/>
          </w:tcPr>
          <w:p w14:paraId="5713E7FB" w14:textId="7A7FEB59" w:rsidR="002B1990" w:rsidRPr="005F7DE3" w:rsidRDefault="002B1990" w:rsidP="00B83C4A">
            <w:r w:rsidRPr="005F7DE3">
              <w:t>(</w:t>
            </w:r>
            <w:r w:rsidR="00AA15E2">
              <w:fldChar w:fldCharType="begin"/>
            </w:r>
            <w:r w:rsidR="00AA15E2">
              <w:instrText xml:space="preserve"> SEQ Eq \* MERGEFORMAT </w:instrText>
            </w:r>
            <w:r w:rsidR="00AA15E2">
              <w:fldChar w:fldCharType="separate"/>
            </w:r>
            <w:r w:rsidR="00543C7D">
              <w:rPr>
                <w:noProof/>
              </w:rPr>
              <w:t>2</w:t>
            </w:r>
            <w:r w:rsidR="00AA15E2">
              <w:rPr>
                <w:noProof/>
              </w:rPr>
              <w:fldChar w:fldCharType="end"/>
            </w:r>
            <w:r w:rsidRPr="005F7DE3">
              <w:t>)</w:t>
            </w:r>
          </w:p>
        </w:tc>
      </w:tr>
      <w:tr w:rsidR="007E670F" w:rsidRPr="005F7DE3" w14:paraId="0FD878EE" w14:textId="77777777" w:rsidTr="00B83C4A">
        <w:tc>
          <w:tcPr>
            <w:tcW w:w="625" w:type="dxa"/>
          </w:tcPr>
          <w:p w14:paraId="6468E63C" w14:textId="77777777" w:rsidR="007E670F" w:rsidRPr="005F7DE3" w:rsidRDefault="007E670F" w:rsidP="00B83C4A"/>
        </w:tc>
        <w:tc>
          <w:tcPr>
            <w:tcW w:w="8100" w:type="dxa"/>
          </w:tcPr>
          <w:p w14:paraId="27557B84" w14:textId="5ADD2920" w:rsidR="007E670F" w:rsidRPr="005F7DE3" w:rsidRDefault="00AA15E2" w:rsidP="00B83C4A">
            <w:pPr>
              <w:jc w:val="center"/>
            </w:pPr>
            <m:oMathPara>
              <m:oMath>
                <m:sSub>
                  <m:sSubPr>
                    <m:ctrlPr>
                      <w:rPr>
                        <w:rFonts w:ascii="Cambria Math" w:hAnsi="Cambria Math"/>
                        <w:i/>
                      </w:rPr>
                    </m:ctrlPr>
                  </m:sSubPr>
                  <m:e>
                    <m:r>
                      <w:rPr>
                        <w:rFonts w:ascii="Cambria Math" w:hAnsi="Cambria Math"/>
                      </w:rPr>
                      <m:t>y</m:t>
                    </m:r>
                  </m:e>
                  <m:sub>
                    <m:r>
                      <w:rPr>
                        <w:rFonts w:ascii="Cambria Math" w:hAnsi="Cambria Math"/>
                      </w:rPr>
                      <m:t>kT</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c</m:t>
                        </m:r>
                      </m:e>
                      <m:sub>
                        <m:r>
                          <w:rPr>
                            <w:rFonts w:ascii="Cambria Math" w:hAnsi="Cambria Math"/>
                          </w:rPr>
                          <m:t>d</m:t>
                        </m:r>
                      </m:sub>
                    </m:sSub>
                  </m:e>
                  <m:sup>
                    <m:r>
                      <w:rPr>
                        <w:rFonts w:ascii="Cambria Math" w:hAnsi="Cambria Math"/>
                      </w:rPr>
                      <m:t>T</m:t>
                    </m:r>
                  </m:sup>
                </m:sSup>
                <m:sSub>
                  <m:sSubPr>
                    <m:ctrlPr>
                      <w:rPr>
                        <w:rFonts w:ascii="Cambria Math" w:hAnsi="Cambria Math"/>
                        <w:i/>
                      </w:rPr>
                    </m:ctrlPr>
                  </m:sSubPr>
                  <m:e>
                    <m:r>
                      <w:rPr>
                        <w:rFonts w:ascii="Cambria Math" w:hAnsi="Cambria Math"/>
                      </w:rPr>
                      <m:t>x</m:t>
                    </m:r>
                  </m:e>
                  <m:sub>
                    <m:r>
                      <w:rPr>
                        <w:rFonts w:ascii="Cambria Math" w:hAnsi="Cambria Math"/>
                      </w:rPr>
                      <m:t>kT</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d</m:t>
                        </m:r>
                      </m:e>
                      <m:sub>
                        <m:r>
                          <w:rPr>
                            <w:rFonts w:ascii="Cambria Math" w:hAnsi="Cambria Math"/>
                          </w:rPr>
                          <m:t>d</m:t>
                        </m:r>
                      </m:sub>
                    </m:sSub>
                  </m:e>
                  <m:sup>
                    <m:r>
                      <w:rPr>
                        <w:rFonts w:ascii="Cambria Math" w:hAnsi="Cambria Math"/>
                      </w:rPr>
                      <m:t>T</m:t>
                    </m:r>
                  </m:sup>
                </m:sSup>
                <m:sSub>
                  <m:sSubPr>
                    <m:ctrlPr>
                      <w:rPr>
                        <w:rFonts w:ascii="Cambria Math" w:hAnsi="Cambria Math"/>
                        <w:i/>
                      </w:rPr>
                    </m:ctrlPr>
                  </m:sSubPr>
                  <m:e>
                    <m:r>
                      <w:rPr>
                        <w:rFonts w:ascii="Cambria Math" w:hAnsi="Cambria Math"/>
                      </w:rPr>
                      <m:t>u</m:t>
                    </m:r>
                  </m:e>
                  <m:sub>
                    <m:r>
                      <w:rPr>
                        <w:rFonts w:ascii="Cambria Math" w:hAnsi="Cambria Math"/>
                      </w:rPr>
                      <m:t>kT</m:t>
                    </m:r>
                  </m:sub>
                </m:sSub>
              </m:oMath>
            </m:oMathPara>
          </w:p>
        </w:tc>
        <w:tc>
          <w:tcPr>
            <w:tcW w:w="625" w:type="dxa"/>
          </w:tcPr>
          <w:p w14:paraId="15704A20" w14:textId="4ED2AC9F" w:rsidR="007E670F" w:rsidRPr="005F7DE3" w:rsidRDefault="007E670F" w:rsidP="00B83C4A">
            <w:r w:rsidRPr="005F7DE3">
              <w:t>(</w:t>
            </w:r>
            <w:r w:rsidR="00AA15E2">
              <w:fldChar w:fldCharType="begin"/>
            </w:r>
            <w:r w:rsidR="00AA15E2">
              <w:instrText xml:space="preserve"> SEQ Eq \* MERGEFORMAT </w:instrText>
            </w:r>
            <w:r w:rsidR="00AA15E2">
              <w:fldChar w:fldCharType="separate"/>
            </w:r>
            <w:r w:rsidR="00543C7D">
              <w:rPr>
                <w:noProof/>
              </w:rPr>
              <w:t>3</w:t>
            </w:r>
            <w:r w:rsidR="00AA15E2">
              <w:rPr>
                <w:noProof/>
              </w:rPr>
              <w:fldChar w:fldCharType="end"/>
            </w:r>
            <w:r w:rsidRPr="005F7DE3">
              <w:t>)</w:t>
            </w:r>
          </w:p>
        </w:tc>
      </w:tr>
    </w:tbl>
    <w:p w14:paraId="7B6B2864" w14:textId="6903B70F" w:rsidR="00DE36EC" w:rsidRPr="005F7DE3" w:rsidRDefault="00B27D5F" w:rsidP="00B83C4A">
      <w:r>
        <w:t>w</w:t>
      </w:r>
      <w:r w:rsidR="00B212FE">
        <w:t xml:space="preserve">here the subscript </w:t>
      </w:r>
      <w:r w:rsidR="00B212FE" w:rsidRPr="00626F5E">
        <w:rPr>
          <w:i/>
          <w:iCs/>
        </w:rPr>
        <w:t>d</w:t>
      </w:r>
      <w:r w:rsidR="00B212FE">
        <w:t xml:space="preserve"> </w:t>
      </w:r>
      <w:r>
        <w:t>indicates</w:t>
      </w:r>
      <w:r w:rsidR="00B212FE">
        <w:t xml:space="preserve"> </w:t>
      </w:r>
      <w:r>
        <w:t>these variables</w:t>
      </w:r>
      <w:r w:rsidR="00B212FE">
        <w:t xml:space="preserve"> are the discretized forms of </w:t>
      </w:r>
      <w:r w:rsidRPr="00626F5E">
        <w:rPr>
          <w:i/>
          <w:iCs/>
        </w:rPr>
        <w:t>A, B, c, d</w:t>
      </w:r>
      <w:r>
        <w:t xml:space="preserve"> in equation (</w:t>
      </w:r>
      <w:r>
        <w:fldChar w:fldCharType="begin"/>
      </w:r>
      <w:r>
        <w:instrText xml:space="preserve"> REF state_space \h </w:instrText>
      </w:r>
      <w:r>
        <w:fldChar w:fldCharType="separate"/>
      </w:r>
      <w:r w:rsidR="00543C7D">
        <w:rPr>
          <w:noProof/>
        </w:rPr>
        <w:t>1</w:t>
      </w:r>
      <w:r>
        <w:fldChar w:fldCharType="end"/>
      </w:r>
      <w:r>
        <w:t xml:space="preserve">). </w:t>
      </w:r>
      <w:r w:rsidR="00B83C4A" w:rsidRPr="005F7DE3">
        <w:t>A typical objective function for RC network model is to minimize the root-mean-square error</w:t>
      </w:r>
      <w:r w:rsidR="00D476BE">
        <w:t xml:space="preserve"> (RMSE)</w:t>
      </w:r>
      <w:r w:rsidR="00B83C4A" w:rsidRPr="005F7DE3">
        <w:t xml:space="preserve"> for the training duration, denoted as</w:t>
      </w:r>
      <w:r w:rsidR="005C4C2B">
        <w:t xml:space="preserve"> the following, where </w:t>
      </w:r>
      <w:r w:rsidR="005C4C2B" w:rsidRPr="00626F5E">
        <w:rPr>
          <w:i/>
          <w:iCs/>
        </w:rPr>
        <w:t>N</w:t>
      </w:r>
      <w:r w:rsidR="005C4C2B">
        <w:t xml:space="preserve"> stands for the number of sample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7E670F" w:rsidRPr="005F7DE3" w14:paraId="16850EA8" w14:textId="77777777" w:rsidTr="00560829">
        <w:trPr>
          <w:jc w:val="center"/>
        </w:trPr>
        <w:tc>
          <w:tcPr>
            <w:tcW w:w="625" w:type="dxa"/>
            <w:vAlign w:val="center"/>
          </w:tcPr>
          <w:p w14:paraId="22F6C7F7" w14:textId="77777777" w:rsidR="007E670F" w:rsidRPr="005F7DE3" w:rsidRDefault="007E670F" w:rsidP="00B83C4A"/>
        </w:tc>
        <w:tc>
          <w:tcPr>
            <w:tcW w:w="8100" w:type="dxa"/>
            <w:vAlign w:val="center"/>
          </w:tcPr>
          <w:p w14:paraId="70621755" w14:textId="042BDFCA" w:rsidR="007E670F" w:rsidRPr="005F7DE3" w:rsidRDefault="007E670F" w:rsidP="007E670F">
            <m:oMathPara>
              <m:oMath>
                <m:r>
                  <w:rPr>
                    <w:rFonts w:ascii="Cambria Math" w:hAnsi="Cambria Math"/>
                  </w:rPr>
                  <m:t xml:space="preserve">minimize </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N</m:t>
                                </m:r>
                              </m:e>
                              <m:sub>
                                <m:r>
                                  <w:rPr>
                                    <w:rFonts w:ascii="Cambria Math" w:hAnsi="Cambria Math"/>
                                  </w:rPr>
                                  <m:t>train</m:t>
                                </m:r>
                              </m:sub>
                            </m:sSub>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e>
                              <m:sup>
                                <m:r>
                                  <w:rPr>
                                    <w:rFonts w:ascii="Cambria Math" w:hAnsi="Cambria Math"/>
                                  </w:rPr>
                                  <m:t>2</m:t>
                                </m:r>
                              </m:sup>
                            </m:sSup>
                          </m:e>
                        </m:nary>
                      </m:num>
                      <m:den>
                        <m:sSub>
                          <m:sSubPr>
                            <m:ctrlPr>
                              <w:rPr>
                                <w:rFonts w:ascii="Cambria Math" w:hAnsi="Cambria Math"/>
                                <w:i/>
                              </w:rPr>
                            </m:ctrlPr>
                          </m:sSubPr>
                          <m:e>
                            <m:r>
                              <w:rPr>
                                <w:rFonts w:ascii="Cambria Math" w:hAnsi="Cambria Math"/>
                              </w:rPr>
                              <m:t>N</m:t>
                            </m:r>
                          </m:e>
                          <m:sub>
                            <m:r>
                              <w:rPr>
                                <w:rFonts w:ascii="Cambria Math" w:hAnsi="Cambria Math"/>
                              </w:rPr>
                              <m:t>train</m:t>
                            </m:r>
                          </m:sub>
                        </m:sSub>
                        <m:r>
                          <w:rPr>
                            <w:rFonts w:ascii="Cambria Math" w:hAnsi="Cambria Math"/>
                          </w:rPr>
                          <m:t>-1</m:t>
                        </m:r>
                      </m:den>
                    </m:f>
                  </m:e>
                </m:rad>
              </m:oMath>
            </m:oMathPara>
          </w:p>
        </w:tc>
        <w:tc>
          <w:tcPr>
            <w:tcW w:w="625" w:type="dxa"/>
            <w:vAlign w:val="center"/>
          </w:tcPr>
          <w:p w14:paraId="7E261874" w14:textId="6B9426EB" w:rsidR="007E670F" w:rsidRPr="005F7DE3" w:rsidRDefault="007E670F" w:rsidP="00B83C4A">
            <w:r w:rsidRPr="005F7DE3">
              <w:t>(</w:t>
            </w:r>
            <w:bookmarkStart w:id="2" w:name="rc_opt"/>
            <w:r w:rsidR="000C24BB" w:rsidRPr="005F7DE3">
              <w:fldChar w:fldCharType="begin"/>
            </w:r>
            <w:r w:rsidR="000C24BB" w:rsidRPr="005F7DE3">
              <w:instrText xml:space="preserve"> SEQ Eq \* MERGEFORMAT </w:instrText>
            </w:r>
            <w:r w:rsidR="000C24BB" w:rsidRPr="005F7DE3">
              <w:fldChar w:fldCharType="separate"/>
            </w:r>
            <w:r w:rsidR="00543C7D">
              <w:rPr>
                <w:noProof/>
              </w:rPr>
              <w:t>4</w:t>
            </w:r>
            <w:r w:rsidR="000C24BB" w:rsidRPr="005F7DE3">
              <w:rPr>
                <w:noProof/>
              </w:rPr>
              <w:fldChar w:fldCharType="end"/>
            </w:r>
            <w:bookmarkEnd w:id="2"/>
            <w:r w:rsidRPr="005F7DE3">
              <w:t>)</w:t>
            </w:r>
          </w:p>
        </w:tc>
      </w:tr>
    </w:tbl>
    <w:p w14:paraId="2AF0A4D2" w14:textId="77777777" w:rsidR="00CB195C" w:rsidRPr="005F7DE3" w:rsidRDefault="00CB195C" w:rsidP="00B83C4A"/>
    <w:p w14:paraId="7ADCD4D3" w14:textId="54B72AB0" w:rsidR="00A725F8" w:rsidRPr="005F7DE3" w:rsidRDefault="00A725F8" w:rsidP="00A725F8">
      <w:pPr>
        <w:pStyle w:val="Heading2"/>
      </w:pPr>
      <w:r w:rsidRPr="005F7DE3">
        <w:t>2.</w:t>
      </w:r>
      <w:r w:rsidR="00896FFF" w:rsidRPr="005F7DE3">
        <w:t>2</w:t>
      </w:r>
      <w:r w:rsidRPr="005F7DE3">
        <w:t xml:space="preserve"> G</w:t>
      </w:r>
      <w:r w:rsidR="00E9252E" w:rsidRPr="005F7DE3">
        <w:t>G</w:t>
      </w:r>
      <w:r w:rsidRPr="005F7DE3">
        <w:t>MR</w:t>
      </w:r>
      <w:r w:rsidR="00747E11" w:rsidRPr="005F7DE3">
        <w:t xml:space="preserve"> </w:t>
      </w:r>
      <w:r w:rsidR="001C4A3C" w:rsidRPr="005F7DE3">
        <w:t>Method</w:t>
      </w:r>
    </w:p>
    <w:p w14:paraId="54A732AC" w14:textId="6D060761" w:rsidR="00FA64CF" w:rsidRPr="005F7DE3" w:rsidRDefault="00164D12" w:rsidP="00CB195C">
      <w:r w:rsidRPr="005F7DE3">
        <w:t>Gaussian mixture regression (GMR)</w:t>
      </w:r>
      <w:r w:rsidR="007E487D" w:rsidRPr="005F7DE3">
        <w:fldChar w:fldCharType="begin"/>
      </w:r>
      <w:r w:rsidR="00BA5F99">
        <w:instrText xml:space="preserve"> ADDIN ZOTERO_ITEM CSL_CITATION {"citationID":"mUwAnn2u","properties":{"formattedCitation":"(Sung 2004)","plainCitation":"(Sung 2004)","noteIndex":0},"citationItems":[{"id":1007,"uris":["http://zotero.org/users/3944343/items/BF3EU4HI"],"itemData":{"id":1007,"type":"thesis","abstract":"The sparsity of high dimensional data space renders standard nonparametric methods ineffective for multivariate data. A new procedure, Gaussian Mixture Regression (GMR), is developed for multivariate nonlinear regression modeling. GMR has the tight structure of a parametric model, yet still retains the flexibility of a nonparametric method.\nThe key idea of GMR is to construct a sequence of Gaussian mixture models for the joint density of the data, and then derive conditional density and regression functions from each model. Assuming the data are a random sample from the joint pdf fX,Y, we fit a Gaussian kernel density model fˆX,Y and then implement a multivariate extension of the Iterative Pairwise Replacement Algorithm (IPRA) to simplify the initial kernel density. IPRA generates a sequence of Gaussian mixture density models indexed by the number of mixture components K. The corresponding regression function of each density model forms a sequence of regression models which covers a spectrum of regression models of varying flexibility, ranging from approximately the classical linear model (K = 1) to the nonparametric kernel regression estimator (K = n). We use mean squared error and prediction error for selecting K.\nFor binary responses, we extend GMR to fit nonparametric logistic regression models. Applying IPRA for each class density, we obtain two families of mixture density models. The logistic function can then be estimated by the ratio between pairs of members from each family. The result is a family of logistic models indexed by the number of mixtures in each density model. We call this procedure Gaussian Mixture Classification (GMC).\nFor a given GMR or GMC model, forward and backward projection algorithms are implemented to locate the optimal subspaces that minimize information loss. They serve as the model-based dimension reduction techniques for GMR and GMC.\nIn practice, GMR and GMC offer data analysts a systematic way to determine the appropriate level of model flexibility by choosing the number of components for modeling the underlying pdf. GMC can serve as an alternative or a complement to Mixture Discriminant Analysis (MDA). The uses of GMR and GMC are demonstrated in simulated and real data.","event-place":"United States -- Texas","genre":"Ph.D.","language":"English","note":"ISBN: 9780496699018","number-of-pages":"157","publisher":"Rice University","publisher-place":"United States -- Texas","source":"ProQuest","title":"Gaussian mixture regression and classification","URL":"https://www.proquest.com/docview/305155652/abstract/8C63788CCF824897PQ/1","author":[{"family":"Sung","given":"Hsi Guang"}],"accessed":{"date-parts":[["2022",4,12]]},"issued":{"date-parts":[["2004",5,1]]}}}],"schema":"https://github.com/citation-style-language/schema/raw/master/csl-citation.json"} </w:instrText>
      </w:r>
      <w:r w:rsidR="007E487D" w:rsidRPr="005F7DE3">
        <w:fldChar w:fldCharType="separate"/>
      </w:r>
      <w:r w:rsidR="00BA5F99" w:rsidRPr="00BA5F99">
        <w:t>(Sung 2004)</w:t>
      </w:r>
      <w:r w:rsidR="007E487D" w:rsidRPr="005F7DE3">
        <w:fldChar w:fldCharType="end"/>
      </w:r>
      <w:r w:rsidR="007E487D" w:rsidRPr="005F7DE3">
        <w:t xml:space="preserve"> </w:t>
      </w:r>
      <w:r w:rsidRPr="005F7DE3">
        <w:t xml:space="preserve">is a regression approach that models probability distributions rather than functions. </w:t>
      </w:r>
      <w:r w:rsidR="00FA64CF" w:rsidRPr="005F7DE3">
        <w:t>Assume the data follow the join</w:t>
      </w:r>
      <w:r w:rsidR="001D19BD" w:rsidRPr="005F7DE3">
        <w:t>t</w:t>
      </w:r>
      <w:r w:rsidR="00FA64CF" w:rsidRPr="005F7DE3">
        <w:t xml:space="preserve"> density</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1F51D8F7" w14:textId="77777777" w:rsidTr="009606C1">
        <w:trPr>
          <w:jc w:val="center"/>
        </w:trPr>
        <w:tc>
          <w:tcPr>
            <w:tcW w:w="625" w:type="dxa"/>
            <w:vAlign w:val="center"/>
          </w:tcPr>
          <w:p w14:paraId="21FC0C3B" w14:textId="77777777" w:rsidR="00FA64CF" w:rsidRPr="005F7DE3" w:rsidRDefault="00FA64CF" w:rsidP="00B83C4A"/>
        </w:tc>
        <w:tc>
          <w:tcPr>
            <w:tcW w:w="8100" w:type="dxa"/>
            <w:vAlign w:val="center"/>
          </w:tcPr>
          <w:p w14:paraId="5D6DF1C6" w14:textId="3CF35F71" w:rsidR="00FA64CF" w:rsidRPr="005F7DE3" w:rsidRDefault="00AA15E2" w:rsidP="00B83C4A">
            <w:pPr>
              <w:jc w:val="center"/>
            </w:pPr>
            <m:oMathPara>
              <m:oMath>
                <m:sSub>
                  <m:sSubPr>
                    <m:ctrlPr>
                      <w:rPr>
                        <w:rFonts w:ascii="Cambria Math" w:hAnsi="Cambria Math"/>
                        <w:i/>
                      </w:rPr>
                    </m:ctrlPr>
                  </m:sSubPr>
                  <m:e>
                    <m:r>
                      <w:rPr>
                        <w:rFonts w:ascii="Cambria Math" w:hAnsi="Cambria Math"/>
                      </w:rPr>
                      <m:t>f</m:t>
                    </m:r>
                  </m:e>
                  <m:sub>
                    <m:r>
                      <w:rPr>
                        <w:rFonts w:ascii="Cambria Math" w:hAnsi="Cambria Math"/>
                      </w:rPr>
                      <m:t>X,Y</m:t>
                    </m:r>
                  </m:sub>
                </m:sSub>
                <m:d>
                  <m:dPr>
                    <m:ctrlPr>
                      <w:rPr>
                        <w:rFonts w:ascii="Cambria Math" w:hAnsi="Cambria Math"/>
                        <w:i/>
                      </w:rPr>
                    </m:ctrlPr>
                  </m:dPr>
                  <m:e>
                    <m:r>
                      <w:rPr>
                        <w:rFonts w:ascii="Cambria Math" w:hAnsi="Cambria Math"/>
                      </w:rPr>
                      <m:t>x,y</m:t>
                    </m:r>
                  </m:e>
                </m:d>
                <m:r>
                  <w:rPr>
                    <w:rFonts w:ascii="Cambria Math" w:hAnsi="Cambria Math"/>
                  </w:rPr>
                  <m:t>=</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j</m:t>
                        </m:r>
                      </m:sub>
                    </m:sSub>
                  </m:e>
                </m:nary>
                <m:r>
                  <m:rPr>
                    <m:sty m:val="p"/>
                  </m:rPr>
                  <w:rPr>
                    <w:rFonts w:ascii="Cambria Math" w:hAnsi="Cambria Math"/>
                  </w:rPr>
                  <m:t>ϕ</m:t>
                </m:r>
                <m:d>
                  <m:dPr>
                    <m:ctrlPr>
                      <w:rPr>
                        <w:rFonts w:ascii="Cambria Math" w:hAnsi="Cambria Math"/>
                        <w:i/>
                      </w:rPr>
                    </m:ctrlPr>
                  </m:dPr>
                  <m:e>
                    <m:r>
                      <w:rPr>
                        <w:rFonts w:ascii="Cambria Math" w:hAnsi="Cambria Math"/>
                      </w:rPr>
                      <m:t>x,y;</m:t>
                    </m:r>
                    <m:sSub>
                      <m:sSubPr>
                        <m:ctrlPr>
                          <w:rPr>
                            <w:rFonts w:ascii="Cambria Math" w:hAnsi="Cambria Math"/>
                            <w:i/>
                          </w:rPr>
                        </m:ctrlPr>
                      </m:sSubPr>
                      <m:e>
                        <m:r>
                          <m:rPr>
                            <m:sty m:val="p"/>
                          </m:rPr>
                          <w:rPr>
                            <w:rFonts w:ascii="Cambria Math" w:hAnsi="Cambria Math"/>
                          </w:rPr>
                          <m:t>μ</m:t>
                        </m:r>
                      </m:e>
                      <m:sub>
                        <m:r>
                          <w:rPr>
                            <w:rFonts w:ascii="Cambria Math" w:hAnsi="Cambria Math"/>
                          </w:rPr>
                          <m:t>j</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m:t>
                        </m:r>
                      </m:sub>
                    </m:sSub>
                  </m:e>
                </m:d>
              </m:oMath>
            </m:oMathPara>
          </w:p>
        </w:tc>
        <w:tc>
          <w:tcPr>
            <w:tcW w:w="625" w:type="dxa"/>
            <w:vAlign w:val="center"/>
          </w:tcPr>
          <w:p w14:paraId="5DE11790" w14:textId="3AABAE22" w:rsidR="00FA64CF" w:rsidRPr="005F7DE3" w:rsidRDefault="00FA64CF" w:rsidP="00B83C4A">
            <w:r w:rsidRPr="005F7DE3">
              <w:t>(</w:t>
            </w:r>
            <w:bookmarkStart w:id="3" w:name="gmm"/>
            <w:r w:rsidRPr="005F7DE3">
              <w:fldChar w:fldCharType="begin"/>
            </w:r>
            <w:r w:rsidRPr="005F7DE3">
              <w:instrText xml:space="preserve"> SEQ Eq \* MERGEFORMAT </w:instrText>
            </w:r>
            <w:r w:rsidRPr="005F7DE3">
              <w:fldChar w:fldCharType="separate"/>
            </w:r>
            <w:r w:rsidR="00543C7D">
              <w:rPr>
                <w:noProof/>
              </w:rPr>
              <w:t>5</w:t>
            </w:r>
            <w:r w:rsidRPr="005F7DE3">
              <w:rPr>
                <w:noProof/>
              </w:rPr>
              <w:fldChar w:fldCharType="end"/>
            </w:r>
            <w:bookmarkEnd w:id="3"/>
            <w:r w:rsidRPr="005F7DE3">
              <w:t>)</w:t>
            </w:r>
          </w:p>
        </w:tc>
      </w:tr>
    </w:tbl>
    <w:p w14:paraId="6B7E87E3" w14:textId="3AB6326B" w:rsidR="00FA64CF" w:rsidRPr="005F7DE3" w:rsidRDefault="00876FE8" w:rsidP="00CB195C">
      <w:pPr>
        <w:rPr>
          <w:lang w:eastAsia="zh-CN"/>
        </w:rPr>
      </w:pPr>
      <w:r>
        <w:rPr>
          <w:lang w:eastAsia="zh-CN"/>
        </w:rPr>
        <w:t>w</w:t>
      </w:r>
      <w:r w:rsidR="00FA64CF" w:rsidRPr="005F7DE3">
        <w:rPr>
          <w:lang w:eastAsia="zh-CN"/>
        </w:rPr>
        <w:t>here</w:t>
      </w:r>
      <w:r>
        <w:rPr>
          <w:lang w:eastAsia="zh-CN"/>
        </w:rPr>
        <w:t xml:space="preserve"> K is the number of Gaussian mixtures, </w:t>
      </w:r>
      <m:oMath>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j</m:t>
            </m:r>
          </m:sub>
        </m:sSub>
      </m:oMath>
      <w:r>
        <w:t xml:space="preserve"> is the weight coefficient</w:t>
      </w:r>
      <w:r w:rsidR="00FA64CF" w:rsidRPr="005F7DE3">
        <w:rPr>
          <w:lang w:eastAsia="zh-CN"/>
        </w:rPr>
        <w:t xml:space="preserve"> </w:t>
      </w:r>
      <w:r>
        <w:rPr>
          <w:lang w:eastAsia="zh-CN"/>
        </w:rPr>
        <w:t xml:space="preserve">mean </w:t>
      </w:r>
      <m:oMath>
        <m:sSub>
          <m:sSubPr>
            <m:ctrlPr>
              <w:rPr>
                <w:rFonts w:ascii="Cambria Math" w:hAnsi="Cambria Math"/>
                <w:i/>
                <w:lang w:eastAsia="zh-CN"/>
              </w:rPr>
            </m:ctrlPr>
          </m:sSubPr>
          <m:e>
            <m:r>
              <m:rPr>
                <m:sty m:val="p"/>
              </m:rPr>
              <w:rPr>
                <w:rFonts w:ascii="Cambria Math" w:hAnsi="Cambria Math"/>
                <w:lang w:eastAsia="zh-CN"/>
              </w:rPr>
              <m:t>μ</m:t>
            </m:r>
            <m:ctrlPr>
              <w:rPr>
                <w:rFonts w:ascii="Cambria Math" w:hAnsi="Cambria Math"/>
                <w:lang w:eastAsia="zh-CN"/>
              </w:rPr>
            </m:ctrlPr>
          </m:e>
          <m:sub>
            <m:r>
              <w:rPr>
                <w:rFonts w:ascii="Cambria Math" w:hAnsi="Cambria Math"/>
                <w:lang w:eastAsia="zh-CN"/>
              </w:rPr>
              <m:t>j</m:t>
            </m:r>
          </m:sub>
        </m:sSub>
        <m:r>
          <w:rPr>
            <w:rFonts w:ascii="Cambria Math" w:hAnsi="Cambria Math"/>
            <w:lang w:eastAsia="zh-CN"/>
          </w:rPr>
          <m:t>=</m:t>
        </m:r>
        <m:d>
          <m:dPr>
            <m:begChr m:val="["/>
            <m:endChr m:val="]"/>
            <m:ctrlPr>
              <w:rPr>
                <w:rFonts w:ascii="Cambria Math" w:hAnsi="Cambria Math"/>
                <w:i/>
                <w:lang w:eastAsia="zh-CN"/>
              </w:rPr>
            </m:ctrlPr>
          </m:dPr>
          <m:e>
            <m:m>
              <m:mPr>
                <m:mcs>
                  <m:mc>
                    <m:mcPr>
                      <m:count m:val="1"/>
                      <m:mcJc m:val="center"/>
                    </m:mcPr>
                  </m:mc>
                </m:mcs>
                <m:ctrlPr>
                  <w:rPr>
                    <w:rFonts w:ascii="Cambria Math" w:hAnsi="Cambria Math"/>
                    <w:i/>
                    <w:lang w:eastAsia="zh-CN"/>
                  </w:rPr>
                </m:ctrlPr>
              </m:mPr>
              <m:mr>
                <m:e>
                  <m:sSub>
                    <m:sSubPr>
                      <m:ctrlPr>
                        <w:rPr>
                          <w:rFonts w:ascii="Cambria Math" w:hAnsi="Cambria Math"/>
                          <w:i/>
                          <w:lang w:eastAsia="zh-CN"/>
                        </w:rPr>
                      </m:ctrlPr>
                    </m:sSubPr>
                    <m:e>
                      <m:r>
                        <m:rPr>
                          <m:sty m:val="p"/>
                        </m:rPr>
                        <w:rPr>
                          <w:rFonts w:ascii="Cambria Math" w:hAnsi="Cambria Math"/>
                          <w:lang w:eastAsia="zh-CN"/>
                        </w:rPr>
                        <m:t>μ</m:t>
                      </m:r>
                      <m:ctrlPr>
                        <w:rPr>
                          <w:rFonts w:ascii="Cambria Math" w:hAnsi="Cambria Math"/>
                          <w:lang w:eastAsia="zh-CN"/>
                        </w:rPr>
                      </m:ctrlPr>
                    </m:e>
                    <m:sub>
                      <m:r>
                        <w:rPr>
                          <w:rFonts w:ascii="Cambria Math" w:hAnsi="Cambria Math"/>
                          <w:lang w:eastAsia="zh-CN"/>
                        </w:rPr>
                        <m:t>jX</m:t>
                      </m:r>
                    </m:sub>
                  </m:sSub>
                </m:e>
              </m:mr>
              <m:mr>
                <m:e>
                  <m:sSub>
                    <m:sSubPr>
                      <m:ctrlPr>
                        <w:rPr>
                          <w:rFonts w:ascii="Cambria Math" w:hAnsi="Cambria Math"/>
                          <w:i/>
                          <w:lang w:eastAsia="zh-CN"/>
                        </w:rPr>
                      </m:ctrlPr>
                    </m:sSubPr>
                    <m:e>
                      <m:r>
                        <m:rPr>
                          <m:sty m:val="p"/>
                        </m:rPr>
                        <w:rPr>
                          <w:rFonts w:ascii="Cambria Math" w:hAnsi="Cambria Math"/>
                          <w:lang w:eastAsia="zh-CN"/>
                        </w:rPr>
                        <m:t>μ</m:t>
                      </m:r>
                      <m:ctrlPr>
                        <w:rPr>
                          <w:rFonts w:ascii="Cambria Math" w:hAnsi="Cambria Math"/>
                          <w:lang w:eastAsia="zh-CN"/>
                        </w:rPr>
                      </m:ctrlPr>
                    </m:e>
                    <m:sub>
                      <m:r>
                        <w:rPr>
                          <w:rFonts w:ascii="Cambria Math" w:hAnsi="Cambria Math"/>
                          <w:lang w:eastAsia="zh-CN"/>
                        </w:rPr>
                        <m:t>jY</m:t>
                      </m:r>
                    </m:sub>
                  </m:sSub>
                </m:e>
              </m:mr>
            </m:m>
          </m:e>
        </m:d>
      </m:oMath>
      <w:r w:rsidR="00FA64CF" w:rsidRPr="005F7DE3">
        <w:rPr>
          <w:lang w:eastAsia="zh-CN"/>
        </w:rPr>
        <w:t xml:space="preserve">, </w:t>
      </w:r>
      <w:r>
        <w:rPr>
          <w:lang w:eastAsia="zh-CN"/>
        </w:rPr>
        <w:t xml:space="preserve">covariance </w:t>
      </w:r>
      <m:oMath>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j</m:t>
            </m:r>
          </m:sub>
        </m:sSub>
        <m:r>
          <w:rPr>
            <w:rFonts w:ascii="Cambria Math" w:hAnsi="Cambria Math"/>
            <w:lang w:eastAsia="zh-CN"/>
          </w:rPr>
          <m:t>=</m:t>
        </m:r>
        <m:d>
          <m:dPr>
            <m:begChr m:val="["/>
            <m:endChr m:val="]"/>
            <m:ctrlPr>
              <w:rPr>
                <w:rFonts w:ascii="Cambria Math" w:hAnsi="Cambria Math"/>
                <w:lang w:eastAsia="zh-CN"/>
              </w:rPr>
            </m:ctrlPr>
          </m:dPr>
          <m:e>
            <m:m>
              <m:mPr>
                <m:mcs>
                  <m:mc>
                    <m:mcPr>
                      <m:count m:val="2"/>
                      <m:mcJc m:val="center"/>
                    </m:mcPr>
                  </m:mc>
                </m:mcs>
                <m:ctrlPr>
                  <w:rPr>
                    <w:rFonts w:ascii="Cambria Math" w:hAnsi="Cambria Math"/>
                    <w:lang w:eastAsia="zh-CN"/>
                  </w:rPr>
                </m:ctrlPr>
              </m:mPr>
              <m:mr>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jX</m:t>
                      </m:r>
                    </m:sub>
                  </m:sSub>
                  <m:ctrlPr>
                    <w:rPr>
                      <w:rFonts w:ascii="Cambria Math" w:hAnsi="Cambria Math"/>
                      <w:i/>
                      <w:lang w:eastAsia="zh-CN"/>
                    </w:rPr>
                  </m:ctrlPr>
                </m:e>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jY</m:t>
                      </m:r>
                    </m:sub>
                  </m:sSub>
                  <m:ctrlPr>
                    <w:rPr>
                      <w:rFonts w:ascii="Cambria Math" w:hAnsi="Cambria Math"/>
                      <w:i/>
                      <w:lang w:eastAsia="zh-CN"/>
                    </w:rPr>
                  </m:ctrlPr>
                </m:e>
              </m:mr>
              <m:mr>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YX</m:t>
                      </m:r>
                    </m:sub>
                  </m:sSub>
                  <m:ctrlPr>
                    <w:rPr>
                      <w:rFonts w:ascii="Cambria Math" w:hAnsi="Cambria Math"/>
                      <w:i/>
                      <w:lang w:eastAsia="zh-CN"/>
                    </w:rPr>
                  </m:ctrlPr>
                </m:e>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YY</m:t>
                      </m:r>
                    </m:sub>
                  </m:sSub>
                  <m:ctrlPr>
                    <w:rPr>
                      <w:rFonts w:ascii="Cambria Math" w:hAnsi="Cambria Math"/>
                      <w:i/>
                      <w:lang w:eastAsia="zh-CN"/>
                    </w:rPr>
                  </m:ctrlPr>
                </m:e>
              </m:mr>
            </m:m>
            <m:ctrlPr>
              <w:rPr>
                <w:rFonts w:ascii="Cambria Math" w:hAnsi="Cambria Math"/>
                <w:i/>
                <w:lang w:eastAsia="zh-CN"/>
              </w:rPr>
            </m:ctrlPr>
          </m:e>
        </m:d>
      </m:oMath>
      <w:r w:rsidR="00CD451C" w:rsidRPr="005F7DE3">
        <w:rPr>
          <w:lang w:eastAsia="zh-CN"/>
        </w:rPr>
        <w:t xml:space="preserve">. The above Gaussian mixture probability function shown in </w:t>
      </w:r>
      <w:r w:rsidR="0017237F">
        <w:rPr>
          <w:lang w:eastAsia="zh-CN"/>
        </w:rPr>
        <w:t>e</w:t>
      </w:r>
      <w:r w:rsidR="00CD451C" w:rsidRPr="005F7DE3">
        <w:rPr>
          <w:lang w:eastAsia="zh-CN"/>
        </w:rPr>
        <w:t>quation (</w:t>
      </w:r>
      <w:r w:rsidR="0017237F">
        <w:rPr>
          <w:lang w:eastAsia="zh-CN"/>
        </w:rPr>
        <w:fldChar w:fldCharType="begin"/>
      </w:r>
      <w:r w:rsidR="0017237F">
        <w:rPr>
          <w:lang w:eastAsia="zh-CN"/>
        </w:rPr>
        <w:instrText xml:space="preserve"> REF gmm \h </w:instrText>
      </w:r>
      <w:r w:rsidR="0017237F">
        <w:rPr>
          <w:lang w:eastAsia="zh-CN"/>
        </w:rPr>
      </w:r>
      <w:r w:rsidR="0017237F">
        <w:rPr>
          <w:lang w:eastAsia="zh-CN"/>
        </w:rPr>
        <w:fldChar w:fldCharType="separate"/>
      </w:r>
      <w:r w:rsidR="00543C7D">
        <w:rPr>
          <w:noProof/>
        </w:rPr>
        <w:t>5</w:t>
      </w:r>
      <w:r w:rsidR="0017237F">
        <w:rPr>
          <w:lang w:eastAsia="zh-CN"/>
        </w:rPr>
        <w:fldChar w:fldCharType="end"/>
      </w:r>
      <w:r w:rsidR="00CD451C" w:rsidRPr="005F7DE3">
        <w:rPr>
          <w:lang w:eastAsia="zh-CN"/>
        </w:rPr>
        <w:t>) can be portioned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34F7A9E5" w14:textId="77777777" w:rsidTr="009606C1">
        <w:trPr>
          <w:jc w:val="center"/>
        </w:trPr>
        <w:tc>
          <w:tcPr>
            <w:tcW w:w="625" w:type="dxa"/>
            <w:vAlign w:val="center"/>
          </w:tcPr>
          <w:p w14:paraId="68D5924E" w14:textId="77777777" w:rsidR="00CD451C" w:rsidRPr="005F7DE3" w:rsidRDefault="00CD451C" w:rsidP="00B83C4A"/>
        </w:tc>
        <w:tc>
          <w:tcPr>
            <w:tcW w:w="8100" w:type="dxa"/>
            <w:vAlign w:val="center"/>
          </w:tcPr>
          <w:p w14:paraId="645AB5F7" w14:textId="5EB7BB88" w:rsidR="00CD451C" w:rsidRPr="005F7DE3" w:rsidRDefault="00AA15E2" w:rsidP="00B83C4A">
            <w:pPr>
              <w:jc w:val="center"/>
            </w:pPr>
            <m:oMathPara>
              <m:oMath>
                <m:sSub>
                  <m:sSubPr>
                    <m:ctrlPr>
                      <w:rPr>
                        <w:rFonts w:ascii="Cambria Math" w:hAnsi="Cambria Math"/>
                        <w:i/>
                      </w:rPr>
                    </m:ctrlPr>
                  </m:sSubPr>
                  <m:e>
                    <m:r>
                      <w:rPr>
                        <w:rFonts w:ascii="Cambria Math" w:hAnsi="Cambria Math"/>
                      </w:rPr>
                      <m:t>f</m:t>
                    </m:r>
                  </m:e>
                  <m:sub>
                    <m:r>
                      <w:rPr>
                        <w:rFonts w:ascii="Cambria Math" w:hAnsi="Cambria Math"/>
                      </w:rPr>
                      <m:t>X,Y</m:t>
                    </m:r>
                  </m:sub>
                </m:sSub>
                <m:d>
                  <m:dPr>
                    <m:ctrlPr>
                      <w:rPr>
                        <w:rFonts w:ascii="Cambria Math" w:hAnsi="Cambria Math"/>
                        <w:i/>
                      </w:rPr>
                    </m:ctrlPr>
                  </m:dPr>
                  <m:e>
                    <m:r>
                      <w:rPr>
                        <w:rFonts w:ascii="Cambria Math" w:hAnsi="Cambria Math"/>
                      </w:rPr>
                      <m:t>x,y</m:t>
                    </m:r>
                  </m:e>
                </m:d>
                <m:r>
                  <w:rPr>
                    <w:rFonts w:ascii="Cambria Math" w:hAnsi="Cambria Math"/>
                  </w:rPr>
                  <m:t>=</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j</m:t>
                        </m:r>
                      </m:sub>
                    </m:sSub>
                  </m:e>
                </m:nary>
                <m:r>
                  <m:rPr>
                    <m:sty m:val="p"/>
                  </m:rPr>
                  <w:rPr>
                    <w:rFonts w:ascii="Cambria Math" w:hAnsi="Cambria Math"/>
                  </w:rPr>
                  <m:t>ϕ</m:t>
                </m:r>
                <m:d>
                  <m:dPr>
                    <m:ctrlPr>
                      <w:rPr>
                        <w:rFonts w:ascii="Cambria Math" w:hAnsi="Cambria Math"/>
                        <w:i/>
                      </w:rPr>
                    </m:ctrlPr>
                  </m:dPr>
                  <m:e>
                    <m:r>
                      <w:rPr>
                        <w:rFonts w:ascii="Cambria Math" w:hAnsi="Cambria Math"/>
                      </w:rPr>
                      <m:t>y|x;</m:t>
                    </m:r>
                    <m:sSub>
                      <m:sSubPr>
                        <m:ctrlPr>
                          <w:rPr>
                            <w:rFonts w:ascii="Cambria Math" w:hAnsi="Cambria Math"/>
                            <w:i/>
                          </w:rPr>
                        </m:ctrlPr>
                      </m:sSubPr>
                      <m:e>
                        <m:r>
                          <w:rPr>
                            <w:rFonts w:ascii="Cambria Math" w:hAnsi="Cambria Math"/>
                          </w:rPr>
                          <m:t>m</m:t>
                        </m:r>
                      </m:e>
                      <m:sub>
                        <m:r>
                          <w:rPr>
                            <w:rFonts w:ascii="Cambria Math" w:hAnsi="Cambria Math"/>
                          </w:rPr>
                          <m:t>j</m:t>
                        </m:r>
                      </m:sub>
                    </m:sSub>
                    <m:d>
                      <m:dPr>
                        <m:ctrlPr>
                          <w:rPr>
                            <w:rFonts w:ascii="Cambria Math" w:hAnsi="Cambria Math"/>
                            <w:i/>
                          </w:rPr>
                        </m:ctrlPr>
                      </m:dPr>
                      <m:e>
                        <m:r>
                          <w:rPr>
                            <w:rFonts w:ascii="Cambria Math" w:hAnsi="Cambria Math"/>
                          </w:rPr>
                          <m:t>x</m:t>
                        </m:r>
                      </m:e>
                    </m:d>
                    <m:r>
                      <w:rPr>
                        <w:rFonts w:ascii="Cambria Math" w:hAnsi="Cambria Math"/>
                      </w:rPr>
                      <m:t>,</m:t>
                    </m:r>
                    <m:sSubSup>
                      <m:sSubSupPr>
                        <m:ctrlPr>
                          <w:rPr>
                            <w:rFonts w:ascii="Cambria Math" w:hAnsi="Cambria Math"/>
                            <w:i/>
                          </w:rPr>
                        </m:ctrlPr>
                      </m:sSubSupPr>
                      <m:e>
                        <m:r>
                          <m:rPr>
                            <m:sty m:val="p"/>
                          </m:rPr>
                          <w:rPr>
                            <w:rFonts w:ascii="Cambria Math" w:hAnsi="Cambria Math"/>
                          </w:rPr>
                          <m:t>σ</m:t>
                        </m:r>
                      </m:e>
                      <m:sub>
                        <m:r>
                          <w:rPr>
                            <w:rFonts w:ascii="Cambria Math" w:hAnsi="Cambria Math"/>
                          </w:rPr>
                          <m:t>j</m:t>
                        </m:r>
                      </m:sub>
                      <m:sup>
                        <m:r>
                          <w:rPr>
                            <w:rFonts w:ascii="Cambria Math" w:hAnsi="Cambria Math"/>
                          </w:rPr>
                          <m:t>2</m:t>
                        </m:r>
                      </m:sup>
                    </m:sSubSup>
                  </m:e>
                </m:d>
                <m:r>
                  <m:rPr>
                    <m:sty m:val="p"/>
                  </m:rPr>
                  <w:rPr>
                    <w:rFonts w:ascii="Cambria Math" w:hAnsi="Cambria Math"/>
                  </w:rPr>
                  <m:t>ϕ</m:t>
                </m:r>
                <m:d>
                  <m:dPr>
                    <m:ctrlPr>
                      <w:rPr>
                        <w:rFonts w:ascii="Cambria Math" w:hAnsi="Cambria Math"/>
                        <w:i/>
                      </w:rPr>
                    </m:ctrlPr>
                  </m:dPr>
                  <m:e>
                    <m:r>
                      <w:rPr>
                        <w:rFonts w:ascii="Cambria Math" w:hAnsi="Cambria Math"/>
                      </w:rPr>
                      <m:t>x;</m:t>
                    </m:r>
                    <m:sSub>
                      <m:sSubPr>
                        <m:ctrlPr>
                          <w:rPr>
                            <w:rFonts w:ascii="Cambria Math" w:hAnsi="Cambria Math"/>
                            <w:i/>
                          </w:rPr>
                        </m:ctrlPr>
                      </m:sSubPr>
                      <m:e>
                        <m:r>
                          <m:rPr>
                            <m:sty m:val="p"/>
                          </m:rPr>
                          <w:rPr>
                            <w:rFonts w:ascii="Cambria Math" w:hAnsi="Cambria Math"/>
                          </w:rPr>
                          <m:t>μ</m:t>
                        </m:r>
                      </m:e>
                      <m:sub>
                        <m:r>
                          <w:rPr>
                            <w:rFonts w:ascii="Cambria Math" w:hAnsi="Cambria Math"/>
                          </w:rPr>
                          <m:t>jX</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X</m:t>
                        </m:r>
                      </m:sub>
                    </m:sSub>
                  </m:e>
                </m:d>
              </m:oMath>
            </m:oMathPara>
          </w:p>
        </w:tc>
        <w:tc>
          <w:tcPr>
            <w:tcW w:w="625" w:type="dxa"/>
            <w:vAlign w:val="center"/>
          </w:tcPr>
          <w:p w14:paraId="0703B9B3" w14:textId="28EFCADE" w:rsidR="00CD451C" w:rsidRPr="005F7DE3" w:rsidRDefault="00CD451C" w:rsidP="00B83C4A">
            <w:r w:rsidRPr="005F7DE3">
              <w:t>(</w:t>
            </w:r>
            <w:bookmarkStart w:id="4" w:name="gmm_2"/>
            <w:r w:rsidRPr="005F7DE3">
              <w:fldChar w:fldCharType="begin"/>
            </w:r>
            <w:r w:rsidRPr="005F7DE3">
              <w:instrText xml:space="preserve"> SEQ Eq \* MERGEFORMAT </w:instrText>
            </w:r>
            <w:r w:rsidRPr="005F7DE3">
              <w:fldChar w:fldCharType="separate"/>
            </w:r>
            <w:r w:rsidR="00543C7D">
              <w:rPr>
                <w:noProof/>
              </w:rPr>
              <w:t>6</w:t>
            </w:r>
            <w:r w:rsidRPr="005F7DE3">
              <w:rPr>
                <w:noProof/>
              </w:rPr>
              <w:fldChar w:fldCharType="end"/>
            </w:r>
            <w:bookmarkEnd w:id="4"/>
            <w:r w:rsidRPr="005F7DE3">
              <w:t>)</w:t>
            </w:r>
          </w:p>
        </w:tc>
      </w:tr>
    </w:tbl>
    <w:p w14:paraId="59AD4FA7" w14:textId="341C3E80" w:rsidR="00CD451C" w:rsidRPr="005F7DE3" w:rsidRDefault="002E1CE3" w:rsidP="00CB195C">
      <w:r w:rsidRPr="005F7DE3">
        <w:t>wher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gridCol w:w="113"/>
      </w:tblGrid>
      <w:tr w:rsidR="00AF77D1" w:rsidRPr="005F7DE3" w14:paraId="055F2BE5" w14:textId="77777777" w:rsidTr="009606C1">
        <w:trPr>
          <w:gridAfter w:val="1"/>
          <w:wAfter w:w="113" w:type="dxa"/>
          <w:jc w:val="center"/>
        </w:trPr>
        <w:tc>
          <w:tcPr>
            <w:tcW w:w="625" w:type="dxa"/>
            <w:vAlign w:val="center"/>
          </w:tcPr>
          <w:p w14:paraId="3A9688A5" w14:textId="77777777" w:rsidR="002E1CE3" w:rsidRPr="005F7DE3" w:rsidRDefault="002E1CE3" w:rsidP="00B83C4A"/>
        </w:tc>
        <w:tc>
          <w:tcPr>
            <w:tcW w:w="8100" w:type="dxa"/>
            <w:vAlign w:val="center"/>
          </w:tcPr>
          <w:p w14:paraId="3C04FB1B" w14:textId="00291FDE" w:rsidR="002E1CE3" w:rsidRPr="005F7DE3" w:rsidRDefault="00AA15E2" w:rsidP="00DE36EC">
            <w:pPr>
              <w:spacing w:line="360" w:lineRule="auto"/>
              <w:jc w:val="center"/>
            </w:pPr>
            <m:oMathPara>
              <m:oMath>
                <m:sSub>
                  <m:sSubPr>
                    <m:ctrlPr>
                      <w:rPr>
                        <w:rFonts w:ascii="Cambria Math" w:hAnsi="Cambria Math"/>
                        <w:i/>
                      </w:rPr>
                    </m:ctrlPr>
                  </m:sSubPr>
                  <m:e>
                    <m:r>
                      <w:rPr>
                        <w:rFonts w:ascii="Cambria Math" w:hAnsi="Cambria Math"/>
                      </w:rPr>
                      <m:t>m</m:t>
                    </m:r>
                  </m:e>
                  <m:sub>
                    <m:r>
                      <w:rPr>
                        <w:rFonts w:ascii="Cambria Math" w:hAnsi="Cambria Math"/>
                      </w:rPr>
                      <m:t>j</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m:rPr>
                        <m:sty m:val="p"/>
                      </m:rPr>
                      <w:rPr>
                        <w:rFonts w:ascii="Cambria Math" w:hAnsi="Cambria Math"/>
                      </w:rPr>
                      <m:t>μ</m:t>
                    </m:r>
                  </m:e>
                  <m:sub>
                    <m:r>
                      <w:rPr>
                        <w:rFonts w:ascii="Cambria Math" w:hAnsi="Cambria Math"/>
                      </w:rPr>
                      <m:t>jX</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YX</m:t>
                    </m:r>
                  </m:sub>
                </m:sSub>
                <m:sSubSup>
                  <m:sSubSupPr>
                    <m:ctrlPr>
                      <w:rPr>
                        <w:rFonts w:ascii="Cambria Math" w:hAnsi="Cambria Math"/>
                        <w:i/>
                      </w:rPr>
                    </m:ctrlPr>
                  </m:sSubSupPr>
                  <m:e>
                    <m:r>
                      <m:rPr>
                        <m:sty m:val="p"/>
                      </m:rPr>
                      <w:rPr>
                        <w:rFonts w:ascii="Cambria Math" w:hAnsi="Cambria Math"/>
                      </w:rPr>
                      <m:t>Σ</m:t>
                    </m:r>
                    <m:ctrlPr>
                      <w:rPr>
                        <w:rFonts w:ascii="Cambria Math" w:hAnsi="Cambria Math"/>
                      </w:rPr>
                    </m:ctrlPr>
                  </m:e>
                  <m:sub>
                    <m:r>
                      <w:rPr>
                        <w:rFonts w:ascii="Cambria Math" w:hAnsi="Cambria Math"/>
                      </w:rPr>
                      <m:t>jX</m:t>
                    </m:r>
                  </m:sub>
                  <m:sup>
                    <m:r>
                      <w:rPr>
                        <w:rFonts w:ascii="Cambria Math" w:hAnsi="Cambria Math"/>
                      </w:rPr>
                      <m:t>-1</m:t>
                    </m:r>
                  </m:sup>
                </m:sSubSup>
                <m:d>
                  <m:dPr>
                    <m:ctrlPr>
                      <w:rPr>
                        <w:rFonts w:ascii="Cambria Math" w:hAnsi="Cambria Math"/>
                        <w:i/>
                      </w:rPr>
                    </m:ctrlPr>
                  </m:dPr>
                  <m:e>
                    <m:r>
                      <w:rPr>
                        <w:rFonts w:ascii="Cambria Math" w:hAnsi="Cambria Math"/>
                      </w:rPr>
                      <m:t>x-</m:t>
                    </m:r>
                    <m:sSub>
                      <m:sSubPr>
                        <m:ctrlPr>
                          <w:rPr>
                            <w:rFonts w:ascii="Cambria Math" w:hAnsi="Cambria Math"/>
                            <w:i/>
                          </w:rPr>
                        </m:ctrlPr>
                      </m:sSubPr>
                      <m:e>
                        <m:r>
                          <m:rPr>
                            <m:sty m:val="p"/>
                          </m:rPr>
                          <w:rPr>
                            <w:rFonts w:ascii="Cambria Math" w:hAnsi="Cambria Math"/>
                          </w:rPr>
                          <m:t>μ</m:t>
                        </m:r>
                      </m:e>
                      <m:sub>
                        <m:r>
                          <w:rPr>
                            <w:rFonts w:ascii="Cambria Math" w:hAnsi="Cambria Math"/>
                          </w:rPr>
                          <m:t>jX</m:t>
                        </m:r>
                      </m:sub>
                    </m:sSub>
                  </m:e>
                </m:d>
              </m:oMath>
            </m:oMathPara>
          </w:p>
        </w:tc>
        <w:tc>
          <w:tcPr>
            <w:tcW w:w="625" w:type="dxa"/>
            <w:vAlign w:val="center"/>
          </w:tcPr>
          <w:p w14:paraId="26221A7E" w14:textId="408A0317" w:rsidR="002E1CE3" w:rsidRPr="005F7DE3" w:rsidRDefault="002E1CE3" w:rsidP="00DE36EC">
            <w:pPr>
              <w:spacing w:line="360" w:lineRule="auto"/>
            </w:pPr>
            <w:r w:rsidRPr="005F7DE3">
              <w:t>(</w:t>
            </w:r>
            <w:r w:rsidR="00AA15E2">
              <w:fldChar w:fldCharType="begin"/>
            </w:r>
            <w:r w:rsidR="00AA15E2">
              <w:instrText xml:space="preserve"> SEQ Eq \* MERGEFORMAT </w:instrText>
            </w:r>
            <w:r w:rsidR="00AA15E2">
              <w:fldChar w:fldCharType="separate"/>
            </w:r>
            <w:r w:rsidR="00543C7D">
              <w:rPr>
                <w:noProof/>
              </w:rPr>
              <w:t>7</w:t>
            </w:r>
            <w:r w:rsidR="00AA15E2">
              <w:rPr>
                <w:noProof/>
              </w:rPr>
              <w:fldChar w:fldCharType="end"/>
            </w:r>
            <w:r w:rsidRPr="005F7DE3">
              <w:t>)</w:t>
            </w:r>
          </w:p>
        </w:tc>
      </w:tr>
      <w:tr w:rsidR="00AF77D1" w:rsidRPr="005F7DE3" w14:paraId="4D995518" w14:textId="77777777" w:rsidTr="009606C1">
        <w:trPr>
          <w:jc w:val="center"/>
        </w:trPr>
        <w:tc>
          <w:tcPr>
            <w:tcW w:w="625" w:type="dxa"/>
            <w:vAlign w:val="center"/>
          </w:tcPr>
          <w:p w14:paraId="241AAAE3" w14:textId="77777777" w:rsidR="002E1CE3" w:rsidRPr="005F7DE3" w:rsidRDefault="002E1CE3" w:rsidP="00B83C4A"/>
        </w:tc>
        <w:tc>
          <w:tcPr>
            <w:tcW w:w="8100" w:type="dxa"/>
            <w:vAlign w:val="center"/>
          </w:tcPr>
          <w:p w14:paraId="2E1A960A" w14:textId="31B3A627" w:rsidR="002E1CE3" w:rsidRPr="005F7DE3" w:rsidRDefault="00AA15E2" w:rsidP="00DE36EC">
            <w:pPr>
              <w:spacing w:line="360" w:lineRule="auto"/>
              <w:jc w:val="center"/>
            </w:pPr>
            <m:oMathPara>
              <m:oMath>
                <m:sSubSup>
                  <m:sSubSupPr>
                    <m:ctrlPr>
                      <w:rPr>
                        <w:rFonts w:ascii="Cambria Math" w:hAnsi="Cambria Math"/>
                        <w:i/>
                      </w:rPr>
                    </m:ctrlPr>
                  </m:sSubSupPr>
                  <m:e>
                    <m:r>
                      <m:rPr>
                        <m:sty m:val="p"/>
                      </m:rPr>
                      <w:rPr>
                        <w:rFonts w:ascii="Cambria Math" w:hAnsi="Cambria Math"/>
                      </w:rPr>
                      <m:t>σ</m:t>
                    </m:r>
                    <m:ctrlPr>
                      <w:rPr>
                        <w:rFonts w:ascii="Cambria Math" w:hAnsi="Cambria Math"/>
                      </w:rPr>
                    </m:ctrlPr>
                  </m:e>
                  <m:sub>
                    <m:r>
                      <w:rPr>
                        <w:rFonts w:ascii="Cambria Math" w:hAnsi="Cambria Math"/>
                      </w:rPr>
                      <m:t>j</m:t>
                    </m:r>
                  </m:sub>
                  <m:sup>
                    <m:r>
                      <w:rPr>
                        <w:rFonts w:ascii="Cambria Math" w:hAnsi="Cambria Math"/>
                      </w:rPr>
                      <m:t>2</m:t>
                    </m:r>
                  </m:sup>
                </m:sSubSup>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YY</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YX</m:t>
                    </m:r>
                  </m:sub>
                </m:sSub>
                <m:sSubSup>
                  <m:sSubSupPr>
                    <m:ctrlPr>
                      <w:rPr>
                        <w:rFonts w:ascii="Cambria Math" w:hAnsi="Cambria Math"/>
                        <w:i/>
                      </w:rPr>
                    </m:ctrlPr>
                  </m:sSubSupPr>
                  <m:e>
                    <m:r>
                      <m:rPr>
                        <m:sty m:val="p"/>
                      </m:rPr>
                      <w:rPr>
                        <w:rFonts w:ascii="Cambria Math" w:hAnsi="Cambria Math"/>
                      </w:rPr>
                      <m:t>Σ</m:t>
                    </m:r>
                    <m:ctrlPr>
                      <w:rPr>
                        <w:rFonts w:ascii="Cambria Math" w:hAnsi="Cambria Math"/>
                      </w:rPr>
                    </m:ctrlPr>
                  </m:e>
                  <m:sub>
                    <m:r>
                      <w:rPr>
                        <w:rFonts w:ascii="Cambria Math" w:hAnsi="Cambria Math"/>
                      </w:rPr>
                      <m:t>jx</m:t>
                    </m:r>
                  </m:sub>
                  <m:sup>
                    <m:r>
                      <w:rPr>
                        <w:rFonts w:ascii="Cambria Math" w:hAnsi="Cambria Math"/>
                      </w:rPr>
                      <m:t>-1</m:t>
                    </m:r>
                  </m:sup>
                </m:sSubSup>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jXY</m:t>
                    </m:r>
                  </m:sub>
                </m:sSub>
              </m:oMath>
            </m:oMathPara>
          </w:p>
        </w:tc>
        <w:tc>
          <w:tcPr>
            <w:tcW w:w="625" w:type="dxa"/>
            <w:gridSpan w:val="2"/>
            <w:vAlign w:val="center"/>
          </w:tcPr>
          <w:p w14:paraId="4CFAD3BA" w14:textId="28DE26B5" w:rsidR="002E1CE3" w:rsidRPr="005F7DE3" w:rsidRDefault="002E1CE3" w:rsidP="00DE36EC">
            <w:pPr>
              <w:spacing w:line="360" w:lineRule="auto"/>
            </w:pPr>
            <w:r w:rsidRPr="005F7DE3">
              <w:t>(</w:t>
            </w:r>
            <w:r w:rsidR="00AA15E2">
              <w:fldChar w:fldCharType="begin"/>
            </w:r>
            <w:r w:rsidR="00AA15E2">
              <w:instrText xml:space="preserve"> SEQ Eq \* MERGEFORMAT </w:instrText>
            </w:r>
            <w:r w:rsidR="00AA15E2">
              <w:fldChar w:fldCharType="separate"/>
            </w:r>
            <w:r w:rsidR="00543C7D">
              <w:rPr>
                <w:noProof/>
              </w:rPr>
              <w:t>8</w:t>
            </w:r>
            <w:r w:rsidR="00AA15E2">
              <w:rPr>
                <w:noProof/>
              </w:rPr>
              <w:fldChar w:fldCharType="end"/>
            </w:r>
            <w:r w:rsidRPr="005F7DE3">
              <w:t>)</w:t>
            </w:r>
          </w:p>
        </w:tc>
      </w:tr>
    </w:tbl>
    <w:p w14:paraId="5B42F805" w14:textId="47E7822C" w:rsidR="002E1CE3" w:rsidRPr="005F7DE3" w:rsidRDefault="00C23D87" w:rsidP="00CB195C">
      <w:r w:rsidRPr="005F7DE3">
        <w:t xml:space="preserve">From </w:t>
      </w:r>
      <w:r w:rsidR="0017237F">
        <w:t>e</w:t>
      </w:r>
      <w:r w:rsidRPr="005F7DE3">
        <w:t>quation (</w:t>
      </w:r>
      <w:r w:rsidR="0017237F">
        <w:fldChar w:fldCharType="begin"/>
      </w:r>
      <w:r w:rsidR="0017237F">
        <w:instrText xml:space="preserve"> REF gmm_2 \h </w:instrText>
      </w:r>
      <w:r w:rsidR="0017237F">
        <w:fldChar w:fldCharType="separate"/>
      </w:r>
      <w:r w:rsidR="00543C7D">
        <w:rPr>
          <w:noProof/>
        </w:rPr>
        <w:t>6</w:t>
      </w:r>
      <w:r w:rsidR="0017237F">
        <w:fldChar w:fldCharType="end"/>
      </w:r>
      <w:r w:rsidRPr="005F7DE3">
        <w:t xml:space="preserve">), the marginal density of X is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49406D88" w14:textId="77777777" w:rsidTr="009606C1">
        <w:trPr>
          <w:jc w:val="center"/>
        </w:trPr>
        <w:tc>
          <w:tcPr>
            <w:tcW w:w="625" w:type="dxa"/>
            <w:vAlign w:val="center"/>
          </w:tcPr>
          <w:p w14:paraId="4DDD2F00" w14:textId="77777777" w:rsidR="00C23D87" w:rsidRPr="005F7DE3" w:rsidRDefault="00C23D87" w:rsidP="00B83C4A"/>
        </w:tc>
        <w:tc>
          <w:tcPr>
            <w:tcW w:w="8100" w:type="dxa"/>
            <w:vAlign w:val="center"/>
          </w:tcPr>
          <w:p w14:paraId="3960F47C" w14:textId="09C4354E" w:rsidR="00C23D87" w:rsidRPr="005F7DE3" w:rsidRDefault="00AA15E2" w:rsidP="00B83C4A">
            <w:pPr>
              <w:jc w:val="center"/>
            </w:pPr>
            <m:oMathPara>
              <m:oMath>
                <m:sSub>
                  <m:sSubPr>
                    <m:ctrlPr>
                      <w:rPr>
                        <w:rFonts w:ascii="Cambria Math" w:hAnsi="Cambria Math"/>
                        <w:i/>
                      </w:rPr>
                    </m:ctrlPr>
                  </m:sSubPr>
                  <m:e>
                    <m: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rPr>
                      <m:t>x</m:t>
                    </m:r>
                  </m:e>
                </m:d>
                <m:r>
                  <w:rPr>
                    <w:rFonts w:ascii="Cambria Math" w:hAnsi="Cambria Math"/>
                  </w:rPr>
                  <m:t>=</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j</m:t>
                        </m:r>
                      </m:sub>
                    </m:sSub>
                  </m:e>
                </m:nary>
                <m:r>
                  <m:rPr>
                    <m:sty m:val="p"/>
                  </m:rPr>
                  <w:rPr>
                    <w:rFonts w:ascii="Cambria Math" w:hAnsi="Cambria Math"/>
                  </w:rPr>
                  <m:t>ϕ</m:t>
                </m:r>
                <m:d>
                  <m:dPr>
                    <m:ctrlPr>
                      <w:rPr>
                        <w:rFonts w:ascii="Cambria Math" w:hAnsi="Cambria Math"/>
                        <w:i/>
                      </w:rPr>
                    </m:ctrlPr>
                  </m:dPr>
                  <m:e>
                    <m:r>
                      <w:rPr>
                        <w:rFonts w:ascii="Cambria Math" w:hAnsi="Cambria Math"/>
                      </w:rPr>
                      <m:t>x;</m:t>
                    </m:r>
                    <m:sSub>
                      <m:sSubPr>
                        <m:ctrlPr>
                          <w:rPr>
                            <w:rFonts w:ascii="Cambria Math" w:hAnsi="Cambria Math"/>
                            <w:i/>
                          </w:rPr>
                        </m:ctrlPr>
                      </m:sSubPr>
                      <m:e>
                        <m:r>
                          <m:rPr>
                            <m:sty m:val="p"/>
                          </m:rPr>
                          <w:rPr>
                            <w:rFonts w:ascii="Cambria Math" w:hAnsi="Cambria Math"/>
                          </w:rPr>
                          <m:t>μ</m:t>
                        </m:r>
                      </m:e>
                      <m:sub>
                        <m:r>
                          <w:rPr>
                            <w:rFonts w:ascii="Cambria Math" w:hAnsi="Cambria Math"/>
                          </w:rPr>
                          <m:t>jX</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X</m:t>
                        </m:r>
                      </m:sub>
                    </m:sSub>
                  </m:e>
                </m:d>
              </m:oMath>
            </m:oMathPara>
          </w:p>
        </w:tc>
        <w:tc>
          <w:tcPr>
            <w:tcW w:w="625" w:type="dxa"/>
            <w:vAlign w:val="center"/>
          </w:tcPr>
          <w:p w14:paraId="578FF896" w14:textId="3420140A" w:rsidR="00C23D87" w:rsidRPr="005F7DE3" w:rsidRDefault="00C23D87" w:rsidP="00B83C4A">
            <w:r w:rsidRPr="005F7DE3">
              <w:t>(</w:t>
            </w:r>
            <w:r w:rsidR="00AA15E2">
              <w:fldChar w:fldCharType="begin"/>
            </w:r>
            <w:r w:rsidR="00AA15E2">
              <w:instrText xml:space="preserve"> SEQ Eq \* MERGEFORMAT </w:instrText>
            </w:r>
            <w:r w:rsidR="00AA15E2">
              <w:fldChar w:fldCharType="separate"/>
            </w:r>
            <w:r w:rsidR="00543C7D">
              <w:rPr>
                <w:noProof/>
              </w:rPr>
              <w:t>9</w:t>
            </w:r>
            <w:r w:rsidR="00AA15E2">
              <w:rPr>
                <w:noProof/>
              </w:rPr>
              <w:fldChar w:fldCharType="end"/>
            </w:r>
            <w:r w:rsidRPr="005F7DE3">
              <w:t>)</w:t>
            </w:r>
          </w:p>
        </w:tc>
      </w:tr>
    </w:tbl>
    <w:p w14:paraId="1A807A36" w14:textId="00F45A86" w:rsidR="00C23D87" w:rsidRPr="005F7DE3" w:rsidRDefault="00D11F2C" w:rsidP="00CB195C">
      <w:r w:rsidRPr="005F7DE3">
        <w:t xml:space="preserve">The conditional probability density function of </w:t>
      </w:r>
      <m:oMath>
        <m:r>
          <w:rPr>
            <w:rFonts w:ascii="Cambria Math" w:hAnsi="Cambria Math"/>
          </w:rPr>
          <m:t>Y</m:t>
        </m:r>
        <m:r>
          <m:rPr>
            <m:lit/>
          </m:rPr>
          <w:rPr>
            <w:rFonts w:ascii="Cambria Math" w:hAnsi="Cambria Math"/>
          </w:rPr>
          <m:t>|</m:t>
        </m:r>
        <m:r>
          <w:rPr>
            <w:rFonts w:ascii="Cambria Math" w:hAnsi="Cambria Math"/>
          </w:rPr>
          <m:t>X</m:t>
        </m:r>
      </m:oMath>
      <w:r w:rsidRPr="005F7DE3">
        <w:t xml:space="preserve"> i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42547E92" w14:textId="77777777" w:rsidTr="009606C1">
        <w:trPr>
          <w:jc w:val="center"/>
        </w:trPr>
        <w:tc>
          <w:tcPr>
            <w:tcW w:w="625" w:type="dxa"/>
            <w:vAlign w:val="center"/>
          </w:tcPr>
          <w:p w14:paraId="1EE70E7E" w14:textId="77777777" w:rsidR="00D11F2C" w:rsidRPr="005F7DE3" w:rsidRDefault="00D11F2C" w:rsidP="00B83C4A"/>
        </w:tc>
        <w:tc>
          <w:tcPr>
            <w:tcW w:w="8100" w:type="dxa"/>
            <w:vAlign w:val="center"/>
          </w:tcPr>
          <w:p w14:paraId="2123BE22" w14:textId="73A71E1D" w:rsidR="00D11F2C" w:rsidRPr="005F7DE3" w:rsidRDefault="00AA15E2" w:rsidP="00B83C4A">
            <w:pPr>
              <w:jc w:val="center"/>
            </w:pPr>
            <m:oMathPara>
              <m:oMath>
                <m:sSub>
                  <m:sSubPr>
                    <m:ctrlPr>
                      <w:rPr>
                        <w:rFonts w:ascii="Cambria Math" w:hAnsi="Cambria Math"/>
                        <w:i/>
                      </w:rPr>
                    </m:ctrlPr>
                  </m:sSubPr>
                  <m:e>
                    <m:r>
                      <w:rPr>
                        <w:rFonts w:ascii="Cambria Math" w:hAnsi="Cambria Math"/>
                      </w:rPr>
                      <m:t>f</m:t>
                    </m:r>
                  </m:e>
                  <m:sub>
                    <m:r>
                      <w:rPr>
                        <w:rFonts w:ascii="Cambria Math" w:hAnsi="Cambria Math"/>
                      </w:rPr>
                      <m:t>Y|X</m:t>
                    </m:r>
                  </m:sub>
                </m:sSub>
                <m:d>
                  <m:dPr>
                    <m:ctrlPr>
                      <w:rPr>
                        <w:rFonts w:ascii="Cambria Math" w:hAnsi="Cambria Math"/>
                        <w:i/>
                      </w:rPr>
                    </m:ctrlPr>
                  </m:dPr>
                  <m:e>
                    <m:r>
                      <w:rPr>
                        <w:rFonts w:ascii="Cambria Math" w:hAnsi="Cambria Math"/>
                      </w:rPr>
                      <m:t>y|x</m:t>
                    </m:r>
                  </m:e>
                </m:d>
                <m:r>
                  <w:rPr>
                    <w:rFonts w:ascii="Cambria Math" w:hAnsi="Cambria Math"/>
                  </w:rPr>
                  <m:t>=</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w:rPr>
                            <w:rFonts w:ascii="Cambria Math" w:hAnsi="Cambria Math"/>
                          </w:rPr>
                          <m:t>w</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x</m:t>
                        </m:r>
                      </m:e>
                    </m:d>
                  </m:e>
                </m:nary>
                <m:r>
                  <m:rPr>
                    <m:sty m:val="p"/>
                  </m:rPr>
                  <w:rPr>
                    <w:rFonts w:ascii="Cambria Math" w:hAnsi="Cambria Math"/>
                  </w:rPr>
                  <m:t>ϕ</m:t>
                </m:r>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m</m:t>
                        </m:r>
                      </m:e>
                      <m:sub>
                        <m:r>
                          <w:rPr>
                            <w:rFonts w:ascii="Cambria Math" w:hAnsi="Cambria Math"/>
                          </w:rPr>
                          <m:t>j</m:t>
                        </m:r>
                      </m:sub>
                    </m:sSub>
                    <m:d>
                      <m:dPr>
                        <m:ctrlPr>
                          <w:rPr>
                            <w:rFonts w:ascii="Cambria Math" w:hAnsi="Cambria Math"/>
                            <w:i/>
                          </w:rPr>
                        </m:ctrlPr>
                      </m:dPr>
                      <m:e>
                        <m:r>
                          <w:rPr>
                            <w:rFonts w:ascii="Cambria Math" w:hAnsi="Cambria Math"/>
                          </w:rPr>
                          <m:t>x</m:t>
                        </m:r>
                      </m:e>
                    </m:d>
                    <m:r>
                      <w:rPr>
                        <w:rFonts w:ascii="Cambria Math" w:hAnsi="Cambria Math"/>
                      </w:rPr>
                      <m:t>,</m:t>
                    </m:r>
                    <m:sSubSup>
                      <m:sSubSupPr>
                        <m:ctrlPr>
                          <w:rPr>
                            <w:rFonts w:ascii="Cambria Math" w:hAnsi="Cambria Math"/>
                            <w:i/>
                          </w:rPr>
                        </m:ctrlPr>
                      </m:sSubSupPr>
                      <m:e>
                        <m:r>
                          <m:rPr>
                            <m:sty m:val="p"/>
                          </m:rPr>
                          <w:rPr>
                            <w:rFonts w:ascii="Cambria Math" w:hAnsi="Cambria Math"/>
                          </w:rPr>
                          <m:t>σ</m:t>
                        </m:r>
                      </m:e>
                      <m:sub>
                        <m:r>
                          <w:rPr>
                            <w:rFonts w:ascii="Cambria Math" w:hAnsi="Cambria Math"/>
                          </w:rPr>
                          <m:t>j</m:t>
                        </m:r>
                      </m:sub>
                      <m:sup>
                        <m:r>
                          <w:rPr>
                            <w:rFonts w:ascii="Cambria Math" w:hAnsi="Cambria Math"/>
                          </w:rPr>
                          <m:t>2</m:t>
                        </m:r>
                      </m:sup>
                    </m:sSubSup>
                  </m:e>
                </m:d>
              </m:oMath>
            </m:oMathPara>
          </w:p>
        </w:tc>
        <w:tc>
          <w:tcPr>
            <w:tcW w:w="625" w:type="dxa"/>
            <w:vAlign w:val="center"/>
          </w:tcPr>
          <w:p w14:paraId="7341E754" w14:textId="14998982" w:rsidR="00D11F2C" w:rsidRPr="005F7DE3" w:rsidRDefault="00D11F2C" w:rsidP="00B83C4A">
            <w:r w:rsidRPr="005F7DE3">
              <w:t>(</w:t>
            </w:r>
            <w:r w:rsidR="00AA15E2">
              <w:fldChar w:fldCharType="begin"/>
            </w:r>
            <w:r w:rsidR="00AA15E2">
              <w:instrText xml:space="preserve"> SEQ Eq \* MERGEFORMAT </w:instrText>
            </w:r>
            <w:r w:rsidR="00AA15E2">
              <w:fldChar w:fldCharType="separate"/>
            </w:r>
            <w:r w:rsidR="00543C7D">
              <w:rPr>
                <w:noProof/>
              </w:rPr>
              <w:t>10</w:t>
            </w:r>
            <w:r w:rsidR="00AA15E2">
              <w:rPr>
                <w:noProof/>
              </w:rPr>
              <w:fldChar w:fldCharType="end"/>
            </w:r>
            <w:r w:rsidRPr="005F7DE3">
              <w:t>)</w:t>
            </w:r>
          </w:p>
        </w:tc>
      </w:tr>
    </w:tbl>
    <w:p w14:paraId="3941730A" w14:textId="1E07C4EE" w:rsidR="00D11F2C" w:rsidRPr="005F7DE3" w:rsidRDefault="00D11F2C" w:rsidP="00CB195C">
      <w:r w:rsidRPr="005F7DE3">
        <w:t>with the mixing weigh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35D0F4AB" w14:textId="77777777" w:rsidTr="009606C1">
        <w:trPr>
          <w:jc w:val="center"/>
        </w:trPr>
        <w:tc>
          <w:tcPr>
            <w:tcW w:w="625" w:type="dxa"/>
            <w:vAlign w:val="center"/>
          </w:tcPr>
          <w:p w14:paraId="390C4B71" w14:textId="77777777" w:rsidR="00D11F2C" w:rsidRPr="005F7DE3" w:rsidRDefault="00D11F2C" w:rsidP="00B83C4A"/>
        </w:tc>
        <w:tc>
          <w:tcPr>
            <w:tcW w:w="8100" w:type="dxa"/>
            <w:vAlign w:val="center"/>
          </w:tcPr>
          <w:p w14:paraId="27B6FE73" w14:textId="5DCAF0A4" w:rsidR="00D11F2C" w:rsidRPr="005F7DE3" w:rsidRDefault="00AA15E2" w:rsidP="00B83C4A">
            <w:pPr>
              <w:jc w:val="center"/>
            </w:pPr>
            <m:oMathPara>
              <m:oMath>
                <m:sSub>
                  <m:sSubPr>
                    <m:ctrlPr>
                      <w:rPr>
                        <w:rFonts w:ascii="Cambria Math" w:hAnsi="Cambria Math"/>
                        <w:i/>
                      </w:rPr>
                    </m:ctrlPr>
                  </m:sSubPr>
                  <m:e>
                    <m:r>
                      <w:rPr>
                        <w:rFonts w:ascii="Cambria Math" w:hAnsi="Cambria Math"/>
                      </w:rPr>
                      <m:t>w</m:t>
                    </m:r>
                  </m:e>
                  <m:sub>
                    <m:r>
                      <w:rPr>
                        <w:rFonts w:ascii="Cambria Math" w:hAnsi="Cambria Math"/>
                      </w:rPr>
                      <m:t>j</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rPr>
                    </m:ctrlPr>
                  </m:fPr>
                  <m:num>
                    <m:sSub>
                      <m:sSubPr>
                        <m:ctrlPr>
                          <w:rPr>
                            <w:rFonts w:ascii="Cambria Math" w:hAnsi="Cambria Math"/>
                            <w:i/>
                          </w:rPr>
                        </m:ctrlPr>
                      </m:sSubPr>
                      <m:e>
                        <m:r>
                          <m:rPr>
                            <m:sty m:val="p"/>
                          </m:rPr>
                          <w:rPr>
                            <w:rFonts w:ascii="Cambria Math" w:hAnsi="Cambria Math"/>
                          </w:rPr>
                          <m:t>π</m:t>
                        </m:r>
                      </m:e>
                      <m:sub>
                        <m:r>
                          <w:rPr>
                            <w:rFonts w:ascii="Cambria Math" w:hAnsi="Cambria Math"/>
                          </w:rPr>
                          <m:t>j</m:t>
                        </m:r>
                      </m:sub>
                    </m:sSub>
                    <m:r>
                      <m:rPr>
                        <m:sty m:val="p"/>
                      </m:rPr>
                      <w:rPr>
                        <w:rFonts w:ascii="Cambria Math" w:hAnsi="Cambria Math"/>
                      </w:rPr>
                      <m:t>ϕ</m:t>
                    </m:r>
                    <m:d>
                      <m:dPr>
                        <m:ctrlPr>
                          <w:rPr>
                            <w:rFonts w:ascii="Cambria Math" w:hAnsi="Cambria Math"/>
                            <w:i/>
                          </w:rPr>
                        </m:ctrlPr>
                      </m:dPr>
                      <m:e>
                        <m:r>
                          <w:rPr>
                            <w:rFonts w:ascii="Cambria Math" w:hAnsi="Cambria Math"/>
                          </w:rPr>
                          <m:t>x;</m:t>
                        </m:r>
                        <m:sSub>
                          <m:sSubPr>
                            <m:ctrlPr>
                              <w:rPr>
                                <w:rFonts w:ascii="Cambria Math" w:hAnsi="Cambria Math"/>
                                <w:i/>
                              </w:rPr>
                            </m:ctrlPr>
                          </m:sSubPr>
                          <m:e>
                            <m:r>
                              <m:rPr>
                                <m:sty m:val="p"/>
                              </m:rPr>
                              <w:rPr>
                                <w:rFonts w:ascii="Cambria Math" w:hAnsi="Cambria Math"/>
                              </w:rPr>
                              <m:t>μ</m:t>
                            </m:r>
                          </m:e>
                          <m:sub>
                            <m:r>
                              <w:rPr>
                                <w:rFonts w:ascii="Cambria Math" w:hAnsi="Cambria Math"/>
                              </w:rPr>
                              <m:t>jx,</m:t>
                            </m:r>
                            <m:sSub>
                              <m:sSubPr>
                                <m:ctrlPr>
                                  <w:rPr>
                                    <w:rFonts w:ascii="Cambria Math" w:hAnsi="Cambria Math"/>
                                    <w:i/>
                                  </w:rPr>
                                </m:ctrlPr>
                              </m:sSubPr>
                              <m:e>
                                <m:r>
                                  <m:rPr>
                                    <m:sty m:val="p"/>
                                  </m:rPr>
                                  <w:rPr>
                                    <w:rFonts w:ascii="Cambria Math" w:hAnsi="Cambria Math"/>
                                  </w:rPr>
                                  <m:t>Σ</m:t>
                                </m:r>
                              </m:e>
                              <m:sub>
                                <m:r>
                                  <w:rPr>
                                    <w:rFonts w:ascii="Cambria Math" w:hAnsi="Cambria Math"/>
                                  </w:rPr>
                                  <m:t>jX</m:t>
                                </m:r>
                              </m:sub>
                            </m:sSub>
                          </m:sub>
                        </m:sSub>
                      </m:e>
                    </m:d>
                    <m:ctrlPr>
                      <w:rPr>
                        <w:rFonts w:ascii="Cambria Math" w:hAnsi="Cambria Math"/>
                        <w:i/>
                      </w:rPr>
                    </m:ctrlPr>
                  </m:num>
                  <m:den>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j</m:t>
                            </m:r>
                          </m:sub>
                        </m:sSub>
                      </m:e>
                    </m:nary>
                    <m:r>
                      <m:rPr>
                        <m:sty m:val="p"/>
                      </m:rPr>
                      <w:rPr>
                        <w:rFonts w:ascii="Cambria Math" w:hAnsi="Cambria Math"/>
                      </w:rPr>
                      <m:t>ϕ</m:t>
                    </m:r>
                    <m:d>
                      <m:dPr>
                        <m:ctrlPr>
                          <w:rPr>
                            <w:rFonts w:ascii="Cambria Math" w:hAnsi="Cambria Math"/>
                            <w:i/>
                          </w:rPr>
                        </m:ctrlPr>
                      </m:dPr>
                      <m:e>
                        <m:r>
                          <w:rPr>
                            <w:rFonts w:ascii="Cambria Math" w:hAnsi="Cambria Math"/>
                          </w:rPr>
                          <m:t>x;</m:t>
                        </m:r>
                        <m:sSub>
                          <m:sSubPr>
                            <m:ctrlPr>
                              <w:rPr>
                                <w:rFonts w:ascii="Cambria Math" w:hAnsi="Cambria Math"/>
                                <w:i/>
                              </w:rPr>
                            </m:ctrlPr>
                          </m:sSubPr>
                          <m:e>
                            <m:r>
                              <m:rPr>
                                <m:sty m:val="p"/>
                              </m:rPr>
                              <w:rPr>
                                <w:rFonts w:ascii="Cambria Math" w:hAnsi="Cambria Math"/>
                              </w:rPr>
                              <m:t>μ</m:t>
                            </m:r>
                          </m:e>
                          <m:sub>
                            <m:r>
                              <w:rPr>
                                <w:rFonts w:ascii="Cambria Math" w:hAnsi="Cambria Math"/>
                              </w:rPr>
                              <m:t>jX</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X</m:t>
                            </m:r>
                          </m:sub>
                        </m:sSub>
                      </m:e>
                    </m:d>
                    <m:ctrlPr>
                      <w:rPr>
                        <w:rFonts w:ascii="Cambria Math" w:hAnsi="Cambria Math"/>
                        <w:i/>
                      </w:rPr>
                    </m:ctrlPr>
                  </m:den>
                </m:f>
              </m:oMath>
            </m:oMathPara>
          </w:p>
        </w:tc>
        <w:tc>
          <w:tcPr>
            <w:tcW w:w="625" w:type="dxa"/>
            <w:vAlign w:val="center"/>
          </w:tcPr>
          <w:p w14:paraId="324C57CC" w14:textId="7BE2209A" w:rsidR="00D11F2C" w:rsidRPr="005F7DE3" w:rsidRDefault="00D11F2C" w:rsidP="00B83C4A">
            <w:r w:rsidRPr="005F7DE3">
              <w:t>(</w:t>
            </w:r>
            <w:r w:rsidR="00AA15E2">
              <w:fldChar w:fldCharType="begin"/>
            </w:r>
            <w:r w:rsidR="00AA15E2">
              <w:instrText xml:space="preserve"> SEQ Eq \* MERGEFORMAT </w:instrText>
            </w:r>
            <w:r w:rsidR="00AA15E2">
              <w:fldChar w:fldCharType="separate"/>
            </w:r>
            <w:r w:rsidR="00543C7D">
              <w:rPr>
                <w:noProof/>
              </w:rPr>
              <w:t>11</w:t>
            </w:r>
            <w:r w:rsidR="00AA15E2">
              <w:rPr>
                <w:noProof/>
              </w:rPr>
              <w:fldChar w:fldCharType="end"/>
            </w:r>
            <w:r w:rsidRPr="005F7DE3">
              <w:t>)</w:t>
            </w:r>
          </w:p>
        </w:tc>
      </w:tr>
    </w:tbl>
    <w:p w14:paraId="2B1AAA84" w14:textId="77777777" w:rsidR="00D11F2C" w:rsidRPr="005F7DE3" w:rsidRDefault="00D11F2C" w:rsidP="00CB195C"/>
    <w:p w14:paraId="6F7782DD" w14:textId="25C20961" w:rsidR="00F641A4" w:rsidRPr="005F7DE3" w:rsidRDefault="00390D81" w:rsidP="00546B13">
      <w:pPr>
        <w:rPr>
          <w:iCs/>
        </w:rPr>
      </w:pPr>
      <w:r w:rsidRPr="005F7DE3">
        <w:rPr>
          <w:iCs/>
        </w:rPr>
        <w:t xml:space="preserve">In the current study, we are interested in the expectation of </w:t>
      </w:r>
      <w:r w:rsidRPr="00626F5E">
        <w:rPr>
          <w:i/>
        </w:rPr>
        <w:t>y</w:t>
      </w:r>
      <w:r w:rsidRPr="005F7DE3">
        <w:rPr>
          <w:iCs/>
        </w:rPr>
        <w:t xml:space="preserve"> among all gaussian component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390D81" w:rsidRPr="005F7DE3" w14:paraId="1F033B35" w14:textId="77777777" w:rsidTr="00AE37D1">
        <w:trPr>
          <w:jc w:val="center"/>
        </w:trPr>
        <w:tc>
          <w:tcPr>
            <w:tcW w:w="625" w:type="dxa"/>
            <w:vAlign w:val="center"/>
          </w:tcPr>
          <w:p w14:paraId="385D44BE" w14:textId="77777777" w:rsidR="00390D81" w:rsidRPr="005F7DE3" w:rsidRDefault="00390D81" w:rsidP="00B83C4A"/>
        </w:tc>
        <w:tc>
          <w:tcPr>
            <w:tcW w:w="8100" w:type="dxa"/>
            <w:vAlign w:val="center"/>
          </w:tcPr>
          <w:p w14:paraId="6D2309C8" w14:textId="3FACEEC6" w:rsidR="00390D81" w:rsidRPr="005F7DE3" w:rsidRDefault="00AA15E2" w:rsidP="00B83C4A">
            <w:pPr>
              <w:jc w:val="center"/>
            </w:pPr>
            <m:oMathPara>
              <m:oMath>
                <m:sSub>
                  <m:sSubPr>
                    <m:ctrlPr>
                      <w:rPr>
                        <w:rFonts w:ascii="Cambria Math" w:hAnsi="Cambria Math"/>
                        <w:i/>
                      </w:rPr>
                    </m:ctrlPr>
                  </m:sSubPr>
                  <m:e>
                    <m:r>
                      <w:rPr>
                        <w:rFonts w:ascii="Cambria Math" w:hAnsi="Cambria Math"/>
                      </w:rPr>
                      <m:t>y</m:t>
                    </m:r>
                  </m:e>
                  <m:sub>
                    <m:r>
                      <w:rPr>
                        <w:rFonts w:ascii="Cambria Math" w:hAnsi="Cambria Math"/>
                      </w:rPr>
                      <m:t>predicted</m:t>
                    </m:r>
                    <m:r>
                      <m:rPr>
                        <m:lit/>
                      </m:rPr>
                      <w:rPr>
                        <w:rFonts w:ascii="Cambria Math" w:hAnsi="Cambria Math"/>
                      </w:rPr>
                      <m:t>|</m:t>
                    </m:r>
                    <m:r>
                      <w:rPr>
                        <w:rFonts w:ascii="Cambria Math" w:hAnsi="Cambria Math"/>
                      </w:rPr>
                      <m:t>x</m:t>
                    </m:r>
                  </m:sub>
                </m:sSub>
                <m:r>
                  <w:rPr>
                    <w:rFonts w:ascii="Cambria Math" w:hAnsi="Cambria Math"/>
                  </w:rPr>
                  <m:t>=m</m:t>
                </m:r>
                <m:d>
                  <m:dPr>
                    <m:ctrlPr>
                      <w:rPr>
                        <w:rFonts w:ascii="Cambria Math" w:hAnsi="Cambria Math"/>
                        <w:i/>
                      </w:rPr>
                    </m:ctrlPr>
                  </m:dPr>
                  <m:e>
                    <m:r>
                      <w:rPr>
                        <w:rFonts w:ascii="Cambria Math" w:hAnsi="Cambria Math"/>
                      </w:rPr>
                      <m:t>x</m:t>
                    </m:r>
                  </m:e>
                </m:d>
                <m:r>
                  <w:rPr>
                    <w:rFonts w:ascii="Cambria Math" w:hAnsi="Cambria Math"/>
                  </w:rPr>
                  <m:t>=E</m:t>
                </m:r>
                <m:d>
                  <m:dPr>
                    <m:begChr m:val="["/>
                    <m:endChr m:val="]"/>
                    <m:ctrlPr>
                      <w:rPr>
                        <w:rFonts w:ascii="Cambria Math" w:hAnsi="Cambria Math"/>
                        <w:i/>
                      </w:rPr>
                    </m:ctrlPr>
                  </m:dPr>
                  <m:e>
                    <m:r>
                      <w:rPr>
                        <w:rFonts w:ascii="Cambria Math" w:hAnsi="Cambria Math"/>
                      </w:rPr>
                      <m:t>Y</m:t>
                    </m:r>
                    <m:r>
                      <m:rPr>
                        <m:lit/>
                      </m:rPr>
                      <w:rPr>
                        <w:rFonts w:ascii="Cambria Math" w:hAnsi="Cambria Math"/>
                      </w:rPr>
                      <m:t>|</m:t>
                    </m:r>
                    <m:r>
                      <w:rPr>
                        <w:rFonts w:ascii="Cambria Math" w:hAnsi="Cambria Math"/>
                      </w:rPr>
                      <m:t>X=x</m:t>
                    </m:r>
                  </m:e>
                </m:d>
                <m:r>
                  <w:rPr>
                    <w:rFonts w:ascii="Cambria Math" w:hAnsi="Cambria Math"/>
                  </w:rPr>
                  <m:t>=</m:t>
                </m:r>
                <m:nary>
                  <m:naryPr>
                    <m:chr m:val="∑"/>
                    <m:ctrlPr>
                      <w:rPr>
                        <w:rFonts w:ascii="Cambria Math" w:hAnsi="Cambria Math"/>
                      </w:rPr>
                    </m:ctrlPr>
                  </m:naryPr>
                  <m:sub>
                    <m:r>
                      <w:rPr>
                        <w:rFonts w:ascii="Cambria Math" w:hAnsi="Cambria Math"/>
                      </w:rPr>
                      <m:t>k=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w:rPr>
                            <w:rFonts w:ascii="Cambria Math" w:hAnsi="Cambria Math"/>
                          </w:rPr>
                          <m:t>w</m:t>
                        </m:r>
                      </m:e>
                      <m:sub>
                        <m:r>
                          <w:rPr>
                            <w:rFonts w:ascii="Cambria Math" w:hAnsi="Cambria Math"/>
                          </w:rPr>
                          <m:t>j</m:t>
                        </m:r>
                      </m:sub>
                    </m:sSub>
                    <m:d>
                      <m:dPr>
                        <m:ctrlPr>
                          <w:rPr>
                            <w:rFonts w:ascii="Cambria Math" w:hAnsi="Cambria Math"/>
                            <w:i/>
                          </w:rPr>
                        </m:ctrlPr>
                      </m:dPr>
                      <m:e>
                        <m:r>
                          <w:rPr>
                            <w:rFonts w:ascii="Cambria Math" w:hAnsi="Cambria Math"/>
                          </w:rPr>
                          <m:t>x</m:t>
                        </m:r>
                      </m:e>
                    </m:d>
                    <m:sSub>
                      <m:sSubPr>
                        <m:ctrlPr>
                          <w:rPr>
                            <w:rFonts w:ascii="Cambria Math" w:hAnsi="Cambria Math"/>
                            <w:i/>
                          </w:rPr>
                        </m:ctrlPr>
                      </m:sSubPr>
                      <m:e>
                        <m:r>
                          <w:rPr>
                            <w:rFonts w:ascii="Cambria Math" w:hAnsi="Cambria Math"/>
                          </w:rPr>
                          <m:t>m</m:t>
                        </m:r>
                      </m:e>
                      <m:sub>
                        <m:r>
                          <w:rPr>
                            <w:rFonts w:ascii="Cambria Math" w:hAnsi="Cambria Math"/>
                          </w:rPr>
                          <m:t>j</m:t>
                        </m:r>
                      </m:sub>
                    </m:sSub>
                    <m:d>
                      <m:dPr>
                        <m:ctrlPr>
                          <w:rPr>
                            <w:rFonts w:ascii="Cambria Math" w:hAnsi="Cambria Math"/>
                            <w:i/>
                          </w:rPr>
                        </m:ctrlPr>
                      </m:dPr>
                      <m:e>
                        <m:r>
                          <w:rPr>
                            <w:rFonts w:ascii="Cambria Math" w:hAnsi="Cambria Math"/>
                          </w:rPr>
                          <m:t>x</m:t>
                        </m:r>
                      </m:e>
                    </m:d>
                  </m:e>
                </m:nary>
              </m:oMath>
            </m:oMathPara>
          </w:p>
        </w:tc>
        <w:tc>
          <w:tcPr>
            <w:tcW w:w="625" w:type="dxa"/>
            <w:vAlign w:val="center"/>
          </w:tcPr>
          <w:p w14:paraId="743B38E9" w14:textId="655CE97D" w:rsidR="00390D81" w:rsidRPr="005F7DE3" w:rsidRDefault="00390D81" w:rsidP="00B83C4A">
            <w:r w:rsidRPr="005F7DE3">
              <w:t>(</w:t>
            </w:r>
            <w:r w:rsidR="00AA15E2">
              <w:fldChar w:fldCharType="begin"/>
            </w:r>
            <w:r w:rsidR="00AA15E2">
              <w:instrText xml:space="preserve"> SEQ Eq \* MERGEFORMAT </w:instrText>
            </w:r>
            <w:r w:rsidR="00AA15E2">
              <w:fldChar w:fldCharType="separate"/>
            </w:r>
            <w:r w:rsidR="00543C7D">
              <w:rPr>
                <w:noProof/>
              </w:rPr>
              <w:t>12</w:t>
            </w:r>
            <w:r w:rsidR="00AA15E2">
              <w:rPr>
                <w:noProof/>
              </w:rPr>
              <w:fldChar w:fldCharType="end"/>
            </w:r>
            <w:r w:rsidRPr="005F7DE3">
              <w:t>)</w:t>
            </w:r>
          </w:p>
        </w:tc>
      </w:tr>
    </w:tbl>
    <w:p w14:paraId="2886043C" w14:textId="465E73BF" w:rsidR="00390D81" w:rsidRPr="005F7DE3" w:rsidRDefault="00390D81" w:rsidP="00546B13">
      <w:pPr>
        <w:rPr>
          <w:rFonts w:eastAsiaTheme="minorEastAsia"/>
          <w:iCs/>
          <w:lang w:eastAsia="zh-CN"/>
        </w:rPr>
      </w:pPr>
    </w:p>
    <w:p w14:paraId="0DAE63D1" w14:textId="1D0F61B0" w:rsidR="00BF68F2" w:rsidRPr="005F7DE3" w:rsidRDefault="000949D9" w:rsidP="00BF68F2">
      <w:pPr>
        <w:rPr>
          <w:rFonts w:eastAsiaTheme="minorEastAsia"/>
          <w:iCs/>
          <w:lang w:eastAsia="zh-CN"/>
        </w:rPr>
      </w:pPr>
      <w:r w:rsidRPr="005F7DE3">
        <w:t>To</w:t>
      </w:r>
      <w:r w:rsidR="008919E2" w:rsidRPr="005F7DE3">
        <w:t xml:space="preserve"> </w:t>
      </w:r>
      <w:r w:rsidR="0046626F" w:rsidRPr="005F7DE3">
        <w:rPr>
          <w:rFonts w:eastAsiaTheme="minorEastAsia"/>
          <w:iCs/>
          <w:lang w:eastAsia="zh-CN"/>
        </w:rPr>
        <w:t xml:space="preserve">accommodate new data in an online setting, </w:t>
      </w:r>
      <w:r w:rsidR="008919E2" w:rsidRPr="005F7DE3">
        <w:rPr>
          <w:rFonts w:eastAsiaTheme="minorEastAsia"/>
          <w:iCs/>
          <w:lang w:eastAsia="zh-CN"/>
        </w:rPr>
        <w:t>control model complexity</w:t>
      </w:r>
      <w:r w:rsidRPr="005F7DE3">
        <w:t xml:space="preserve"> and</w:t>
      </w:r>
      <w:r w:rsidR="008919E2" w:rsidRPr="005F7DE3">
        <w:t xml:space="preserve"> allow to</w:t>
      </w:r>
      <w:r w:rsidRPr="005F7DE3">
        <w:t xml:space="preserve"> modeling time-var</w:t>
      </w:r>
      <w:r w:rsidR="008919E2" w:rsidRPr="005F7DE3">
        <w:t>ying processes,</w:t>
      </w:r>
      <w:r w:rsidRPr="005F7DE3">
        <w:rPr>
          <w:rFonts w:eastAsiaTheme="minorEastAsia"/>
          <w:iCs/>
          <w:lang w:eastAsia="zh-CN"/>
        </w:rPr>
        <w:t xml:space="preserve"> </w:t>
      </w:r>
      <w:r w:rsidR="00AD0284" w:rsidRPr="005F7DE3">
        <w:rPr>
          <w:rFonts w:eastAsiaTheme="minorEastAsia"/>
          <w:iCs/>
          <w:lang w:eastAsia="zh-CN"/>
        </w:rPr>
        <w:t xml:space="preserve">GGMR has been proposed by </w:t>
      </w:r>
      <w:r w:rsidR="007E487D" w:rsidRPr="005F7DE3">
        <w:rPr>
          <w:rFonts w:eastAsiaTheme="minorEastAsia"/>
          <w:iCs/>
          <w:lang w:eastAsia="zh-CN"/>
        </w:rPr>
        <w:fldChar w:fldCharType="begin"/>
      </w:r>
      <w:r w:rsidR="00A076C2">
        <w:rPr>
          <w:rFonts w:eastAsiaTheme="minorEastAsia"/>
          <w:iCs/>
          <w:lang w:eastAsia="zh-CN"/>
        </w:rPr>
        <w:instrText xml:space="preserve"> ADDIN ZOTERO_ITEM CSL_CITATION {"citationID":"anUGVN95","properties":{"formattedCitation":"(Bouchachia and Vanaret 2011)","plainCitation":"(Bouchachia and Vanaret 2011)","noteIndex":0},"citationItems":[{"id":635,"uris":["http://zotero.org/users/3944343/items/E352XIXN"],"itemData":{"id":635,"type":"paper-conference","abstract":"Incremental learning aims at equipping data-driven systems with self-monitoring and self-adaptation mechanisms to accommodate new data in an online setting. The resulting model underlying the system can be adjusted whenever data become available. The present paper proposes a new incremental learning algorithm, called 2G2M, to learn Growing Gaussian Mixture Models. The algorithm is furnished with abilities (1) to accommodate data online, (2) to maintain low complexity of the model, and (3) to reconcile labeled and unlabeled data. To discuss the efficiency of the proposed incremental learning algorithm, an empirical evaluation is provided.","DOI":"10.1109/ICMLA.2011.79","event":"Proceedings - 10th International Conference on Machine Learning and Applications, ICMLA 2011","source":"ResearchGate","title":"Incremental Learning Based on Growing Gaussian Mixture Models","volume":"2","author":[{"family":"Bouchachia","given":"Hamid"},{"family":"Vanaret","given":"Charlie"}],"issued":{"date-parts":[["2011",12,1]]}}}],"schema":"https://github.com/citation-style-language/schema/raw/master/csl-citation.json"} </w:instrText>
      </w:r>
      <w:r w:rsidR="007E487D" w:rsidRPr="005F7DE3">
        <w:rPr>
          <w:rFonts w:eastAsiaTheme="minorEastAsia"/>
          <w:iCs/>
          <w:lang w:eastAsia="zh-CN"/>
        </w:rPr>
        <w:fldChar w:fldCharType="separate"/>
      </w:r>
      <w:r w:rsidR="00A076C2" w:rsidRPr="00A076C2">
        <w:rPr>
          <w:rFonts w:eastAsiaTheme="minorEastAsia"/>
        </w:rPr>
        <w:t>(Bouchachia and Vanaret 2011)</w:t>
      </w:r>
      <w:r w:rsidR="007E487D" w:rsidRPr="005F7DE3">
        <w:rPr>
          <w:rFonts w:eastAsiaTheme="minorEastAsia"/>
          <w:iCs/>
          <w:lang w:eastAsia="zh-CN"/>
        </w:rPr>
        <w:fldChar w:fldCharType="end"/>
      </w:r>
      <w:r w:rsidR="007E487D" w:rsidRPr="005F7DE3">
        <w:rPr>
          <w:rFonts w:eastAsiaTheme="minorEastAsia"/>
          <w:iCs/>
          <w:lang w:eastAsia="zh-CN"/>
        </w:rPr>
        <w:t xml:space="preserve"> </w:t>
      </w:r>
      <w:r w:rsidR="00AD0284" w:rsidRPr="005F7DE3">
        <w:rPr>
          <w:rFonts w:eastAsiaTheme="minorEastAsia"/>
          <w:iCs/>
          <w:lang w:eastAsia="zh-CN"/>
        </w:rPr>
        <w:t>with growing and shrinking mechanisms</w:t>
      </w:r>
      <w:r w:rsidR="009A4932" w:rsidRPr="005F7DE3">
        <w:rPr>
          <w:rFonts w:eastAsiaTheme="minorEastAsia"/>
          <w:iCs/>
          <w:lang w:eastAsia="zh-CN"/>
        </w:rPr>
        <w:t>.</w:t>
      </w:r>
      <w:r w:rsidR="00166AC6" w:rsidRPr="005F7DE3">
        <w:rPr>
          <w:rFonts w:eastAsiaTheme="minorEastAsia"/>
          <w:iCs/>
          <w:lang w:eastAsia="zh-CN"/>
        </w:rPr>
        <w:t xml:space="preserve"> </w:t>
      </w:r>
      <w:r w:rsidR="00635DD4" w:rsidRPr="005F7DE3">
        <w:rPr>
          <w:rFonts w:eastAsiaTheme="minorEastAsia"/>
          <w:iCs/>
          <w:lang w:eastAsia="zh-CN"/>
        </w:rPr>
        <w:t xml:space="preserve">We utilized </w:t>
      </w:r>
      <w:r w:rsidR="006D7DC2" w:rsidRPr="005F7DE3">
        <w:rPr>
          <w:rFonts w:eastAsiaTheme="minorEastAsia"/>
          <w:iCs/>
          <w:lang w:eastAsia="zh-CN"/>
        </w:rPr>
        <w:t xml:space="preserve">its </w:t>
      </w:r>
      <w:r w:rsidR="00635DD4" w:rsidRPr="005F7DE3">
        <w:rPr>
          <w:rFonts w:eastAsiaTheme="minorEastAsia"/>
          <w:iCs/>
          <w:lang w:eastAsia="zh-CN"/>
        </w:rPr>
        <w:t xml:space="preserve">updating gaussians </w:t>
      </w:r>
      <w:r w:rsidR="006D7DC2" w:rsidRPr="005F7DE3">
        <w:rPr>
          <w:rFonts w:eastAsiaTheme="minorEastAsia"/>
          <w:iCs/>
          <w:lang w:eastAsia="zh-CN"/>
        </w:rPr>
        <w:t xml:space="preserve">algorithm </w:t>
      </w:r>
      <w:r w:rsidR="00635DD4" w:rsidRPr="005F7DE3">
        <w:rPr>
          <w:rFonts w:eastAsiaTheme="minorEastAsia"/>
          <w:iCs/>
          <w:lang w:eastAsia="zh-CN"/>
        </w:rPr>
        <w:t>in the present paper.</w:t>
      </w:r>
      <w:r w:rsidR="008F6A72" w:rsidRPr="005F7DE3">
        <w:rPr>
          <w:rFonts w:eastAsiaTheme="minorEastAsia"/>
          <w:iCs/>
          <w:lang w:eastAsia="zh-CN"/>
        </w:rPr>
        <w:t xml:space="preserve"> More details can be seen in</w:t>
      </w:r>
      <w:r w:rsidR="007E487D" w:rsidRPr="005F7DE3">
        <w:rPr>
          <w:rFonts w:eastAsiaTheme="minorEastAsia"/>
          <w:iCs/>
          <w:lang w:eastAsia="zh-CN"/>
        </w:rPr>
        <w:t xml:space="preserve"> </w:t>
      </w:r>
      <w:r w:rsidR="006064B5" w:rsidRPr="005F7DE3">
        <w:rPr>
          <w:rFonts w:eastAsiaTheme="minorEastAsia"/>
          <w:iCs/>
          <w:lang w:eastAsia="zh-CN"/>
        </w:rPr>
        <w:fldChar w:fldCharType="begin"/>
      </w:r>
      <w:r w:rsidR="00A076C2">
        <w:rPr>
          <w:rFonts w:eastAsiaTheme="minorEastAsia"/>
          <w:iCs/>
          <w:lang w:eastAsia="zh-CN"/>
        </w:rPr>
        <w:instrText xml:space="preserve"> ADDIN ZOTERO_ITEM CSL_CITATION {"citationID":"E4fOwbgH","properties":{"formattedCitation":"(Bouchachia and Vanaret 2011)","plainCitation":"(Bouchachia and Vanaret 2011)","noteIndex":0},"citationItems":[{"id":635,"uris":["http://zotero.org/users/3944343/items/E352XIXN"],"itemData":{"id":635,"type":"paper-conference","abstract":"Incremental learning aims at equipping data-driven systems with self-monitoring and self-adaptation mechanisms to accommodate new data in an online setting. The resulting model underlying the system can be adjusted whenever data become available. The present paper proposes a new incremental learning algorithm, called 2G2M, to learn Growing Gaussian Mixture Models. The algorithm is furnished with abilities (1) to accommodate data online, (2) to maintain low complexity of the model, and (3) to reconcile labeled and unlabeled data. To discuss the efficiency of the proposed incremental learning algorithm, an empirical evaluation is provided.","DOI":"10.1109/ICMLA.2011.79","event":"Proceedings - 10th International Conference on Machine Learning and Applications, ICMLA 2011","source":"ResearchGate","title":"Incremental Learning Based on Growing Gaussian Mixture Models","volume":"2","author":[{"family":"Bouchachia","given":"Hamid"},{"family":"Vanaret","given":"Charlie"}],"issued":{"date-parts":[["2011",12,1]]}}}],"schema":"https://github.com/citation-style-language/schema/raw/master/csl-citation.json"} </w:instrText>
      </w:r>
      <w:r w:rsidR="006064B5" w:rsidRPr="005F7DE3">
        <w:rPr>
          <w:rFonts w:eastAsiaTheme="minorEastAsia"/>
          <w:iCs/>
          <w:lang w:eastAsia="zh-CN"/>
        </w:rPr>
        <w:fldChar w:fldCharType="separate"/>
      </w:r>
      <w:r w:rsidR="00A076C2" w:rsidRPr="00A076C2">
        <w:rPr>
          <w:rFonts w:eastAsiaTheme="minorEastAsia"/>
        </w:rPr>
        <w:t>(Bouchachia and Vanaret 2011)</w:t>
      </w:r>
      <w:r w:rsidR="006064B5" w:rsidRPr="005F7DE3">
        <w:rPr>
          <w:rFonts w:eastAsiaTheme="minorEastAsia"/>
          <w:iCs/>
          <w:lang w:eastAsia="zh-CN"/>
        </w:rPr>
        <w:fldChar w:fldCharType="end"/>
      </w:r>
      <w:r w:rsidR="006064B5" w:rsidRPr="005F7DE3">
        <w:rPr>
          <w:rFonts w:eastAsiaTheme="minorEastAsia"/>
          <w:iCs/>
          <w:lang w:eastAsia="zh-CN"/>
        </w:rPr>
        <w:t>.</w:t>
      </w:r>
      <w:r w:rsidR="008F6A72" w:rsidRPr="005F7DE3">
        <w:rPr>
          <w:rFonts w:eastAsiaTheme="minorEastAsia"/>
          <w:iCs/>
          <w:lang w:eastAsia="zh-CN"/>
        </w:rPr>
        <w:t xml:space="preserve"> T</w:t>
      </w:r>
      <w:r w:rsidR="00BF68F2" w:rsidRPr="005F7DE3">
        <w:rPr>
          <w:rFonts w:eastAsiaTheme="minorEastAsia"/>
          <w:iCs/>
          <w:lang w:eastAsia="zh-CN"/>
        </w:rPr>
        <w:t xml:space="preserve">he best match Gaussian will be updated </w:t>
      </w:r>
      <w:r w:rsidR="008F6A72" w:rsidRPr="005F7DE3">
        <w:rPr>
          <w:rFonts w:eastAsiaTheme="minorEastAsia"/>
          <w:iCs/>
          <w:lang w:eastAsia="zh-CN"/>
        </w:rPr>
        <w:t>with the following formul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0"/>
        <w:gridCol w:w="8100"/>
        <w:gridCol w:w="684"/>
      </w:tblGrid>
      <w:tr w:rsidR="00E72A8D" w:rsidRPr="005F7DE3" w14:paraId="0EDE1483" w14:textId="77777777" w:rsidTr="004C4084">
        <w:trPr>
          <w:jc w:val="center"/>
        </w:trPr>
        <w:tc>
          <w:tcPr>
            <w:tcW w:w="630" w:type="dxa"/>
            <w:vAlign w:val="center"/>
          </w:tcPr>
          <w:p w14:paraId="2F7225A3" w14:textId="77777777" w:rsidR="00E72A8D" w:rsidRPr="005F7DE3" w:rsidRDefault="00E72A8D" w:rsidP="00B83C4A"/>
        </w:tc>
        <w:tc>
          <w:tcPr>
            <w:tcW w:w="8100" w:type="dxa"/>
            <w:vAlign w:val="center"/>
          </w:tcPr>
          <w:p w14:paraId="491A9AD5" w14:textId="21073D41" w:rsidR="00E72A8D" w:rsidRPr="005F7DE3" w:rsidRDefault="00AA15E2" w:rsidP="00157723">
            <w:pPr>
              <w:spacing w:line="360" w:lineRule="auto"/>
              <w:jc w:val="center"/>
            </w:pPr>
            <m:oMathPara>
              <m:oMath>
                <m:sSub>
                  <m:sSubPr>
                    <m:ctrlPr>
                      <w:rPr>
                        <w:rFonts w:ascii="Cambria Math" w:hAnsi="Cambria Math"/>
                        <w:i/>
                      </w:rPr>
                    </m:ctrlPr>
                  </m:sSubPr>
                  <m:e>
                    <m:r>
                      <w:rPr>
                        <w:rFonts w:ascii="Cambria Math" w:hAnsi="Cambria Math"/>
                      </w:rPr>
                      <m:t>q</m:t>
                    </m:r>
                  </m:e>
                  <m:sub>
                    <m:r>
                      <w:rPr>
                        <w:rFonts w:ascii="Cambria Math" w:hAnsi="Cambria Math"/>
                      </w:rPr>
                      <m:t>j</m:t>
                    </m:r>
                  </m:sub>
                </m:sSub>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p</m:t>
                        </m:r>
                      </m:e>
                      <m:sub>
                        <m:r>
                          <w:rPr>
                            <w:rFonts w:ascii="Cambria Math" w:hAnsi="Cambria Math"/>
                          </w:rPr>
                          <m:t>j</m:t>
                        </m:r>
                      </m:sub>
                    </m:sSub>
                    <m:ctrlPr>
                      <w:rPr>
                        <w:rFonts w:ascii="Cambria Math" w:hAnsi="Cambria Math"/>
                        <w:i/>
                      </w:rPr>
                    </m:ctrlPr>
                  </m:num>
                  <m:den>
                    <m:nary>
                      <m:naryPr>
                        <m:chr m:val="∑"/>
                        <m:supHide m:val="1"/>
                        <m:ctrlPr>
                          <w:rPr>
                            <w:rFonts w:ascii="Cambria Math" w:hAnsi="Cambria Math"/>
                          </w:rPr>
                        </m:ctrlPr>
                      </m:naryPr>
                      <m:sub>
                        <m:r>
                          <w:rPr>
                            <w:rFonts w:ascii="Cambria Math" w:hAnsi="Cambria Math"/>
                          </w:rPr>
                          <m:t>k=1…K</m:t>
                        </m:r>
                        <m:ctrlPr>
                          <w:rPr>
                            <w:rFonts w:ascii="Cambria Math" w:hAnsi="Cambria Math"/>
                            <w:i/>
                          </w:rPr>
                        </m:ctrlPr>
                      </m:sub>
                      <m:sup>
                        <m:ctrlPr>
                          <w:rPr>
                            <w:rFonts w:ascii="Cambria Math" w:hAnsi="Cambria Math"/>
                            <w:i/>
                          </w:rPr>
                        </m:ctrlPr>
                      </m:sup>
                      <m:e>
                        <m:sSub>
                          <m:sSubPr>
                            <m:ctrlPr>
                              <w:rPr>
                                <w:rFonts w:ascii="Cambria Math" w:hAnsi="Cambria Math"/>
                                <w:i/>
                              </w:rPr>
                            </m:ctrlPr>
                          </m:sSubPr>
                          <m:e>
                            <m:r>
                              <w:rPr>
                                <w:rFonts w:ascii="Cambria Math" w:hAnsi="Cambria Math"/>
                              </w:rPr>
                              <m:t>p</m:t>
                            </m:r>
                          </m:e>
                          <m:sub>
                            <m:r>
                              <w:rPr>
                                <w:rFonts w:ascii="Cambria Math" w:hAnsi="Cambria Math"/>
                              </w:rPr>
                              <m:t>k</m:t>
                            </m:r>
                          </m:sub>
                        </m:sSub>
                        <m:ctrlPr>
                          <w:rPr>
                            <w:rFonts w:ascii="Cambria Math" w:hAnsi="Cambria Math"/>
                            <w:i/>
                          </w:rPr>
                        </m:ctrlPr>
                      </m:e>
                    </m:nary>
                    <m:ctrlPr>
                      <w:rPr>
                        <w:rFonts w:ascii="Cambria Math" w:hAnsi="Cambria Math"/>
                        <w:i/>
                      </w:rPr>
                    </m:ctrlPr>
                  </m:den>
                </m:f>
              </m:oMath>
            </m:oMathPara>
          </w:p>
        </w:tc>
        <w:tc>
          <w:tcPr>
            <w:tcW w:w="684" w:type="dxa"/>
            <w:vAlign w:val="center"/>
          </w:tcPr>
          <w:p w14:paraId="1CB2B533" w14:textId="2C070B04" w:rsidR="00E72A8D" w:rsidRPr="005F7DE3" w:rsidRDefault="00E72A8D" w:rsidP="00157723">
            <w:pPr>
              <w:spacing w:line="360" w:lineRule="auto"/>
            </w:pPr>
            <w:r w:rsidRPr="005F7DE3">
              <w:t>(</w:t>
            </w:r>
            <w:bookmarkStart w:id="5" w:name="ggmr_start"/>
            <w:r w:rsidR="000C24BB" w:rsidRPr="005F7DE3">
              <w:fldChar w:fldCharType="begin"/>
            </w:r>
            <w:r w:rsidR="000C24BB" w:rsidRPr="005F7DE3">
              <w:instrText xml:space="preserve"> SEQ Eq \* MERGEFORMAT </w:instrText>
            </w:r>
            <w:r w:rsidR="000C24BB" w:rsidRPr="005F7DE3">
              <w:fldChar w:fldCharType="separate"/>
            </w:r>
            <w:r w:rsidR="00543C7D">
              <w:rPr>
                <w:noProof/>
              </w:rPr>
              <w:t>13</w:t>
            </w:r>
            <w:r w:rsidR="000C24BB" w:rsidRPr="005F7DE3">
              <w:rPr>
                <w:noProof/>
              </w:rPr>
              <w:fldChar w:fldCharType="end"/>
            </w:r>
            <w:bookmarkEnd w:id="5"/>
            <w:r w:rsidRPr="005F7DE3">
              <w:t>)</w:t>
            </w:r>
          </w:p>
        </w:tc>
      </w:tr>
      <w:tr w:rsidR="00E72A8D" w:rsidRPr="005F7DE3" w14:paraId="068B7C08" w14:textId="77777777" w:rsidTr="004C4084">
        <w:trPr>
          <w:jc w:val="center"/>
        </w:trPr>
        <w:tc>
          <w:tcPr>
            <w:tcW w:w="630" w:type="dxa"/>
            <w:vAlign w:val="center"/>
          </w:tcPr>
          <w:p w14:paraId="0ADE0BAF" w14:textId="77777777" w:rsidR="00E72A8D" w:rsidRPr="005F7DE3" w:rsidRDefault="00E72A8D" w:rsidP="00B83C4A"/>
        </w:tc>
        <w:tc>
          <w:tcPr>
            <w:tcW w:w="8100" w:type="dxa"/>
            <w:vAlign w:val="center"/>
          </w:tcPr>
          <w:p w14:paraId="0372FC8A" w14:textId="5F0D3D59" w:rsidR="00E72A8D" w:rsidRPr="005F7DE3" w:rsidRDefault="00AA15E2" w:rsidP="00157723">
            <w:pPr>
              <w:spacing w:line="360" w:lineRule="auto"/>
              <w:jc w:val="center"/>
            </w:pPr>
            <m:oMathPara>
              <m:oMath>
                <m:sSub>
                  <m:sSubPr>
                    <m:ctrlPr>
                      <w:rPr>
                        <w:rFonts w:ascii="Cambria Math" w:hAnsi="Cambria Math"/>
                        <w:i/>
                      </w:rPr>
                    </m:ctrlPr>
                  </m:sSubPr>
                  <m:e>
                    <m:r>
                      <w:rPr>
                        <w:rFonts w:ascii="Cambria Math" w:hAnsi="Cambria Math"/>
                      </w:rPr>
                      <m:t>c</m:t>
                    </m: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j</m:t>
                    </m:r>
                  </m:sub>
                </m:sSub>
              </m:oMath>
            </m:oMathPara>
          </w:p>
        </w:tc>
        <w:tc>
          <w:tcPr>
            <w:tcW w:w="684" w:type="dxa"/>
            <w:vAlign w:val="center"/>
          </w:tcPr>
          <w:p w14:paraId="6D4EE3F1" w14:textId="666DCFCE" w:rsidR="00E72A8D" w:rsidRPr="005F7DE3" w:rsidRDefault="00E72A8D" w:rsidP="00157723">
            <w:pPr>
              <w:spacing w:line="360" w:lineRule="auto"/>
            </w:pPr>
            <w:r w:rsidRPr="005F7DE3">
              <w:t>(</w:t>
            </w:r>
            <w:r w:rsidR="00AA15E2">
              <w:fldChar w:fldCharType="begin"/>
            </w:r>
            <w:r w:rsidR="00AA15E2">
              <w:instrText xml:space="preserve"> SEQ Eq \* MERGEFORMAT </w:instrText>
            </w:r>
            <w:r w:rsidR="00AA15E2">
              <w:fldChar w:fldCharType="separate"/>
            </w:r>
            <w:r w:rsidR="00543C7D">
              <w:rPr>
                <w:noProof/>
              </w:rPr>
              <w:t>14</w:t>
            </w:r>
            <w:r w:rsidR="00AA15E2">
              <w:rPr>
                <w:noProof/>
              </w:rPr>
              <w:fldChar w:fldCharType="end"/>
            </w:r>
            <w:r w:rsidRPr="005F7DE3">
              <w:t>)</w:t>
            </w:r>
          </w:p>
        </w:tc>
      </w:tr>
      <w:tr w:rsidR="00E72A8D" w:rsidRPr="005F7DE3" w14:paraId="0FFAFD64" w14:textId="77777777" w:rsidTr="004C4084">
        <w:trPr>
          <w:jc w:val="center"/>
        </w:trPr>
        <w:tc>
          <w:tcPr>
            <w:tcW w:w="630" w:type="dxa"/>
            <w:vAlign w:val="center"/>
          </w:tcPr>
          <w:p w14:paraId="3C0F1CB7" w14:textId="77777777" w:rsidR="00E72A8D" w:rsidRPr="005F7DE3" w:rsidRDefault="00E72A8D" w:rsidP="00B83C4A"/>
        </w:tc>
        <w:tc>
          <w:tcPr>
            <w:tcW w:w="8100" w:type="dxa"/>
            <w:vAlign w:val="center"/>
          </w:tcPr>
          <w:p w14:paraId="2ACD606A" w14:textId="431E0B59" w:rsidR="00E72A8D" w:rsidRPr="005F7DE3" w:rsidRDefault="00AA15E2" w:rsidP="00157723">
            <w:pPr>
              <w:spacing w:line="360" w:lineRule="auto"/>
              <w:jc w:val="center"/>
            </w:pPr>
            <m:oMathPara>
              <m:oMath>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r>
                      <m:rPr>
                        <m:sty m:val="p"/>
                      </m:rPr>
                      <w:rPr>
                        <w:rFonts w:ascii="Cambria Math" w:hAnsi="Cambria Math"/>
                      </w:rPr>
                      <m:t>α</m:t>
                    </m:r>
                  </m:e>
                </m:d>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r>
                  <m:rPr>
                    <m:sty m:val="p"/>
                  </m:rPr>
                  <w:rPr>
                    <w:rFonts w:ascii="Cambria Math" w:hAnsi="Cambria Math"/>
                  </w:rPr>
                  <m:t>α</m:t>
                </m:r>
                <m:sSub>
                  <m:sSubPr>
                    <m:ctrlPr>
                      <w:rPr>
                        <w:rFonts w:ascii="Cambria Math" w:hAnsi="Cambria Math"/>
                        <w:i/>
                      </w:rPr>
                    </m:ctrlPr>
                  </m:sSubPr>
                  <m:e>
                    <m:r>
                      <w:rPr>
                        <w:rFonts w:ascii="Cambria Math" w:hAnsi="Cambria Math"/>
                      </w:rPr>
                      <m:t>q</m:t>
                    </m:r>
                  </m:e>
                  <m:sub>
                    <m:r>
                      <w:rPr>
                        <w:rFonts w:ascii="Cambria Math" w:hAnsi="Cambria Math"/>
                      </w:rPr>
                      <m:t>j</m:t>
                    </m:r>
                  </m:sub>
                </m:sSub>
              </m:oMath>
            </m:oMathPara>
          </w:p>
        </w:tc>
        <w:tc>
          <w:tcPr>
            <w:tcW w:w="684" w:type="dxa"/>
            <w:vAlign w:val="center"/>
          </w:tcPr>
          <w:p w14:paraId="23F8845F" w14:textId="6A17B2D7" w:rsidR="00E72A8D" w:rsidRPr="005F7DE3" w:rsidRDefault="00E72A8D" w:rsidP="00157723">
            <w:pPr>
              <w:spacing w:line="360" w:lineRule="auto"/>
            </w:pPr>
            <w:r w:rsidRPr="005F7DE3">
              <w:t>(</w:t>
            </w:r>
            <w:r w:rsidR="00AA15E2">
              <w:fldChar w:fldCharType="begin"/>
            </w:r>
            <w:r w:rsidR="00AA15E2">
              <w:instrText xml:space="preserve"> SEQ Eq \* MERGEFORMAT </w:instrText>
            </w:r>
            <w:r w:rsidR="00AA15E2">
              <w:fldChar w:fldCharType="separate"/>
            </w:r>
            <w:r w:rsidR="00543C7D">
              <w:rPr>
                <w:noProof/>
              </w:rPr>
              <w:t>15</w:t>
            </w:r>
            <w:r w:rsidR="00AA15E2">
              <w:rPr>
                <w:noProof/>
              </w:rPr>
              <w:fldChar w:fldCharType="end"/>
            </w:r>
            <w:r w:rsidRPr="005F7DE3">
              <w:t>)</w:t>
            </w:r>
          </w:p>
        </w:tc>
      </w:tr>
      <w:tr w:rsidR="004845F2" w:rsidRPr="005F7DE3" w14:paraId="0C01A509" w14:textId="77777777" w:rsidTr="004C4084">
        <w:trPr>
          <w:jc w:val="center"/>
        </w:trPr>
        <w:tc>
          <w:tcPr>
            <w:tcW w:w="630" w:type="dxa"/>
            <w:vAlign w:val="center"/>
          </w:tcPr>
          <w:p w14:paraId="52B39B03" w14:textId="77777777" w:rsidR="004845F2" w:rsidRPr="005F7DE3" w:rsidRDefault="004845F2" w:rsidP="00B83C4A"/>
        </w:tc>
        <w:tc>
          <w:tcPr>
            <w:tcW w:w="8100" w:type="dxa"/>
            <w:vAlign w:val="center"/>
          </w:tcPr>
          <w:p w14:paraId="4F4EB1A8" w14:textId="7A2ED0CB" w:rsidR="004845F2" w:rsidRPr="005F7DE3" w:rsidRDefault="00AA15E2" w:rsidP="00157723">
            <w:pPr>
              <w:spacing w:line="360" w:lineRule="auto"/>
              <w:jc w:val="center"/>
            </w:pPr>
            <m:oMathPara>
              <m:oMath>
                <m:sSub>
                  <m:sSubPr>
                    <m:ctrlPr>
                      <w:rPr>
                        <w:rFonts w:ascii="Cambria Math" w:hAnsi="Cambria Math"/>
                        <w:i/>
                      </w:rPr>
                    </m:ctrlPr>
                  </m:sSubPr>
                  <m:e>
                    <m:r>
                      <m:rPr>
                        <m:sty m:val="p"/>
                      </m:rPr>
                      <w:rPr>
                        <w:rFonts w:ascii="Cambria Math" w:hAnsi="Cambria Math"/>
                      </w:rPr>
                      <m:t>η</m:t>
                    </m:r>
                    <m:ctrlPr>
                      <w:rPr>
                        <w:rFonts w:ascii="Cambria Math" w:hAnsi="Cambria Math"/>
                      </w:rPr>
                    </m:ctrlP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j</m:t>
                    </m:r>
                  </m:sub>
                </m:sSub>
                <m:d>
                  <m:dPr>
                    <m:ctrlPr>
                      <w:rPr>
                        <w:rFonts w:ascii="Cambria Math" w:hAnsi="Cambria Math"/>
                      </w:rPr>
                    </m:ctrlPr>
                  </m:dPr>
                  <m:e>
                    <m:f>
                      <m:fPr>
                        <m:ctrlPr>
                          <w:rPr>
                            <w:rFonts w:ascii="Cambria Math" w:hAnsi="Cambria Math"/>
                          </w:rPr>
                        </m:ctrlPr>
                      </m:fPr>
                      <m:num>
                        <m:r>
                          <w:rPr>
                            <w:rFonts w:ascii="Cambria Math" w:hAnsi="Cambria Math"/>
                          </w:rPr>
                          <m:t>1-</m:t>
                        </m:r>
                        <m:r>
                          <m:rPr>
                            <m:sty m:val="p"/>
                          </m:rPr>
                          <w:rPr>
                            <w:rFonts w:ascii="Cambria Math" w:hAnsi="Cambria Math"/>
                          </w:rPr>
                          <m:t>α</m:t>
                        </m:r>
                        <m:ctrlPr>
                          <w:rPr>
                            <w:rFonts w:ascii="Cambria Math" w:hAnsi="Cambria Math"/>
                            <w:i/>
                          </w:rPr>
                        </m:ctrlPr>
                      </m:num>
                      <m:den>
                        <m:sSub>
                          <m:sSubPr>
                            <m:ctrlPr>
                              <w:rPr>
                                <w:rFonts w:ascii="Cambria Math" w:hAnsi="Cambria Math"/>
                                <w:i/>
                              </w:rPr>
                            </m:ctrlPr>
                          </m:sSubPr>
                          <m:e>
                            <m:r>
                              <w:rPr>
                                <w:rFonts w:ascii="Cambria Math" w:hAnsi="Cambria Math"/>
                              </w:rPr>
                              <m:t>c</m:t>
                            </m:r>
                          </m:e>
                          <m:sub>
                            <m:r>
                              <w:rPr>
                                <w:rFonts w:ascii="Cambria Math" w:hAnsi="Cambria Math"/>
                              </w:rPr>
                              <m:t>j</m:t>
                            </m:r>
                          </m:sub>
                        </m:sSub>
                        <m:ctrlPr>
                          <w:rPr>
                            <w:rFonts w:ascii="Cambria Math" w:hAnsi="Cambria Math"/>
                            <w:i/>
                          </w:rPr>
                        </m:ctrlPr>
                      </m:den>
                    </m:f>
                    <m:r>
                      <w:rPr>
                        <w:rFonts w:ascii="Cambria Math" w:hAnsi="Cambria Math"/>
                      </w:rPr>
                      <m:t>+</m:t>
                    </m:r>
                    <m:r>
                      <m:rPr>
                        <m:sty m:val="p"/>
                      </m:rPr>
                      <w:rPr>
                        <w:rFonts w:ascii="Cambria Math" w:hAnsi="Cambria Math"/>
                      </w:rPr>
                      <m:t>α</m:t>
                    </m:r>
                    <m:ctrlPr>
                      <w:rPr>
                        <w:rFonts w:ascii="Cambria Math" w:hAnsi="Cambria Math"/>
                        <w:i/>
                      </w:rPr>
                    </m:ctrlPr>
                  </m:e>
                </m:d>
              </m:oMath>
            </m:oMathPara>
          </w:p>
        </w:tc>
        <w:tc>
          <w:tcPr>
            <w:tcW w:w="684" w:type="dxa"/>
            <w:vAlign w:val="center"/>
          </w:tcPr>
          <w:p w14:paraId="190265A2" w14:textId="473460E4" w:rsidR="004845F2" w:rsidRPr="005F7DE3" w:rsidRDefault="004845F2" w:rsidP="00157723">
            <w:pPr>
              <w:spacing w:line="360" w:lineRule="auto"/>
            </w:pPr>
            <w:r w:rsidRPr="005F7DE3">
              <w:t>(</w:t>
            </w:r>
            <w:r w:rsidR="00AA15E2">
              <w:fldChar w:fldCharType="begin"/>
            </w:r>
            <w:r w:rsidR="00AA15E2">
              <w:instrText xml:space="preserve"> SEQ Eq \* MERGEFORMAT </w:instrText>
            </w:r>
            <w:r w:rsidR="00AA15E2">
              <w:fldChar w:fldCharType="separate"/>
            </w:r>
            <w:r w:rsidR="00543C7D">
              <w:rPr>
                <w:noProof/>
              </w:rPr>
              <w:t>16</w:t>
            </w:r>
            <w:r w:rsidR="00AA15E2">
              <w:rPr>
                <w:noProof/>
              </w:rPr>
              <w:fldChar w:fldCharType="end"/>
            </w:r>
            <w:r w:rsidRPr="005F7DE3">
              <w:t>)</w:t>
            </w:r>
          </w:p>
        </w:tc>
      </w:tr>
      <w:tr w:rsidR="003C7D20" w:rsidRPr="005F7DE3" w14:paraId="0A73D7EE" w14:textId="77777777" w:rsidTr="004C4084">
        <w:trPr>
          <w:jc w:val="center"/>
        </w:trPr>
        <w:tc>
          <w:tcPr>
            <w:tcW w:w="630" w:type="dxa"/>
            <w:vAlign w:val="center"/>
          </w:tcPr>
          <w:p w14:paraId="184D407F" w14:textId="77777777" w:rsidR="003C7D20" w:rsidRPr="005F7DE3" w:rsidRDefault="003C7D20" w:rsidP="00B83C4A"/>
        </w:tc>
        <w:tc>
          <w:tcPr>
            <w:tcW w:w="8100" w:type="dxa"/>
            <w:vAlign w:val="center"/>
          </w:tcPr>
          <w:p w14:paraId="66AFFBC3" w14:textId="5A1A1062" w:rsidR="003C7D20" w:rsidRPr="005F7DE3" w:rsidRDefault="00AA15E2" w:rsidP="00157723">
            <w:pPr>
              <w:spacing w:line="360" w:lineRule="auto"/>
              <w:jc w:val="center"/>
            </w:pPr>
            <m:oMathPara>
              <m:oMath>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e>
                </m:d>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sSub>
                  <m:sSubPr>
                    <m:ctrlPr>
                      <w:rPr>
                        <w:rFonts w:ascii="Cambria Math" w:hAnsi="Cambria Math"/>
                        <w:i/>
                      </w:rPr>
                    </m:ctrlPr>
                  </m:sSubPr>
                  <m:e>
                    <m:r>
                      <w:rPr>
                        <w:rFonts w:ascii="Cambria Math" w:hAnsi="Cambria Math"/>
                      </w:rPr>
                      <m:t>x</m:t>
                    </m:r>
                  </m:e>
                  <m:sub>
                    <m:r>
                      <w:rPr>
                        <w:rFonts w:ascii="Cambria Math" w:hAnsi="Cambria Math"/>
                      </w:rPr>
                      <m:t>i</m:t>
                    </m:r>
                  </m:sub>
                </m:sSub>
              </m:oMath>
            </m:oMathPara>
          </w:p>
        </w:tc>
        <w:tc>
          <w:tcPr>
            <w:tcW w:w="684" w:type="dxa"/>
            <w:vAlign w:val="center"/>
          </w:tcPr>
          <w:p w14:paraId="085A4774" w14:textId="2AC66F4B" w:rsidR="003C7D20" w:rsidRPr="005F7DE3" w:rsidRDefault="003C7D20" w:rsidP="00157723">
            <w:pPr>
              <w:spacing w:line="360" w:lineRule="auto"/>
            </w:pPr>
            <w:r w:rsidRPr="005F7DE3">
              <w:t>(</w:t>
            </w:r>
            <w:r w:rsidR="00AA15E2">
              <w:fldChar w:fldCharType="begin"/>
            </w:r>
            <w:r w:rsidR="00AA15E2">
              <w:instrText xml:space="preserve"> SEQ Eq \* MERGEFORMAT </w:instrText>
            </w:r>
            <w:r w:rsidR="00AA15E2">
              <w:fldChar w:fldCharType="separate"/>
            </w:r>
            <w:r w:rsidR="00543C7D">
              <w:rPr>
                <w:noProof/>
              </w:rPr>
              <w:t>17</w:t>
            </w:r>
            <w:r w:rsidR="00AA15E2">
              <w:rPr>
                <w:noProof/>
              </w:rPr>
              <w:fldChar w:fldCharType="end"/>
            </w:r>
            <w:r w:rsidRPr="005F7DE3">
              <w:t>)</w:t>
            </w:r>
          </w:p>
        </w:tc>
      </w:tr>
      <w:tr w:rsidR="003C7D20" w:rsidRPr="005F7DE3" w14:paraId="7F942D85" w14:textId="77777777" w:rsidTr="004C4084">
        <w:trPr>
          <w:jc w:val="center"/>
        </w:trPr>
        <w:tc>
          <w:tcPr>
            <w:tcW w:w="630" w:type="dxa"/>
            <w:vAlign w:val="center"/>
          </w:tcPr>
          <w:p w14:paraId="02B6A7FE" w14:textId="77777777" w:rsidR="003C7D20" w:rsidRPr="005F7DE3" w:rsidRDefault="003C7D20" w:rsidP="00B83C4A"/>
        </w:tc>
        <w:tc>
          <w:tcPr>
            <w:tcW w:w="8100" w:type="dxa"/>
            <w:vAlign w:val="center"/>
          </w:tcPr>
          <w:p w14:paraId="34577D36" w14:textId="240C6A03" w:rsidR="002C7AD3" w:rsidRPr="005F7DE3" w:rsidRDefault="00AA15E2" w:rsidP="00157723">
            <w:pPr>
              <w:spacing w:line="360" w:lineRule="auto"/>
            </w:pPr>
            <m:oMathPara>
              <m:oMath>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e>
                </m:d>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m:rPr>
                                <m:sty m:val="p"/>
                              </m:rPr>
                              <w:rPr>
                                <w:rFonts w:ascii="Cambria Math" w:hAnsi="Cambria Math"/>
                              </w:rPr>
                              <m:t>μ</m:t>
                            </m:r>
                          </m:e>
                          <m:sub>
                            <m:r>
                              <w:rPr>
                                <w:rFonts w:ascii="Cambria Math" w:hAnsi="Cambria Math"/>
                              </w:rPr>
                              <m:t>j</m:t>
                            </m:r>
                          </m:sub>
                        </m:sSub>
                        <m:d>
                          <m:dPr>
                            <m:ctrlPr>
                              <w:rPr>
                                <w:rFonts w:ascii="Cambria Math" w:hAnsi="Cambria Math"/>
                                <w:i/>
                              </w:rPr>
                            </m:ctrlPr>
                          </m:dPr>
                          <m:e>
                            <m:r>
                              <w:rPr>
                                <w:rFonts w:ascii="Cambria Math" w:hAnsi="Cambria Math"/>
                              </w:rPr>
                              <m:t>t-1</m:t>
                            </m:r>
                          </m:e>
                        </m:d>
                      </m:e>
                    </m:d>
                  </m:e>
                  <m:sup>
                    <m:r>
                      <w:rPr>
                        <w:rFonts w:ascii="Cambria Math" w:hAnsi="Cambria Math"/>
                      </w:rPr>
                      <m:t>2</m:t>
                    </m:r>
                  </m:sup>
                </m:sSup>
              </m:oMath>
            </m:oMathPara>
          </w:p>
        </w:tc>
        <w:tc>
          <w:tcPr>
            <w:tcW w:w="684" w:type="dxa"/>
            <w:vAlign w:val="center"/>
          </w:tcPr>
          <w:p w14:paraId="1B6B5478" w14:textId="68EFCE38" w:rsidR="003C7D20" w:rsidRPr="005F7DE3" w:rsidRDefault="003C7D20" w:rsidP="00157723">
            <w:pPr>
              <w:spacing w:line="360" w:lineRule="auto"/>
            </w:pPr>
            <w:r w:rsidRPr="005F7DE3">
              <w:t>(</w:t>
            </w:r>
            <w:bookmarkStart w:id="6" w:name="ggmr_end"/>
            <w:r w:rsidR="000C24BB" w:rsidRPr="005F7DE3">
              <w:fldChar w:fldCharType="begin"/>
            </w:r>
            <w:r w:rsidR="000C24BB" w:rsidRPr="005F7DE3">
              <w:instrText xml:space="preserve"> SEQ Eq \* MERGEFORMAT </w:instrText>
            </w:r>
            <w:r w:rsidR="000C24BB" w:rsidRPr="005F7DE3">
              <w:fldChar w:fldCharType="separate"/>
            </w:r>
            <w:r w:rsidR="00543C7D">
              <w:rPr>
                <w:noProof/>
              </w:rPr>
              <w:t>18</w:t>
            </w:r>
            <w:r w:rsidR="000C24BB" w:rsidRPr="005F7DE3">
              <w:rPr>
                <w:noProof/>
              </w:rPr>
              <w:fldChar w:fldCharType="end"/>
            </w:r>
            <w:bookmarkEnd w:id="6"/>
            <w:r w:rsidRPr="005F7DE3">
              <w:t>)</w:t>
            </w:r>
          </w:p>
        </w:tc>
      </w:tr>
    </w:tbl>
    <w:p w14:paraId="344F182C" w14:textId="5E59E813" w:rsidR="000D6704" w:rsidRPr="005F7DE3" w:rsidRDefault="008F6A72" w:rsidP="00B50A22">
      <w:pPr>
        <w:jc w:val="both"/>
      </w:pPr>
      <w:r w:rsidRPr="005F7DE3">
        <w:t xml:space="preserve">in which </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700110" w:rsidRPr="005F7DE3">
        <w:t xml:space="preserve"> is the match probability calculated with new input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700110" w:rsidRPr="005F7DE3">
        <w:t xml:space="preserve"> and best match Gaussian </w:t>
      </w:r>
      <m:oMath>
        <m:sSub>
          <m:sSubPr>
            <m:ctrlPr>
              <w:rPr>
                <w:rFonts w:ascii="Cambria Math" w:hAnsi="Cambria Math"/>
                <w:i/>
              </w:rPr>
            </m:ctrlPr>
          </m:sSubPr>
          <m:e>
            <m:r>
              <m:rPr>
                <m:sty m:val="p"/>
              </m:rPr>
              <w:rPr>
                <w:rFonts w:ascii="Cambria Math" w:hAnsi="Cambria Math"/>
              </w:rPr>
              <m:t>ϕ</m:t>
            </m:r>
            <m:ctrlPr>
              <w:rPr>
                <w:rFonts w:ascii="Cambria Math" w:hAnsi="Cambria Math"/>
              </w:rPr>
            </m:ctrlP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m:rPr>
                    <m:sty m:val="p"/>
                  </m:rPr>
                  <w:rPr>
                    <w:rFonts w:ascii="Cambria Math" w:hAnsi="Cambria Math"/>
                  </w:rPr>
                  <m:t>μ</m:t>
                </m:r>
              </m:e>
              <m:sub>
                <m:r>
                  <w:rPr>
                    <w:rFonts w:ascii="Cambria Math" w:hAnsi="Cambria Math"/>
                  </w:rPr>
                  <m:t>j</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m:t>
                </m:r>
              </m:sub>
            </m:sSub>
          </m:e>
        </m:d>
      </m:oMath>
      <w:r w:rsidR="00700110" w:rsidRPr="005F7DE3">
        <w:t xml:space="preserve">,  </w:t>
      </w:r>
      <m:oMath>
        <m:sSub>
          <m:sSubPr>
            <m:ctrlPr>
              <w:rPr>
                <w:rFonts w:ascii="Cambria Math" w:hAnsi="Cambria Math"/>
                <w:i/>
              </w:rPr>
            </m:ctrlPr>
          </m:sSubPr>
          <m:e>
            <m:r>
              <w:rPr>
                <w:rFonts w:ascii="Cambria Math" w:hAnsi="Cambria Math"/>
              </w:rPr>
              <m:t>q</m:t>
            </m:r>
          </m:e>
          <m:sub>
            <m:r>
              <w:rPr>
                <w:rFonts w:ascii="Cambria Math" w:hAnsi="Cambria Math"/>
              </w:rPr>
              <m:t>j</m:t>
            </m:r>
          </m:sub>
        </m:sSub>
      </m:oMath>
      <w:r w:rsidR="00700110" w:rsidRPr="005F7DE3">
        <w:t xml:space="preserve"> is the expected posterior, </w:t>
      </w:r>
      <m:oMath>
        <m:sSub>
          <m:sSubPr>
            <m:ctrlPr>
              <w:rPr>
                <w:rFonts w:ascii="Cambria Math" w:hAnsi="Cambria Math"/>
                <w:i/>
              </w:rPr>
            </m:ctrlPr>
          </m:sSubPr>
          <m:e>
            <m:r>
              <w:rPr>
                <w:rFonts w:ascii="Cambria Math" w:hAnsi="Cambria Math"/>
              </w:rPr>
              <m:t>c</m:t>
            </m:r>
          </m:e>
          <m:sub>
            <m:r>
              <w:rPr>
                <w:rFonts w:ascii="Cambria Math" w:hAnsi="Cambria Math"/>
              </w:rPr>
              <m:t>j</m:t>
            </m:r>
          </m:sub>
        </m:sSub>
      </m:oMath>
      <w:r w:rsidR="00700110" w:rsidRPr="005F7DE3">
        <w:t xml:space="preserve"> is the</w:t>
      </w:r>
      <w:r w:rsidR="002D4406" w:rsidRPr="005F7DE3">
        <w:t xml:space="preserve"> sum of the expected posterior for best match Gaussian, </w:t>
      </w:r>
      <m:oMath>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j</m:t>
            </m:r>
          </m:sub>
        </m:sSub>
      </m:oMath>
      <w:r w:rsidR="002D4406" w:rsidRPr="005F7DE3">
        <w:t xml:space="preserve"> is the weights of best match Gaussian, </w:t>
      </w:r>
      <m:oMath>
        <m:sSub>
          <m:sSubPr>
            <m:ctrlPr>
              <w:rPr>
                <w:rFonts w:ascii="Cambria Math" w:hAnsi="Cambria Math"/>
                <w:i/>
              </w:rPr>
            </m:ctrlPr>
          </m:sSubPr>
          <m:e>
            <m:r>
              <m:rPr>
                <m:sty m:val="p"/>
              </m:rPr>
              <w:rPr>
                <w:rFonts w:ascii="Cambria Math" w:hAnsi="Cambria Math"/>
              </w:rPr>
              <m:t>η</m:t>
            </m:r>
            <m:ctrlPr>
              <w:rPr>
                <w:rFonts w:ascii="Cambria Math" w:hAnsi="Cambria Math"/>
              </w:rPr>
            </m:ctrlPr>
          </m:e>
          <m:sub>
            <m:r>
              <w:rPr>
                <w:rFonts w:ascii="Cambria Math" w:hAnsi="Cambria Math"/>
              </w:rPr>
              <m:t>j</m:t>
            </m:r>
          </m:sub>
        </m:sSub>
      </m:oMath>
      <w:r w:rsidR="004C0107" w:rsidRPr="005F7DE3">
        <w:t xml:space="preserve"> </w:t>
      </w:r>
      <w:r w:rsidR="002D4406" w:rsidRPr="005F7DE3">
        <w:t xml:space="preserve">is the on-going learning rate for j-th Gaussian, </w:t>
      </w:r>
      <m:oMath>
        <m:r>
          <m:rPr>
            <m:sty m:val="p"/>
          </m:rPr>
          <w:rPr>
            <w:rFonts w:ascii="Cambria Math" w:hAnsi="Cambria Math"/>
          </w:rPr>
          <m:t>α</m:t>
        </m:r>
      </m:oMath>
      <w:r w:rsidR="002D4406" w:rsidRPr="005F7DE3">
        <w:t xml:space="preserve"> is the converging learning rate. </w:t>
      </w:r>
    </w:p>
    <w:p w14:paraId="0A84EE58" w14:textId="77777777" w:rsidR="008F6A72" w:rsidRPr="005F7DE3" w:rsidRDefault="008F6A72" w:rsidP="00B50A22">
      <w:pPr>
        <w:jc w:val="both"/>
      </w:pPr>
    </w:p>
    <w:p w14:paraId="52B1F167" w14:textId="22BA3A55" w:rsidR="00B834A1" w:rsidRPr="005F7DE3" w:rsidRDefault="00B834A1" w:rsidP="00B834A1">
      <w:pPr>
        <w:pStyle w:val="Heading2"/>
      </w:pPr>
      <w:r w:rsidRPr="005F7DE3">
        <w:t>2.</w:t>
      </w:r>
      <w:bookmarkStart w:id="7" w:name="sec_2_hybrid"/>
      <w:r w:rsidR="00896FFF" w:rsidRPr="005F7DE3">
        <w:t>3</w:t>
      </w:r>
      <w:bookmarkEnd w:id="7"/>
      <w:r w:rsidRPr="005F7DE3">
        <w:t xml:space="preserve"> Hybrid </w:t>
      </w:r>
      <w:r w:rsidR="0090144F" w:rsidRPr="005F7DE3">
        <w:t>Approach</w:t>
      </w:r>
    </w:p>
    <w:p w14:paraId="7E075F28" w14:textId="214161D1" w:rsidR="00B834A1" w:rsidRPr="001E0F94" w:rsidRDefault="00E4497A" w:rsidP="00B834A1">
      <w:pPr>
        <w:jc w:val="both"/>
      </w:pPr>
      <w:r w:rsidRPr="005F7DE3">
        <w:t xml:space="preserve">In the present study, we have designed the Hybrid Model schema as shown </w:t>
      </w:r>
      <w:r w:rsidR="00012700" w:rsidRPr="005F7DE3">
        <w:t>in</w:t>
      </w:r>
      <w:r w:rsidR="008B71BC">
        <w:t xml:space="preserve"> Figure </w:t>
      </w:r>
      <w:r w:rsidR="008B71BC">
        <w:fldChar w:fldCharType="begin"/>
      </w:r>
      <w:r w:rsidR="008B71BC">
        <w:instrText xml:space="preserve"> REF hybrid_show \h </w:instrText>
      </w:r>
      <w:r w:rsidR="008B71BC">
        <w:fldChar w:fldCharType="separate"/>
      </w:r>
      <w:r w:rsidR="00543C7D">
        <w:rPr>
          <w:b/>
          <w:bCs/>
          <w:noProof/>
        </w:rPr>
        <w:t>1</w:t>
      </w:r>
      <w:r w:rsidR="008B71BC">
        <w:fldChar w:fldCharType="end"/>
      </w:r>
      <w:r w:rsidR="00BA1868" w:rsidRPr="005F7DE3">
        <w:t xml:space="preserve">, which </w:t>
      </w:r>
      <w:r w:rsidR="00AC27B2" w:rsidRPr="005F7DE3">
        <w:t>illustrates the underlying structure of the hybrid approach</w:t>
      </w:r>
      <w:r w:rsidR="00B60C87" w:rsidRPr="005F7DE3">
        <w:t xml:space="preserve">. </w:t>
      </w:r>
      <w:r w:rsidR="00961179" w:rsidRPr="005F7DE3">
        <w:t xml:space="preserve">Enabled by the real time predicted </w:t>
      </w:r>
      <w:r w:rsidR="001B6CB9" w:rsidRPr="005F7DE3">
        <w:t>system</w:t>
      </w:r>
      <w:r w:rsidR="00961179" w:rsidRPr="005F7DE3">
        <w:t xml:space="preserve"> load from RC model and incremental learning framework from </w:t>
      </w:r>
      <w:r w:rsidR="001A7EC3" w:rsidRPr="005F7DE3">
        <w:t>the GGMR model</w:t>
      </w:r>
      <w:r w:rsidR="00961179" w:rsidRPr="005F7DE3">
        <w:t xml:space="preserve">, </w:t>
      </w:r>
      <w:r w:rsidR="00B60C87" w:rsidRPr="005F7DE3">
        <w:t xml:space="preserve">those trained gaussian components from Expectation Maximization (EM) will be updated </w:t>
      </w:r>
      <w:r w:rsidR="007D53FE" w:rsidRPr="005F7DE3">
        <w:t>accordingly</w:t>
      </w:r>
      <w:r w:rsidR="001A34D3" w:rsidRPr="005F7DE3">
        <w:t xml:space="preserve"> as the update rules shown in </w:t>
      </w:r>
      <w:r w:rsidR="0017237F">
        <w:t>e</w:t>
      </w:r>
      <w:r w:rsidR="001A34D3" w:rsidRPr="005F7DE3">
        <w:t xml:space="preserve">quation </w:t>
      </w:r>
      <w:r w:rsidR="0017237F">
        <w:t>(</w:t>
      </w:r>
      <w:r w:rsidR="0017237F">
        <w:fldChar w:fldCharType="begin"/>
      </w:r>
      <w:r w:rsidR="0017237F">
        <w:instrText xml:space="preserve"> REF ggmr_start \h </w:instrText>
      </w:r>
      <w:r w:rsidR="0017237F">
        <w:fldChar w:fldCharType="separate"/>
      </w:r>
      <w:r w:rsidR="00543C7D">
        <w:rPr>
          <w:noProof/>
        </w:rPr>
        <w:t>13</w:t>
      </w:r>
      <w:r w:rsidR="0017237F">
        <w:fldChar w:fldCharType="end"/>
      </w:r>
      <w:r w:rsidR="0017237F">
        <w:t>)</w:t>
      </w:r>
      <w:r w:rsidR="001A34D3" w:rsidRPr="005F7DE3">
        <w:t xml:space="preserve">~ </w:t>
      </w:r>
      <w:r w:rsidR="0017237F">
        <w:t>(</w:t>
      </w:r>
      <w:r w:rsidR="0017237F">
        <w:fldChar w:fldCharType="begin"/>
      </w:r>
      <w:r w:rsidR="0017237F">
        <w:instrText xml:space="preserve"> REF ggmr_end \h </w:instrText>
      </w:r>
      <w:r w:rsidR="0017237F">
        <w:fldChar w:fldCharType="separate"/>
      </w:r>
      <w:r w:rsidR="00543C7D">
        <w:rPr>
          <w:noProof/>
        </w:rPr>
        <w:t>18</w:t>
      </w:r>
      <w:r w:rsidR="0017237F">
        <w:fldChar w:fldCharType="end"/>
      </w:r>
      <w:r w:rsidR="0017237F">
        <w:t>)</w:t>
      </w:r>
      <w:r w:rsidR="007D53FE" w:rsidRPr="005F7DE3">
        <w:t xml:space="preserve">. </w:t>
      </w:r>
      <w:r w:rsidR="00527C0E" w:rsidRPr="005F7DE3">
        <w:t>Specifically, the RC network module will get the target time step index from GGMR</w:t>
      </w:r>
      <w:r w:rsidR="003C646C" w:rsidRPr="005F7DE3">
        <w:t xml:space="preserve"> and return the predicted RS system load back to GGMR module.</w:t>
      </w:r>
    </w:p>
    <w:p w14:paraId="02E93808" w14:textId="77777777" w:rsidR="0062676E" w:rsidRPr="005F7DE3" w:rsidRDefault="0062676E" w:rsidP="00B834A1">
      <w:pPr>
        <w:jc w:val="both"/>
        <w:rPr>
          <w:rFonts w:eastAsiaTheme="minorEastAsia"/>
          <w:lang w:eastAsia="zh-CN"/>
        </w:rPr>
      </w:pPr>
    </w:p>
    <w:p w14:paraId="65E643EC" w14:textId="07D07131" w:rsidR="0062676E" w:rsidRPr="005F7DE3" w:rsidRDefault="001A3C5A" w:rsidP="00FE55B0">
      <w:pPr>
        <w:keepNext/>
        <w:jc w:val="center"/>
      </w:pPr>
      <w:r w:rsidRPr="005F7DE3">
        <w:rPr>
          <w:noProof/>
        </w:rPr>
        <w:drawing>
          <wp:inline distT="0" distB="0" distL="0" distR="0" wp14:anchorId="5D49EC23" wp14:editId="7F2F8143">
            <wp:extent cx="4080510" cy="1535860"/>
            <wp:effectExtent l="19050" t="19050" r="0" b="762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4095788" cy="1541611"/>
                    </a:xfrm>
                    <a:prstGeom prst="rect">
                      <a:avLst/>
                    </a:prstGeom>
                    <a:ln>
                      <a:solidFill>
                        <a:schemeClr val="tx1"/>
                      </a:solidFill>
                    </a:ln>
                  </pic:spPr>
                </pic:pic>
              </a:graphicData>
            </a:graphic>
          </wp:inline>
        </w:drawing>
      </w:r>
    </w:p>
    <w:p w14:paraId="2249E40D" w14:textId="4CB1A658" w:rsidR="0062676E" w:rsidRPr="005F7DE3" w:rsidRDefault="0062676E" w:rsidP="0062676E">
      <w:pPr>
        <w:pStyle w:val="Caption"/>
        <w:rPr>
          <w:rFonts w:cs="Times New Roman"/>
        </w:rPr>
      </w:pPr>
      <w:r w:rsidRPr="005F7DE3">
        <w:rPr>
          <w:rFonts w:cs="Times New Roman"/>
          <w:b/>
          <w:bCs/>
        </w:rPr>
        <w:t xml:space="preserve">Figure </w:t>
      </w:r>
      <w:bookmarkStart w:id="8" w:name="hybrid_show"/>
      <w:r w:rsidRPr="005F7DE3">
        <w:rPr>
          <w:rFonts w:cs="Times New Roman"/>
          <w:b/>
          <w:bCs/>
        </w:rPr>
        <w:fldChar w:fldCharType="begin"/>
      </w:r>
      <w:r w:rsidRPr="005F7DE3">
        <w:rPr>
          <w:rFonts w:cs="Times New Roman"/>
          <w:b/>
          <w:bCs/>
        </w:rPr>
        <w:instrText xml:space="preserve"> SEQ Figure \* ARABIC </w:instrText>
      </w:r>
      <w:r w:rsidRPr="005F7DE3">
        <w:rPr>
          <w:rFonts w:cs="Times New Roman"/>
          <w:b/>
          <w:bCs/>
        </w:rPr>
        <w:fldChar w:fldCharType="separate"/>
      </w:r>
      <w:r w:rsidR="00543C7D">
        <w:rPr>
          <w:rFonts w:cs="Times New Roman"/>
          <w:b/>
          <w:bCs/>
          <w:noProof/>
        </w:rPr>
        <w:t>1</w:t>
      </w:r>
      <w:r w:rsidRPr="005F7DE3">
        <w:rPr>
          <w:rFonts w:cs="Times New Roman"/>
          <w:b/>
          <w:bCs/>
        </w:rPr>
        <w:fldChar w:fldCharType="end"/>
      </w:r>
      <w:bookmarkEnd w:id="8"/>
      <w:r w:rsidRPr="005F7DE3">
        <w:rPr>
          <w:rFonts w:cs="Times New Roman"/>
        </w:rPr>
        <w:t xml:space="preserve"> Underlying </w:t>
      </w:r>
      <w:r w:rsidR="00120EEC" w:rsidRPr="005F7DE3">
        <w:rPr>
          <w:rFonts w:cs="Times New Roman"/>
        </w:rPr>
        <w:t>Communication</w:t>
      </w:r>
      <w:r w:rsidRPr="005F7DE3">
        <w:rPr>
          <w:rFonts w:cs="Times New Roman"/>
        </w:rPr>
        <w:t xml:space="preserve"> for Hybrid Approach</w:t>
      </w:r>
    </w:p>
    <w:p w14:paraId="67C77BE2" w14:textId="08F64921" w:rsidR="00120EEC" w:rsidRPr="005F7DE3" w:rsidRDefault="00120EEC" w:rsidP="00120EEC">
      <w:pPr>
        <w:rPr>
          <w:lang w:eastAsia="zh-CN"/>
        </w:rPr>
      </w:pPr>
    </w:p>
    <w:p w14:paraId="12D8FBCE" w14:textId="56959FC3" w:rsidR="00A57370" w:rsidRPr="005F7DE3" w:rsidRDefault="00A57370" w:rsidP="00A57370">
      <w:pPr>
        <w:pStyle w:val="Heading2"/>
      </w:pPr>
      <w:bookmarkStart w:id="9" w:name="sec_2_criteria"/>
      <w:r w:rsidRPr="005F7DE3">
        <w:t>2.</w:t>
      </w:r>
      <w:r w:rsidR="001B6420" w:rsidRPr="005F7DE3">
        <w:t>4</w:t>
      </w:r>
      <w:r w:rsidRPr="005F7DE3">
        <w:t xml:space="preserve"> </w:t>
      </w:r>
      <w:bookmarkEnd w:id="9"/>
      <w:r w:rsidRPr="005F7DE3">
        <w:t>Model Performance Evaluation Criteria</w:t>
      </w:r>
    </w:p>
    <w:p w14:paraId="2940B7A6" w14:textId="77777777" w:rsidR="00A57370" w:rsidRPr="005F7DE3" w:rsidRDefault="00A57370" w:rsidP="00A57370">
      <w:r w:rsidRPr="005F7DE3">
        <w:t>Four indices, normalized root mean square error (NRMSE), coefficient of variation of root mean square error (CVRMSE), mean absolute error (MAE), and mean absolute percentage error (MAP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57370" w:rsidRPr="005F7DE3" w14:paraId="56ECCA69" w14:textId="77777777" w:rsidTr="00BA158B">
        <w:trPr>
          <w:jc w:val="center"/>
        </w:trPr>
        <w:tc>
          <w:tcPr>
            <w:tcW w:w="625" w:type="dxa"/>
            <w:vAlign w:val="center"/>
          </w:tcPr>
          <w:p w14:paraId="32D21C6B" w14:textId="77777777" w:rsidR="00A57370" w:rsidRPr="005F7DE3" w:rsidRDefault="00A57370" w:rsidP="00BA158B"/>
        </w:tc>
        <w:tc>
          <w:tcPr>
            <w:tcW w:w="8100" w:type="dxa"/>
            <w:vAlign w:val="center"/>
          </w:tcPr>
          <w:p w14:paraId="419908CA" w14:textId="77777777" w:rsidR="00A57370" w:rsidRPr="005F7DE3" w:rsidRDefault="00A57370" w:rsidP="000E6F46">
            <w:pPr>
              <w:spacing w:line="360" w:lineRule="auto"/>
              <w:jc w:val="center"/>
            </w:pPr>
            <m:oMathPara>
              <m:oMath>
                <m:r>
                  <w:rPr>
                    <w:rFonts w:ascii="Cambria Math" w:hAnsi="Cambria Math"/>
                  </w:rPr>
                  <m:t xml:space="preserve">RMSE= </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e>
                              <m:sup>
                                <m:r>
                                  <w:rPr>
                                    <w:rFonts w:ascii="Cambria Math" w:hAnsi="Cambria Math"/>
                                  </w:rPr>
                                  <m:t>2</m:t>
                                </m:r>
                              </m:sup>
                            </m:sSup>
                          </m:e>
                        </m:nary>
                      </m:num>
                      <m:den>
                        <m:r>
                          <w:rPr>
                            <w:rFonts w:ascii="Cambria Math" w:hAnsi="Cambria Math"/>
                          </w:rPr>
                          <m:t>n-1</m:t>
                        </m:r>
                      </m:den>
                    </m:f>
                  </m:e>
                </m:rad>
              </m:oMath>
            </m:oMathPara>
          </w:p>
        </w:tc>
        <w:tc>
          <w:tcPr>
            <w:tcW w:w="625" w:type="dxa"/>
            <w:vAlign w:val="center"/>
          </w:tcPr>
          <w:p w14:paraId="26F31802" w14:textId="3A66459B" w:rsidR="00A57370" w:rsidRPr="005F7DE3" w:rsidRDefault="00A57370" w:rsidP="000E6F46">
            <w:pPr>
              <w:spacing w:line="360" w:lineRule="auto"/>
            </w:pPr>
            <w:r w:rsidRPr="005F7DE3">
              <w:t>(</w:t>
            </w:r>
            <w:r w:rsidR="00AA15E2">
              <w:fldChar w:fldCharType="begin"/>
            </w:r>
            <w:r w:rsidR="00AA15E2">
              <w:instrText xml:space="preserve"> SEQ Eq \* MERGEFORMAT </w:instrText>
            </w:r>
            <w:r w:rsidR="00AA15E2">
              <w:fldChar w:fldCharType="separate"/>
            </w:r>
            <w:r w:rsidR="00543C7D">
              <w:rPr>
                <w:noProof/>
              </w:rPr>
              <w:t>19</w:t>
            </w:r>
            <w:r w:rsidR="00AA15E2">
              <w:rPr>
                <w:noProof/>
              </w:rPr>
              <w:fldChar w:fldCharType="end"/>
            </w:r>
            <w:r w:rsidRPr="005F7DE3">
              <w:t>)</w:t>
            </w:r>
          </w:p>
        </w:tc>
      </w:tr>
      <w:tr w:rsidR="00A57370" w:rsidRPr="005F7DE3" w14:paraId="20E00BE5" w14:textId="77777777" w:rsidTr="00BA158B">
        <w:trPr>
          <w:jc w:val="center"/>
        </w:trPr>
        <w:tc>
          <w:tcPr>
            <w:tcW w:w="625" w:type="dxa"/>
            <w:vAlign w:val="center"/>
          </w:tcPr>
          <w:p w14:paraId="551DF523" w14:textId="77777777" w:rsidR="00A57370" w:rsidRPr="005F7DE3" w:rsidRDefault="00A57370" w:rsidP="00BA158B"/>
        </w:tc>
        <w:tc>
          <w:tcPr>
            <w:tcW w:w="8100" w:type="dxa"/>
            <w:vAlign w:val="center"/>
          </w:tcPr>
          <w:p w14:paraId="79521521" w14:textId="537AEE57" w:rsidR="00A57370" w:rsidRPr="005F7DE3" w:rsidRDefault="00D47CBD" w:rsidP="000E6F46">
            <w:pPr>
              <w:spacing w:line="360" w:lineRule="auto"/>
              <w:jc w:val="center"/>
            </w:pPr>
            <m:oMathPara>
              <m:oMath>
                <m:r>
                  <m:rPr>
                    <m:sty m:val="p"/>
                  </m:rPr>
                  <w:rPr>
                    <w:rFonts w:ascii="Cambria Math" w:hAnsi="Cambria Math"/>
                  </w:rPr>
                  <m:t>NRMSE</m:t>
                </m:r>
                <m:r>
                  <w:rPr>
                    <w:rFonts w:ascii="Cambria Math" w:hAnsi="Cambria Math"/>
                  </w:rPr>
                  <m:t>=</m:t>
                </m:r>
                <m:f>
                  <m:fPr>
                    <m:ctrlPr>
                      <w:rPr>
                        <w:rFonts w:ascii="Cambria Math" w:hAnsi="Cambria Math"/>
                      </w:rPr>
                    </m:ctrlPr>
                  </m:fPr>
                  <m:num>
                    <m:r>
                      <w:rPr>
                        <w:rFonts w:ascii="Cambria Math" w:hAnsi="Cambria Math"/>
                      </w:rPr>
                      <m:t>RMSE</m:t>
                    </m:r>
                  </m:num>
                  <m:den>
                    <m:r>
                      <w:rPr>
                        <w:rFonts w:ascii="Cambria Math" w:hAnsi="Cambria Math"/>
                      </w:rPr>
                      <m:t>s</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predicted</m:t>
                            </m:r>
                          </m:sub>
                        </m:sSub>
                      </m:e>
                    </m:d>
                  </m:den>
                </m:f>
              </m:oMath>
            </m:oMathPara>
          </w:p>
        </w:tc>
        <w:tc>
          <w:tcPr>
            <w:tcW w:w="625" w:type="dxa"/>
            <w:vAlign w:val="center"/>
          </w:tcPr>
          <w:p w14:paraId="5D0195E3" w14:textId="2540F88F" w:rsidR="00A57370" w:rsidRPr="005F7DE3" w:rsidRDefault="00A57370" w:rsidP="000E6F46">
            <w:pPr>
              <w:spacing w:line="360" w:lineRule="auto"/>
            </w:pPr>
            <w:r w:rsidRPr="005F7DE3">
              <w:t>(</w:t>
            </w:r>
            <w:r w:rsidR="00AA15E2">
              <w:fldChar w:fldCharType="begin"/>
            </w:r>
            <w:r w:rsidR="00AA15E2">
              <w:instrText xml:space="preserve"> SEQ Eq \* MERGEFORMAT </w:instrText>
            </w:r>
            <w:r w:rsidR="00AA15E2">
              <w:fldChar w:fldCharType="separate"/>
            </w:r>
            <w:r w:rsidR="00543C7D">
              <w:rPr>
                <w:noProof/>
              </w:rPr>
              <w:t>20</w:t>
            </w:r>
            <w:r w:rsidR="00AA15E2">
              <w:rPr>
                <w:noProof/>
              </w:rPr>
              <w:fldChar w:fldCharType="end"/>
            </w:r>
            <w:r w:rsidRPr="005F7DE3">
              <w:t>)</w:t>
            </w:r>
          </w:p>
        </w:tc>
      </w:tr>
      <w:tr w:rsidR="00A57370" w:rsidRPr="005F7DE3" w14:paraId="5139755E" w14:textId="77777777" w:rsidTr="00BA158B">
        <w:trPr>
          <w:jc w:val="center"/>
        </w:trPr>
        <w:tc>
          <w:tcPr>
            <w:tcW w:w="625" w:type="dxa"/>
            <w:vAlign w:val="center"/>
          </w:tcPr>
          <w:p w14:paraId="4E350F48" w14:textId="77777777" w:rsidR="00A57370" w:rsidRPr="005F7DE3" w:rsidRDefault="00A57370" w:rsidP="00BA158B"/>
        </w:tc>
        <w:tc>
          <w:tcPr>
            <w:tcW w:w="8100" w:type="dxa"/>
            <w:vAlign w:val="center"/>
          </w:tcPr>
          <w:p w14:paraId="649814BF" w14:textId="7EDDCD40" w:rsidR="00A57370" w:rsidRPr="005F7DE3" w:rsidRDefault="00D47CBD" w:rsidP="000E6F46">
            <w:pPr>
              <w:spacing w:line="360" w:lineRule="auto"/>
              <w:jc w:val="center"/>
            </w:pPr>
            <m:oMathPara>
              <m:oMath>
                <m:r>
                  <m:rPr>
                    <m:sty m:val="p"/>
                  </m:rPr>
                  <w:rPr>
                    <w:rFonts w:ascii="Cambria Math" w:hAnsi="Cambria Math"/>
                  </w:rPr>
                  <m:t>CVRMSE</m:t>
                </m:r>
                <m:r>
                  <w:rPr>
                    <w:rFonts w:ascii="Cambria Math" w:hAnsi="Cambria Math"/>
                  </w:rPr>
                  <m:t>=</m:t>
                </m:r>
                <m:f>
                  <m:fPr>
                    <m:ctrlPr>
                      <w:rPr>
                        <w:rFonts w:ascii="Cambria Math" w:hAnsi="Cambria Math"/>
                      </w:rPr>
                    </m:ctrlPr>
                  </m:fPr>
                  <m:num>
                    <m:r>
                      <w:rPr>
                        <w:rFonts w:ascii="Cambria Math" w:hAnsi="Cambria Math"/>
                      </w:rPr>
                      <m:t>RMSE</m:t>
                    </m:r>
                  </m:num>
                  <m:den>
                    <m:sSub>
                      <m:sSubPr>
                        <m:ctrlPr>
                          <w:rPr>
                            <w:rFonts w:ascii="Cambria Math" w:hAnsi="Cambria Math"/>
                            <w:i/>
                          </w:rPr>
                        </m:ctrlPr>
                      </m:sSubPr>
                      <m:e>
                        <m:acc>
                          <m:accPr>
                            <m:chr m:val="̅"/>
                            <m:ctrlPr>
                              <w:rPr>
                                <w:rFonts w:ascii="Cambria Math" w:hAnsi="Cambria Math"/>
                              </w:rPr>
                            </m:ctrlPr>
                          </m:accPr>
                          <m:e>
                            <m:r>
                              <w:rPr>
                                <w:rFonts w:ascii="Cambria Math" w:hAnsi="Cambria Math"/>
                              </w:rPr>
                              <m:t>y</m:t>
                            </m:r>
                          </m:e>
                        </m:acc>
                        <m:ctrlPr>
                          <w:rPr>
                            <w:rFonts w:ascii="Cambria Math" w:hAnsi="Cambria Math"/>
                          </w:rPr>
                        </m:ctrlPr>
                      </m:e>
                      <m:sub>
                        <m:r>
                          <w:rPr>
                            <w:rFonts w:ascii="Cambria Math" w:hAnsi="Cambria Math"/>
                          </w:rPr>
                          <m:t>measured</m:t>
                        </m:r>
                      </m:sub>
                    </m:sSub>
                  </m:den>
                </m:f>
              </m:oMath>
            </m:oMathPara>
          </w:p>
        </w:tc>
        <w:tc>
          <w:tcPr>
            <w:tcW w:w="625" w:type="dxa"/>
            <w:vAlign w:val="center"/>
          </w:tcPr>
          <w:p w14:paraId="3960CA30" w14:textId="4C074846" w:rsidR="00A57370" w:rsidRPr="005F7DE3" w:rsidRDefault="00A57370" w:rsidP="000E6F46">
            <w:pPr>
              <w:spacing w:line="360" w:lineRule="auto"/>
            </w:pPr>
            <w:r w:rsidRPr="005F7DE3">
              <w:t>(</w:t>
            </w:r>
            <w:r w:rsidR="00AA15E2">
              <w:fldChar w:fldCharType="begin"/>
            </w:r>
            <w:r w:rsidR="00AA15E2">
              <w:instrText xml:space="preserve"> SEQ Eq \* MERGEFORMAT </w:instrText>
            </w:r>
            <w:r w:rsidR="00AA15E2">
              <w:fldChar w:fldCharType="separate"/>
            </w:r>
            <w:r w:rsidR="00543C7D">
              <w:rPr>
                <w:noProof/>
              </w:rPr>
              <w:t>21</w:t>
            </w:r>
            <w:r w:rsidR="00AA15E2">
              <w:rPr>
                <w:noProof/>
              </w:rPr>
              <w:fldChar w:fldCharType="end"/>
            </w:r>
            <w:r w:rsidRPr="005F7DE3">
              <w:t>)</w:t>
            </w:r>
          </w:p>
        </w:tc>
      </w:tr>
      <w:tr w:rsidR="00A57370" w:rsidRPr="005F7DE3" w14:paraId="4B68F284" w14:textId="77777777" w:rsidTr="00BA158B">
        <w:trPr>
          <w:jc w:val="center"/>
        </w:trPr>
        <w:tc>
          <w:tcPr>
            <w:tcW w:w="625" w:type="dxa"/>
            <w:vAlign w:val="center"/>
          </w:tcPr>
          <w:p w14:paraId="24588080" w14:textId="77777777" w:rsidR="00A57370" w:rsidRPr="005F7DE3" w:rsidRDefault="00A57370" w:rsidP="00BA158B"/>
        </w:tc>
        <w:tc>
          <w:tcPr>
            <w:tcW w:w="8100" w:type="dxa"/>
            <w:vAlign w:val="center"/>
          </w:tcPr>
          <w:p w14:paraId="724670CF" w14:textId="77777777" w:rsidR="00A57370" w:rsidRPr="005F7DE3" w:rsidRDefault="00A57370" w:rsidP="000E6F46">
            <w:pPr>
              <w:spacing w:line="360" w:lineRule="auto"/>
              <w:jc w:val="center"/>
            </w:pPr>
            <m:oMathPara>
              <m:oMath>
                <m:r>
                  <w:rPr>
                    <w:rFonts w:ascii="Cambria Math" w:hAnsi="Cambria Math"/>
                  </w:rPr>
                  <m:t>MAE=</m:t>
                </m:r>
                <m:f>
                  <m:fPr>
                    <m:ctrlPr>
                      <w:rPr>
                        <w:rFonts w:ascii="Cambria Math" w:hAnsi="Cambria Math"/>
                      </w:rPr>
                    </m:ctrlPr>
                  </m:fPr>
                  <m:num>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r>
                          <w:rPr>
                            <w:rFonts w:ascii="Cambria Math" w:hAnsi="Cambria Math"/>
                          </w:rPr>
                          <m:t>abs</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ctrlPr>
                          <w:rPr>
                            <w:rFonts w:ascii="Cambria Math" w:hAnsi="Cambria Math"/>
                            <w:i/>
                          </w:rPr>
                        </m:ctrlPr>
                      </m:e>
                    </m:nary>
                    <m:ctrlPr>
                      <w:rPr>
                        <w:rFonts w:ascii="Cambria Math" w:hAnsi="Cambria Math"/>
                        <w:i/>
                      </w:rPr>
                    </m:ctrlPr>
                  </m:num>
                  <m:den>
                    <m:r>
                      <w:rPr>
                        <w:rFonts w:ascii="Cambria Math" w:hAnsi="Cambria Math"/>
                      </w:rPr>
                      <m:t>n</m:t>
                    </m:r>
                    <m:ctrlPr>
                      <w:rPr>
                        <w:rFonts w:ascii="Cambria Math" w:hAnsi="Cambria Math"/>
                        <w:i/>
                      </w:rPr>
                    </m:ctrlPr>
                  </m:den>
                </m:f>
              </m:oMath>
            </m:oMathPara>
          </w:p>
        </w:tc>
        <w:tc>
          <w:tcPr>
            <w:tcW w:w="625" w:type="dxa"/>
            <w:vAlign w:val="center"/>
          </w:tcPr>
          <w:p w14:paraId="1362ABE4" w14:textId="31364471" w:rsidR="00A57370" w:rsidRPr="005F7DE3" w:rsidRDefault="00A57370" w:rsidP="000E6F46">
            <w:pPr>
              <w:spacing w:line="360" w:lineRule="auto"/>
            </w:pPr>
            <w:r w:rsidRPr="005F7DE3">
              <w:t>(</w:t>
            </w:r>
            <w:r w:rsidR="00AA15E2">
              <w:fldChar w:fldCharType="begin"/>
            </w:r>
            <w:r w:rsidR="00AA15E2">
              <w:instrText xml:space="preserve"> SEQ Eq \* MERGEFORMAT </w:instrText>
            </w:r>
            <w:r w:rsidR="00AA15E2">
              <w:fldChar w:fldCharType="separate"/>
            </w:r>
            <w:r w:rsidR="00543C7D">
              <w:rPr>
                <w:noProof/>
              </w:rPr>
              <w:t>22</w:t>
            </w:r>
            <w:r w:rsidR="00AA15E2">
              <w:rPr>
                <w:noProof/>
              </w:rPr>
              <w:fldChar w:fldCharType="end"/>
            </w:r>
            <w:r w:rsidRPr="005F7DE3">
              <w:t>)</w:t>
            </w:r>
          </w:p>
        </w:tc>
      </w:tr>
      <w:tr w:rsidR="00A57370" w:rsidRPr="005F7DE3" w14:paraId="553C583E" w14:textId="77777777" w:rsidTr="00BA158B">
        <w:trPr>
          <w:jc w:val="center"/>
        </w:trPr>
        <w:tc>
          <w:tcPr>
            <w:tcW w:w="625" w:type="dxa"/>
            <w:vAlign w:val="center"/>
          </w:tcPr>
          <w:p w14:paraId="142C7DA2" w14:textId="77777777" w:rsidR="00A57370" w:rsidRPr="005F7DE3" w:rsidRDefault="00A57370" w:rsidP="00BA158B"/>
        </w:tc>
        <w:tc>
          <w:tcPr>
            <w:tcW w:w="8100" w:type="dxa"/>
            <w:vAlign w:val="center"/>
          </w:tcPr>
          <w:p w14:paraId="09DC74DD" w14:textId="77777777" w:rsidR="00A57370" w:rsidRPr="005F7DE3" w:rsidRDefault="00A57370" w:rsidP="000E6F46">
            <w:pPr>
              <w:spacing w:line="360" w:lineRule="auto"/>
              <w:jc w:val="center"/>
            </w:pPr>
            <m:oMath>
              <m:r>
                <w:rPr>
                  <w:rFonts w:ascii="Cambria Math" w:hAnsi="Cambria Math"/>
                </w:rPr>
                <m:t>MAPE</m:t>
              </m:r>
            </m:oMath>
            <w:r w:rsidRPr="005F7DE3">
              <w:t xml:space="preserve"> = </w:t>
            </w:r>
            <m:oMath>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n</m:t>
                  </m:r>
                  <m:ctrlPr>
                    <w:rPr>
                      <w:rFonts w:ascii="Cambria Math" w:hAnsi="Cambria Math"/>
                      <w:i/>
                    </w:rPr>
                  </m:ctrlPr>
                </m:den>
              </m:f>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r>
                    <w:rPr>
                      <w:rFonts w:ascii="Cambria Math" w:hAnsi="Cambria Math"/>
                    </w:rPr>
                    <m:t>abs</m:t>
                  </m:r>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num>
                        <m:den>
                          <m:sSub>
                            <m:sSubPr>
                              <m:ctrlPr>
                                <w:rPr>
                                  <w:rFonts w:ascii="Cambria Math" w:hAnsi="Cambria Math"/>
                                  <w:i/>
                                </w:rPr>
                              </m:ctrlPr>
                            </m:sSubPr>
                            <m:e>
                              <m:r>
                                <w:rPr>
                                  <w:rFonts w:ascii="Cambria Math" w:hAnsi="Cambria Math"/>
                                </w:rPr>
                                <m:t>y</m:t>
                              </m:r>
                              <m:ctrlPr>
                                <w:rPr>
                                  <w:rFonts w:ascii="Cambria Math" w:hAnsi="Cambria Math"/>
                                </w:rPr>
                              </m:ctrlPr>
                            </m:e>
                            <m:sub>
                              <m:r>
                                <w:rPr>
                                  <w:rFonts w:ascii="Cambria Math" w:hAnsi="Cambria Math"/>
                                </w:rPr>
                                <m:t>measured,k</m:t>
                              </m:r>
                            </m:sub>
                          </m:sSub>
                        </m:den>
                      </m:f>
                      <m:ctrlPr>
                        <w:rPr>
                          <w:rFonts w:ascii="Cambria Math" w:hAnsi="Cambria Math"/>
                        </w:rPr>
                      </m:ctrlPr>
                    </m:e>
                  </m:d>
                  <m:ctrlPr>
                    <w:rPr>
                      <w:rFonts w:ascii="Cambria Math" w:hAnsi="Cambria Math"/>
                      <w:i/>
                    </w:rPr>
                  </m:ctrlPr>
                </m:e>
              </m:nary>
            </m:oMath>
          </w:p>
        </w:tc>
        <w:tc>
          <w:tcPr>
            <w:tcW w:w="625" w:type="dxa"/>
            <w:vAlign w:val="center"/>
          </w:tcPr>
          <w:p w14:paraId="697C00EC" w14:textId="4DA8C938" w:rsidR="00A57370" w:rsidRPr="005F7DE3" w:rsidRDefault="00A57370" w:rsidP="000E6F46">
            <w:pPr>
              <w:spacing w:line="360" w:lineRule="auto"/>
            </w:pPr>
            <w:r w:rsidRPr="005F7DE3">
              <w:t>(</w:t>
            </w:r>
            <w:r w:rsidR="00AA15E2">
              <w:fldChar w:fldCharType="begin"/>
            </w:r>
            <w:r w:rsidR="00AA15E2">
              <w:instrText xml:space="preserve"> SEQ Eq \* MERGEFORMAT </w:instrText>
            </w:r>
            <w:r w:rsidR="00AA15E2">
              <w:fldChar w:fldCharType="separate"/>
            </w:r>
            <w:r w:rsidR="00543C7D">
              <w:rPr>
                <w:noProof/>
              </w:rPr>
              <w:t>23</w:t>
            </w:r>
            <w:r w:rsidR="00AA15E2">
              <w:rPr>
                <w:noProof/>
              </w:rPr>
              <w:fldChar w:fldCharType="end"/>
            </w:r>
            <w:r w:rsidRPr="005F7DE3">
              <w:t>)</w:t>
            </w:r>
          </w:p>
        </w:tc>
      </w:tr>
    </w:tbl>
    <w:p w14:paraId="6906A023" w14:textId="3E3A576D" w:rsidR="005534DD" w:rsidRPr="005F7DE3" w:rsidRDefault="00A57370" w:rsidP="00C4330D">
      <w:pPr>
        <w:jc w:val="both"/>
      </w:pPr>
      <w:r w:rsidRPr="005F7DE3">
        <w:rPr>
          <w:szCs w:val="24"/>
        </w:rPr>
        <w:lastRenderedPageBreak/>
        <w:t xml:space="preserve">where n the number of observations, </w:t>
      </w:r>
      <m:oMath>
        <m:r>
          <w:rPr>
            <w:rFonts w:ascii="Cambria Math" w:hAnsi="Cambria Math"/>
          </w:rPr>
          <m:t>s</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predicted</m:t>
                </m:r>
              </m:sub>
            </m:sSub>
          </m:e>
        </m:d>
      </m:oMath>
      <w:r w:rsidRPr="005F7DE3">
        <w:t xml:space="preserve">is the standard deviation of predictions,  </w:t>
      </w:r>
      <m:oMath>
        <m:sSub>
          <m:sSubPr>
            <m:ctrlPr>
              <w:rPr>
                <w:rFonts w:ascii="Cambria Math" w:hAnsi="Cambria Math"/>
                <w:i/>
              </w:rPr>
            </m:ctrlPr>
          </m:sSubPr>
          <m:e>
            <m:acc>
              <m:accPr>
                <m:chr m:val="̅"/>
                <m:ctrlPr>
                  <w:rPr>
                    <w:rFonts w:ascii="Cambria Math" w:hAnsi="Cambria Math"/>
                  </w:rPr>
                </m:ctrlPr>
              </m:accPr>
              <m:e>
                <m:r>
                  <w:rPr>
                    <w:rFonts w:ascii="Cambria Math" w:hAnsi="Cambria Math"/>
                  </w:rPr>
                  <m:t>y</m:t>
                </m:r>
              </m:e>
            </m:acc>
            <m:ctrlPr>
              <w:rPr>
                <w:rFonts w:ascii="Cambria Math" w:hAnsi="Cambria Math"/>
              </w:rPr>
            </m:ctrlPr>
          </m:e>
          <m:sub>
            <m:r>
              <w:rPr>
                <w:rFonts w:ascii="Cambria Math" w:hAnsi="Cambria Math"/>
              </w:rPr>
              <m:t>measured</m:t>
            </m:r>
          </m:sub>
        </m:sSub>
      </m:oMath>
      <w:r w:rsidRPr="005F7DE3">
        <w:t xml:space="preserve"> is the average of measured values.</w:t>
      </w:r>
    </w:p>
    <w:p w14:paraId="343CE75A" w14:textId="77777777" w:rsidR="0062676E" w:rsidRPr="005F7DE3" w:rsidRDefault="0062676E" w:rsidP="007D53FE">
      <w:pPr>
        <w:rPr>
          <w:lang w:eastAsia="zh-CN"/>
        </w:rPr>
      </w:pPr>
    </w:p>
    <w:p w14:paraId="28DF8528" w14:textId="18FE0A0D" w:rsidR="00B50A22" w:rsidRPr="005F7DE3" w:rsidRDefault="00B50A22" w:rsidP="00BD1E49">
      <w:pPr>
        <w:pStyle w:val="Heading1"/>
      </w:pPr>
      <w:r w:rsidRPr="005F7DE3">
        <w:t>3.</w:t>
      </w:r>
      <w:r w:rsidR="00C601F8" w:rsidRPr="005F7DE3">
        <w:t xml:space="preserve"> CASE STUDY</w:t>
      </w:r>
    </w:p>
    <w:p w14:paraId="16A26DAC" w14:textId="77777777" w:rsidR="007D53FE" w:rsidRPr="005F7DE3" w:rsidRDefault="007D53FE" w:rsidP="00A27328"/>
    <w:p w14:paraId="2C44250C" w14:textId="190312A6" w:rsidR="00A27328" w:rsidRPr="005F7DE3" w:rsidRDefault="00301C84" w:rsidP="00A27328">
      <w:r w:rsidRPr="005F7DE3">
        <w:t xml:space="preserve">This section </w:t>
      </w:r>
      <w:r w:rsidR="001F6879" w:rsidRPr="005F7DE3">
        <w:t xml:space="preserve">presents </w:t>
      </w:r>
      <w:r w:rsidRPr="005F7DE3">
        <w:t xml:space="preserve">a case study for </w:t>
      </w:r>
      <w:r w:rsidR="001F6879" w:rsidRPr="005F7DE3">
        <w:t xml:space="preserve">all the three proposed methods, including RC, GGMR </w:t>
      </w:r>
      <w:r w:rsidR="003C7BC2">
        <w:t>and</w:t>
      </w:r>
      <w:r w:rsidR="0028215C">
        <w:t xml:space="preserve"> </w:t>
      </w:r>
      <w:r w:rsidR="001F6879" w:rsidRPr="005F7DE3">
        <w:t>hybrid approach.</w:t>
      </w:r>
    </w:p>
    <w:p w14:paraId="22040EEC" w14:textId="77777777" w:rsidR="00B50A22" w:rsidRPr="005F7DE3" w:rsidRDefault="00B50A22" w:rsidP="00120FD7">
      <w:pPr>
        <w:rPr>
          <w:szCs w:val="24"/>
        </w:rPr>
      </w:pPr>
    </w:p>
    <w:p w14:paraId="10BD40D7" w14:textId="2E8A9138" w:rsidR="00E07F2E" w:rsidRPr="005F7DE3" w:rsidRDefault="00E07F2E" w:rsidP="00B26135">
      <w:pPr>
        <w:pStyle w:val="Heading2"/>
      </w:pPr>
      <w:r w:rsidRPr="005F7DE3">
        <w:t xml:space="preserve">3.1 </w:t>
      </w:r>
      <w:r w:rsidR="00C759AF" w:rsidRPr="005F7DE3">
        <w:t>Test bed</w:t>
      </w:r>
    </w:p>
    <w:p w14:paraId="476D280F" w14:textId="4F6C7D83" w:rsidR="00A81326" w:rsidRPr="005F7DE3" w:rsidRDefault="007F4EC6" w:rsidP="00C156E5">
      <w:pPr>
        <w:widowControl w:val="0"/>
        <w:jc w:val="both"/>
      </w:pPr>
      <w:r w:rsidRPr="005F7DE3">
        <w:t xml:space="preserve">The dataset </w:t>
      </w:r>
      <w:r w:rsidR="002658E3" w:rsidRPr="005F7DE3">
        <w:t>included</w:t>
      </w:r>
      <w:r w:rsidRPr="005F7DE3">
        <w:t xml:space="preserve"> in-situ measurements for a living </w:t>
      </w:r>
      <w:r w:rsidR="00DC3481" w:rsidRPr="005F7DE3">
        <w:t>laboratory office space from January 15th to March 7th, 2022,</w:t>
      </w:r>
      <w:r w:rsidRPr="005F7DE3">
        <w:t xml:space="preserve"> </w:t>
      </w:r>
      <w:r w:rsidR="00DC3481" w:rsidRPr="005F7DE3">
        <w:t xml:space="preserve">with a 5-minute sampling rate. </w:t>
      </w:r>
      <w:r w:rsidR="0028215C">
        <w:t>The</w:t>
      </w:r>
      <w:r w:rsidR="00C759AF" w:rsidRPr="005F7DE3">
        <w:t xml:space="preserve"> first two weeks data</w:t>
      </w:r>
      <w:r w:rsidR="0028215C">
        <w:t xml:space="preserve"> were used </w:t>
      </w:r>
      <w:r w:rsidR="00C759AF" w:rsidRPr="005F7DE3">
        <w:t xml:space="preserve">for training and the rest of data used for testing. </w:t>
      </w:r>
      <w:r w:rsidR="002658E3" w:rsidRPr="005F7DE3">
        <w:t>T</w:t>
      </w:r>
      <w:r w:rsidR="000342C1" w:rsidRPr="005F7DE3">
        <w:t>he data</w:t>
      </w:r>
      <w:r w:rsidR="002658E3" w:rsidRPr="005F7DE3">
        <w:t>set</w:t>
      </w:r>
      <w:r w:rsidR="000342C1" w:rsidRPr="005F7DE3">
        <w:t xml:space="preserve"> </w:t>
      </w:r>
      <w:r w:rsidR="00581879" w:rsidRPr="005F7DE3">
        <w:t xml:space="preserve">can be divided into </w:t>
      </w:r>
      <w:r w:rsidR="00A439FF" w:rsidRPr="005F7DE3">
        <w:t xml:space="preserve">of two </w:t>
      </w:r>
      <w:r w:rsidR="00581879" w:rsidRPr="005F7DE3">
        <w:t>categories</w:t>
      </w:r>
      <w:r w:rsidR="00A439FF" w:rsidRPr="005F7DE3">
        <w:t xml:space="preserve">, onsite sensor data and estimated data. </w:t>
      </w:r>
      <w:r w:rsidR="003D3E87" w:rsidRPr="005F7DE3">
        <w:t>O</w:t>
      </w:r>
      <w:r w:rsidR="000342C1" w:rsidRPr="005F7DE3">
        <w:t>nsite sensor data</w:t>
      </w:r>
      <w:r w:rsidR="003D3E87" w:rsidRPr="005F7DE3">
        <w:t xml:space="preserve"> </w:t>
      </w:r>
      <w:r w:rsidR="000342C1" w:rsidRPr="005F7DE3">
        <w:t>include</w:t>
      </w:r>
      <w:r w:rsidR="003D3E87" w:rsidRPr="005F7DE3">
        <w:t>s</w:t>
      </w:r>
      <w:r w:rsidR="000342C1" w:rsidRPr="005F7DE3">
        <w:t xml:space="preserve"> the followings: </w:t>
      </w:r>
      <w:r w:rsidR="008C7C82" w:rsidRPr="005F7DE3">
        <w:t xml:space="preserve">outdoor air temperature denoted </w:t>
      </w:r>
      <w:r w:rsidR="00581879" w:rsidRPr="005F7DE3">
        <w:t xml:space="preserve">by </w:t>
      </w:r>
      <m:oMath>
        <m:sSub>
          <m:sSubPr>
            <m:ctrlPr>
              <w:rPr>
                <w:rFonts w:ascii="Cambria Math" w:hAnsi="Cambria Math"/>
                <w:i/>
              </w:rPr>
            </m:ctrlPr>
          </m:sSubPr>
          <m:e>
            <m:r>
              <w:rPr>
                <w:rFonts w:ascii="Cambria Math" w:hAnsi="Cambria Math"/>
              </w:rPr>
              <m:t>T</m:t>
            </m:r>
          </m:e>
          <m:sub>
            <m:r>
              <w:rPr>
                <w:rFonts w:ascii="Cambria Math" w:hAnsi="Cambria Math"/>
              </w:rPr>
              <m:t>out</m:t>
            </m:r>
          </m:sub>
        </m:sSub>
      </m:oMath>
      <w:r w:rsidR="008C7C82" w:rsidRPr="005F7DE3">
        <w:t xml:space="preserve">, Façade cavity space temperature denoted </w:t>
      </w:r>
      <w:r w:rsidR="00581879" w:rsidRPr="005F7DE3">
        <w:t xml:space="preserve">by </w:t>
      </w:r>
      <m:oMath>
        <m:sSub>
          <m:sSubPr>
            <m:ctrlPr>
              <w:rPr>
                <w:rFonts w:ascii="Cambria Math" w:hAnsi="Cambria Math"/>
                <w:i/>
              </w:rPr>
            </m:ctrlPr>
          </m:sSubPr>
          <m:e>
            <m:r>
              <w:rPr>
                <w:rFonts w:ascii="Cambria Math" w:hAnsi="Cambria Math"/>
              </w:rPr>
              <m:t>T</m:t>
            </m:r>
          </m:e>
          <m:sub>
            <m:r>
              <w:rPr>
                <w:rFonts w:ascii="Cambria Math" w:hAnsi="Cambria Math"/>
              </w:rPr>
              <m:t>cav</m:t>
            </m:r>
          </m:sub>
        </m:sSub>
      </m:oMath>
      <w:r w:rsidR="008C7C82" w:rsidRPr="005F7DE3">
        <w:t xml:space="preserve">, slab concrete temperature denoted </w:t>
      </w:r>
      <w:r w:rsidR="00581879" w:rsidRPr="005F7DE3">
        <w:t xml:space="preserve">by </w:t>
      </w:r>
      <m:oMath>
        <m:sSub>
          <m:sSubPr>
            <m:ctrlPr>
              <w:rPr>
                <w:rFonts w:ascii="Cambria Math" w:hAnsi="Cambria Math"/>
                <w:i/>
              </w:rPr>
            </m:ctrlPr>
          </m:sSubPr>
          <m:e>
            <m:r>
              <w:rPr>
                <w:rFonts w:ascii="Cambria Math" w:hAnsi="Cambria Math"/>
              </w:rPr>
              <m:t>T</m:t>
            </m:r>
          </m:e>
          <m:sub>
            <m:r>
              <w:rPr>
                <w:rFonts w:ascii="Cambria Math" w:hAnsi="Cambria Math"/>
              </w:rPr>
              <m:t>slab</m:t>
            </m:r>
          </m:sub>
        </m:sSub>
      </m:oMath>
      <w:r w:rsidR="008C7C82" w:rsidRPr="005F7DE3">
        <w:t xml:space="preserve">, </w:t>
      </w:r>
      <w:r w:rsidR="00A439FF" w:rsidRPr="005F7DE3">
        <w:t>flowing</w:t>
      </w:r>
      <w:r w:rsidR="000342C1" w:rsidRPr="005F7DE3">
        <w:t xml:space="preserve"> water </w:t>
      </w:r>
      <w:r w:rsidR="00A439FF" w:rsidRPr="005F7DE3">
        <w:t xml:space="preserve">temperature </w:t>
      </w:r>
      <w:r w:rsidR="000342C1" w:rsidRPr="005F7DE3">
        <w:t xml:space="preserve">within slab pipe denoted </w:t>
      </w:r>
      <w:r w:rsidR="00581879" w:rsidRPr="005F7DE3">
        <w:t xml:space="preserve">by </w:t>
      </w:r>
      <m:oMath>
        <m:sSub>
          <m:sSubPr>
            <m:ctrlPr>
              <w:rPr>
                <w:rFonts w:ascii="Cambria Math" w:hAnsi="Cambria Math"/>
                <w:i/>
              </w:rPr>
            </m:ctrlPr>
          </m:sSubPr>
          <m:e>
            <m:r>
              <w:rPr>
                <w:rFonts w:ascii="Cambria Math" w:hAnsi="Cambria Math"/>
              </w:rPr>
              <m:t>T</m:t>
            </m:r>
          </m:e>
          <m:sub>
            <m:r>
              <w:rPr>
                <w:rFonts w:ascii="Cambria Math" w:hAnsi="Cambria Math"/>
              </w:rPr>
              <m:t>source</m:t>
            </m:r>
          </m:sub>
        </m:sSub>
      </m:oMath>
      <w:r w:rsidR="00A439FF" w:rsidRPr="005F7DE3">
        <w:t xml:space="preserve">, solar radiation retrieved from a weather station denoted </w:t>
      </w:r>
      <w:r w:rsidR="00581879" w:rsidRPr="005F7DE3">
        <w:t>by</w:t>
      </w:r>
      <w:r w:rsidR="00A439FF" w:rsidRPr="005F7DE3">
        <w:t xml:space="preserve">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solar</m:t>
            </m:r>
          </m:sub>
        </m:sSub>
        <m:r>
          <w:rPr>
            <w:rFonts w:ascii="Cambria Math" w:hAnsi="Cambria Math"/>
            <w:i/>
          </w:rPr>
          <w:fldChar w:fldCharType="begin"/>
        </m:r>
        <m:r>
          <m:rPr>
            <m:sty m:val="p"/>
          </m:rPr>
          <w:rPr>
            <w:rFonts w:ascii="Cambria Math" w:hAnsi="Cambria Math"/>
          </w:rPr>
          <m:t xml:space="preserve"> ADDIN ZOTERO_ITEM CSL_CITATION {"citationID":"g5BpQMsL","properties":{"formattedCitation":"(Ambient Weather Network 2022)","plainCitation":"(Ambient Weather Network 2022)","noteIndex":0},"citationItems":[{"id":1003,"uris":["http://zotero.org/users/3944343/items/SQ6KHENF"],"itemData":{"id":1003,"type":"webpage","abstract":"Your Personal Weather Data Dashboard. Stream live data from your weather station to the internet.","container-title":"Ambient Weather Network","language":"en","title":"Ambient Weather Network","URL":"https://ambientweather.net/","accessed":{"date-parts":[["2022",4,11]]},"issued":{"date-parts":[["2022",1,1]]}}}],"schema":"https://github.com/citation-style-language/schema/raw/master/csl-citation.json"} </m:t>
        </m:r>
        <m:r>
          <w:rPr>
            <w:rFonts w:ascii="Cambria Math" w:hAnsi="Cambria Math"/>
            <w:i/>
          </w:rPr>
          <w:fldChar w:fldCharType="separate"/>
        </m:r>
        <m:r>
          <m:rPr>
            <m:sty m:val="p"/>
          </m:rPr>
          <w:rPr>
            <w:rFonts w:ascii="Cambria Math" w:hAnsi="Cambria Math"/>
          </w:rPr>
          <m:t>(Ambient Weather Network 2022)</m:t>
        </m:r>
        <m:r>
          <w:rPr>
            <w:rFonts w:ascii="Cambria Math" w:hAnsi="Cambria Math"/>
            <w:i/>
          </w:rPr>
          <w:fldChar w:fldCharType="end"/>
        </m:r>
      </m:oMath>
      <w:r w:rsidR="002234F5" w:rsidRPr="005F7DE3">
        <w:t xml:space="preserve">, air handling unit consumed heating power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AHU</m:t>
            </m:r>
          </m:sub>
        </m:sSub>
      </m:oMath>
      <w:r w:rsidR="000342C1" w:rsidRPr="005F7DE3">
        <w:t xml:space="preserve">. </w:t>
      </w:r>
      <w:r w:rsidR="003D3E87" w:rsidRPr="005F7DE3">
        <w:t>The</w:t>
      </w:r>
      <w:r w:rsidR="00A439FF" w:rsidRPr="005F7DE3">
        <w:t xml:space="preserve"> </w:t>
      </w:r>
      <w:r w:rsidR="00C36FC7" w:rsidRPr="005F7DE3">
        <w:t xml:space="preserve">estimated input </w:t>
      </w:r>
      <w:r w:rsidR="003D3E87" w:rsidRPr="005F7DE3">
        <w:t xml:space="preserve">values are </w:t>
      </w:r>
      <w:r w:rsidR="00581879" w:rsidRPr="005F7DE3">
        <w:t>determined using a</w:t>
      </w:r>
      <w:r w:rsidRPr="005F7DE3">
        <w:t xml:space="preserve"> predefined schedule </w:t>
      </w:r>
      <w:r w:rsidR="003D3E87" w:rsidRPr="005F7DE3">
        <w:t xml:space="preserve">in accordance with </w:t>
      </w:r>
      <w:r w:rsidR="00127B73" w:rsidRPr="005F7DE3">
        <w:fldChar w:fldCharType="begin"/>
      </w:r>
      <w:r w:rsidR="00A076C2">
        <w:instrText xml:space="preserve"> ADDIN ZOTERO_ITEM CSL_CITATION {"citationID":"CVMRAE5D","properties":{"formattedCitation":"(ANSI/ASHRAE/IES 90.1-2010 2010, 1)","plainCitation":"(ANSI/ASHRAE/IES 90.1-2010 2010, 1)","noteIndex":0},"citationItems":[{"id":765,"uris":["http://zotero.org/users/3944343/items/C3AQI6V2"],"itemData":{"id":765,"type":"book","publisher":"American Society of Heating, Refrigerating and Air-Conditioning Engineers","title":"Energy Standard for Buildings Except Low-Rise Residential Buildings","author":[{"literal":"ANSI/ASHRAE/IES 90.1-2010"}],"issued":{"date-parts":[["2010",1,1]]}},"locator":"1"}],"schema":"https://github.com/citation-style-language/schema/raw/master/csl-citation.json"} </w:instrText>
      </w:r>
      <w:r w:rsidR="00127B73" w:rsidRPr="005F7DE3">
        <w:fldChar w:fldCharType="separate"/>
      </w:r>
      <w:r w:rsidR="00A076C2" w:rsidRPr="00A076C2">
        <w:t>(ANSI/ASHRAE/IES 90.1-2010 2010, 1)</w:t>
      </w:r>
      <w:r w:rsidR="00127B73" w:rsidRPr="005F7DE3">
        <w:fldChar w:fldCharType="end"/>
      </w:r>
      <w:r w:rsidR="002234F5" w:rsidRPr="005F7DE3">
        <w:t xml:space="preserve">, such as internal heating radiation denoted </w:t>
      </w:r>
      <w:r w:rsidR="00581879" w:rsidRPr="005F7DE3">
        <w:t>by</w:t>
      </w:r>
      <w:r w:rsidR="002234F5" w:rsidRPr="005F7DE3">
        <w:t xml:space="preserve">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int</m:t>
            </m:r>
          </m:sub>
        </m:sSub>
      </m:oMath>
      <w:r w:rsidR="002234F5" w:rsidRPr="005F7DE3">
        <w:t xml:space="preserve">, </w:t>
      </w:r>
      <w:r w:rsidR="00581879" w:rsidRPr="005F7DE3">
        <w:t xml:space="preserve">and </w:t>
      </w:r>
      <w:r w:rsidR="002234F5" w:rsidRPr="005F7DE3">
        <w:t xml:space="preserve">lighting radiation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light</m:t>
            </m:r>
          </m:sub>
        </m:sSub>
      </m:oMath>
      <w:r w:rsidR="002234F5" w:rsidRPr="005F7DE3">
        <w:t>.</w:t>
      </w:r>
    </w:p>
    <w:p w14:paraId="18FFA806" w14:textId="22DDA089" w:rsidR="00BB31D6" w:rsidRPr="005F7DE3" w:rsidRDefault="00BB31D6" w:rsidP="00C156E5">
      <w:pPr>
        <w:widowControl w:val="0"/>
        <w:jc w:val="both"/>
      </w:pPr>
    </w:p>
    <w:p w14:paraId="2B645DA5" w14:textId="297EAB94" w:rsidR="00BB31D6" w:rsidRPr="005F7DE3" w:rsidRDefault="00BB31D6" w:rsidP="00BB31D6">
      <w:pPr>
        <w:pStyle w:val="Heading2"/>
      </w:pPr>
      <w:r w:rsidRPr="005F7DE3">
        <w:t xml:space="preserve">3.2 RC </w:t>
      </w:r>
      <w:r w:rsidR="0016181E" w:rsidRPr="005F7DE3">
        <w:t>N</w:t>
      </w:r>
      <w:r w:rsidRPr="005F7DE3">
        <w:t xml:space="preserve">etwork </w:t>
      </w:r>
      <w:r w:rsidR="0016181E" w:rsidRPr="005F7DE3">
        <w:t>M</w:t>
      </w:r>
      <w:r w:rsidRPr="005F7DE3">
        <w:t xml:space="preserve">odel </w:t>
      </w:r>
      <w:r w:rsidR="0016181E" w:rsidRPr="005F7DE3">
        <w:t>D</w:t>
      </w:r>
      <w:r w:rsidRPr="005F7DE3">
        <w:t>evelopment</w:t>
      </w:r>
    </w:p>
    <w:p w14:paraId="716151BE" w14:textId="5FFB243C" w:rsidR="002D7DC8" w:rsidRPr="005F7DE3" w:rsidRDefault="00C64756" w:rsidP="00632542">
      <w:r w:rsidRPr="005F7DE3">
        <w:t>The current subsection describes the design logic for the RC model, followed by a description of the target room's physical structures and, finally, our consideration of various RC model designs and their associated performance. Ultimately, the chosen design will be detailed.</w:t>
      </w:r>
    </w:p>
    <w:p w14:paraId="7B2DFFC8" w14:textId="77777777" w:rsidR="00C64756" w:rsidRPr="005F7DE3" w:rsidRDefault="00C64756" w:rsidP="00632542"/>
    <w:p w14:paraId="3407F30D" w14:textId="40E36EDA" w:rsidR="00632542" w:rsidRPr="005F7DE3" w:rsidRDefault="003D18DC" w:rsidP="00632542">
      <w:r w:rsidRPr="005F7DE3">
        <w:t>Considering model accuracy-complexity trade-off, t</w:t>
      </w:r>
      <w:r w:rsidR="00632542" w:rsidRPr="005F7DE3">
        <w:t xml:space="preserve">he </w:t>
      </w:r>
      <w:r w:rsidR="00226D89" w:rsidRPr="005F7DE3">
        <w:t xml:space="preserve">following is the </w:t>
      </w:r>
      <w:r w:rsidR="00632542" w:rsidRPr="005F7DE3">
        <w:t xml:space="preserve">overall </w:t>
      </w:r>
      <w:r w:rsidR="00662BEA" w:rsidRPr="005F7DE3">
        <w:t xml:space="preserve">design </w:t>
      </w:r>
      <w:r w:rsidR="00632542" w:rsidRPr="005F7DE3">
        <w:t>logic for RC network construction:</w:t>
      </w:r>
    </w:p>
    <w:p w14:paraId="300403FA" w14:textId="4A2CB1C4" w:rsidR="00632542" w:rsidRPr="005F7DE3" w:rsidRDefault="00226D89" w:rsidP="00632542">
      <w:pPr>
        <w:pStyle w:val="ListParagraph"/>
        <w:numPr>
          <w:ilvl w:val="0"/>
          <w:numId w:val="7"/>
        </w:numPr>
      </w:pPr>
      <w:r w:rsidRPr="005F7DE3">
        <w:t>Improve the</w:t>
      </w:r>
      <w:r w:rsidR="00C94FA1" w:rsidRPr="005F7DE3">
        <w:t xml:space="preserve"> m</w:t>
      </w:r>
      <w:r w:rsidR="00632542" w:rsidRPr="005F7DE3">
        <w:t>odel</w:t>
      </w:r>
      <w:r w:rsidRPr="005F7DE3">
        <w:t>’s</w:t>
      </w:r>
      <w:r w:rsidR="00632542" w:rsidRPr="005F7DE3">
        <w:t xml:space="preserve"> accuracy. The </w:t>
      </w:r>
      <w:r w:rsidR="00662BEA" w:rsidRPr="005F7DE3">
        <w:t xml:space="preserve">RC model </w:t>
      </w:r>
      <w:r w:rsidR="00632542" w:rsidRPr="005F7DE3">
        <w:t xml:space="preserve">should capture the key and most thermal behaviors of targeted </w:t>
      </w:r>
      <w:r w:rsidR="00662BEA" w:rsidRPr="005F7DE3">
        <w:t xml:space="preserve">space to maintain model robustness </w:t>
      </w:r>
      <w:r w:rsidRPr="005F7DE3">
        <w:t>under a variety of</w:t>
      </w:r>
      <w:r w:rsidR="00662BEA" w:rsidRPr="005F7DE3">
        <w:t xml:space="preserve"> operating conditions.</w:t>
      </w:r>
    </w:p>
    <w:p w14:paraId="251967E3" w14:textId="40A9F8C0" w:rsidR="00632542" w:rsidRPr="005F7DE3" w:rsidRDefault="00226D89" w:rsidP="00632542">
      <w:pPr>
        <w:pStyle w:val="ListParagraph"/>
        <w:numPr>
          <w:ilvl w:val="0"/>
          <w:numId w:val="7"/>
        </w:numPr>
      </w:pPr>
      <w:r w:rsidRPr="005F7DE3">
        <w:t xml:space="preserve">Reduce the </w:t>
      </w:r>
      <w:r w:rsidR="00C94FA1" w:rsidRPr="005F7DE3">
        <w:t>complexity</w:t>
      </w:r>
      <w:r w:rsidRPr="005F7DE3">
        <w:t xml:space="preserve"> of model</w:t>
      </w:r>
      <w:r w:rsidR="00C94FA1" w:rsidRPr="005F7DE3">
        <w:t xml:space="preserve">. </w:t>
      </w:r>
      <w:r w:rsidR="00632542" w:rsidRPr="005F7DE3">
        <w:t>Reduce the number of input variables</w:t>
      </w:r>
      <w:r w:rsidR="00662BEA" w:rsidRPr="005F7DE3">
        <w:t xml:space="preserve"> or training data</w:t>
      </w:r>
      <w:r w:rsidR="00632542" w:rsidRPr="005F7DE3">
        <w:t xml:space="preserve"> to </w:t>
      </w:r>
      <w:r w:rsidR="00C94FA1" w:rsidRPr="005F7DE3">
        <w:t xml:space="preserve">avoid </w:t>
      </w:r>
      <w:r w:rsidRPr="005F7DE3">
        <w:t xml:space="preserve">creating an excessively </w:t>
      </w:r>
      <w:r w:rsidR="00C94FA1" w:rsidRPr="005F7DE3">
        <w:t>complex model.</w:t>
      </w:r>
    </w:p>
    <w:p w14:paraId="53B8A741" w14:textId="77777777" w:rsidR="00C64756" w:rsidRPr="005F7DE3" w:rsidRDefault="00C64756" w:rsidP="00C4330D"/>
    <w:p w14:paraId="53751C19" w14:textId="00A5D5FF" w:rsidR="003D18DC" w:rsidRPr="005F7DE3" w:rsidRDefault="00866877" w:rsidP="00632542">
      <w:r w:rsidRPr="005F7DE3">
        <w:t xml:space="preserve">The major thermal components of </w:t>
      </w:r>
      <w:r w:rsidR="001817E2" w:rsidRPr="005F7DE3">
        <w:t>the living laboratory office space</w:t>
      </w:r>
      <w:r w:rsidR="00474A83" w:rsidRPr="005F7DE3">
        <w:t xml:space="preserve"> </w:t>
      </w:r>
      <w:r w:rsidR="001817E2" w:rsidRPr="005F7DE3">
        <w:t xml:space="preserve">include </w:t>
      </w:r>
      <w:r w:rsidRPr="005F7DE3">
        <w:t xml:space="preserve">external walls, roof/ceiling, </w:t>
      </w:r>
      <w:r w:rsidR="005832E2" w:rsidRPr="005F7DE3">
        <w:t xml:space="preserve">internal wall, </w:t>
      </w:r>
      <w:r w:rsidR="001817E2" w:rsidRPr="005F7DE3">
        <w:t xml:space="preserve">south-facing double façade system, conditioned air from air handling unit </w:t>
      </w:r>
      <w:r w:rsidR="003D18DC" w:rsidRPr="005F7DE3">
        <w:t xml:space="preserve">(AHU) </w:t>
      </w:r>
      <w:r w:rsidR="001817E2" w:rsidRPr="005F7DE3">
        <w:t xml:space="preserve">system, and hydronic radiant floor system. </w:t>
      </w:r>
    </w:p>
    <w:p w14:paraId="40AABAE7" w14:textId="77777777" w:rsidR="002A66E5" w:rsidRPr="005F7DE3" w:rsidRDefault="002A66E5" w:rsidP="00632542"/>
    <w:p w14:paraId="21892F6A" w14:textId="4ED5B98A" w:rsidR="0065759F" w:rsidRPr="005F7DE3" w:rsidRDefault="003D18DC" w:rsidP="00632542">
      <w:r w:rsidRPr="005F7DE3">
        <w:t xml:space="preserve">In the present study, we experimented </w:t>
      </w:r>
      <w:r w:rsidR="0065759F" w:rsidRPr="005F7DE3">
        <w:t>three</w:t>
      </w:r>
      <w:r w:rsidRPr="005F7DE3">
        <w:t xml:space="preserve"> RC network design</w:t>
      </w:r>
      <w:r w:rsidR="0065759F" w:rsidRPr="005F7DE3">
        <w:t>s</w:t>
      </w:r>
      <w:r w:rsidRPr="005F7DE3">
        <w:t xml:space="preserve"> by considering model robustness and </w:t>
      </w:r>
      <w:r w:rsidR="0065759F" w:rsidRPr="005F7DE3">
        <w:t>various</w:t>
      </w:r>
      <w:r w:rsidRPr="005F7DE3">
        <w:t xml:space="preserve"> levels of complexity or model orders. </w:t>
      </w:r>
      <w:r w:rsidR="0065759F" w:rsidRPr="005F7DE3">
        <w:t>As illustrated in Figure</w:t>
      </w:r>
      <w:r w:rsidR="008B71BC">
        <w:t xml:space="preserve"> </w:t>
      </w:r>
      <w:r w:rsidR="008B71BC">
        <w:fldChar w:fldCharType="begin"/>
      </w:r>
      <w:r w:rsidR="008B71BC">
        <w:instrText xml:space="preserve"> REF rc_fig_show \h </w:instrText>
      </w:r>
      <w:r w:rsidR="008B71BC">
        <w:fldChar w:fldCharType="separate"/>
      </w:r>
      <w:r w:rsidR="00543C7D">
        <w:rPr>
          <w:b/>
          <w:bCs/>
          <w:noProof/>
        </w:rPr>
        <w:t>2</w:t>
      </w:r>
      <w:r w:rsidR="008B71BC">
        <w:fldChar w:fldCharType="end"/>
      </w:r>
      <w:r w:rsidR="0065759F" w:rsidRPr="005F7DE3">
        <w:t>, w</w:t>
      </w:r>
      <w:r w:rsidR="00C94FA1" w:rsidRPr="005F7DE3">
        <w:t xml:space="preserve">e </w:t>
      </w:r>
      <w:r w:rsidR="0065759F" w:rsidRPr="005F7DE3">
        <w:t>developed</w:t>
      </w:r>
      <w:r w:rsidR="00632542" w:rsidRPr="005F7DE3">
        <w:t xml:space="preserve"> three model</w:t>
      </w:r>
      <w:r w:rsidR="00C94FA1" w:rsidRPr="005F7DE3">
        <w:t>s</w:t>
      </w:r>
      <w:r w:rsidR="0065759F" w:rsidRPr="005F7DE3">
        <w:t xml:space="preserve"> for RC networks</w:t>
      </w:r>
      <w:r w:rsidR="00632542" w:rsidRPr="005F7DE3">
        <w:t xml:space="preserve">, </w:t>
      </w:r>
      <w:r w:rsidR="0065759F" w:rsidRPr="005F7DE3">
        <w:t>four</w:t>
      </w:r>
      <w:r w:rsidR="00632542" w:rsidRPr="005F7DE3">
        <w:t xml:space="preserve">-states Model 1, </w:t>
      </w:r>
      <w:r w:rsidR="0065759F" w:rsidRPr="005F7DE3">
        <w:t>six</w:t>
      </w:r>
      <w:r w:rsidR="00632542" w:rsidRPr="005F7DE3">
        <w:t xml:space="preserve">-states Model 2 and </w:t>
      </w:r>
      <w:r w:rsidR="0065759F" w:rsidRPr="005F7DE3">
        <w:t>five</w:t>
      </w:r>
      <w:r w:rsidR="00632542" w:rsidRPr="005F7DE3">
        <w:t>-states Model 3</w:t>
      </w:r>
      <w:r w:rsidR="00D86C17" w:rsidRPr="005F7DE3">
        <w:t>,</w:t>
      </w:r>
      <w:r w:rsidR="00632542" w:rsidRPr="005F7DE3">
        <w:t xml:space="preserve"> </w:t>
      </w:r>
      <w:r w:rsidR="00D86C17" w:rsidRPr="005F7DE3">
        <w:t xml:space="preserve">in which  </w:t>
      </w:r>
      <m:oMath>
        <m:r>
          <w:rPr>
            <w:rFonts w:ascii="Cambria Math" w:hAnsi="Cambria Math"/>
          </w:rPr>
          <m:t xml:space="preserve">T, C,Q, </m:t>
        </m:r>
        <m:r>
          <m:rPr>
            <m:sty m:val="p"/>
          </m:rPr>
          <w:rPr>
            <w:rFonts w:ascii="Cambria Math" w:hAnsi="Cambria Math"/>
          </w:rPr>
          <m:t>α</m:t>
        </m:r>
      </m:oMath>
      <w:r w:rsidR="00D86C17" w:rsidRPr="005F7DE3">
        <w:t xml:space="preserve"> </w:t>
      </w:r>
      <w:r w:rsidR="00234233" w:rsidRPr="005F7DE3">
        <w:t xml:space="preserve"> </w:t>
      </w:r>
      <w:r w:rsidR="00D86C17" w:rsidRPr="005F7DE3">
        <w:t xml:space="preserve">represent temperature, capacitances, resistances, heat flux due to radiation and corresponding coefficients. As for the subscripts, </w:t>
      </w:r>
      <m:oMath>
        <m:r>
          <w:rPr>
            <w:rFonts w:ascii="Cambria Math" w:hAnsi="Cambria Math"/>
          </w:rPr>
          <m:t>out, cav,slab,source, sink, env, room, intwall, sol, int, light, AHU, rad</m:t>
        </m:r>
      </m:oMath>
      <w:r w:rsidR="00D86C17" w:rsidRPr="005F7DE3">
        <w:t>, represent outdoor air, façade cavity, slab concrete, hot water or chilled water within tubes, insulation below tubes, envelope, room air, internal wall, solar radiation, internal heat, lighting, air handling unit, thermal heat flux load requirements, respectively.</w:t>
      </w:r>
      <w:r w:rsidR="0065759F" w:rsidRPr="005F7DE3">
        <w:t xml:space="preserve"> </w:t>
      </w:r>
    </w:p>
    <w:p w14:paraId="655FC090" w14:textId="77777777" w:rsidR="0065759F" w:rsidRPr="005F7DE3" w:rsidRDefault="0065759F" w:rsidP="00632542"/>
    <w:p w14:paraId="5AB32FAD" w14:textId="122BEE75" w:rsidR="00632542" w:rsidRPr="005F7DE3" w:rsidRDefault="005D175C" w:rsidP="00632542">
      <w:r w:rsidRPr="005F7DE3">
        <w:t>Each of</w:t>
      </w:r>
      <w:r w:rsidR="00D86C17" w:rsidRPr="005F7DE3">
        <w:t xml:space="preserve"> three</w:t>
      </w:r>
      <w:r w:rsidR="00632542" w:rsidRPr="005F7DE3">
        <w:t xml:space="preserve"> models </w:t>
      </w:r>
      <w:r w:rsidRPr="005F7DE3">
        <w:t>is composed</w:t>
      </w:r>
      <w:r w:rsidR="00632542" w:rsidRPr="005F7DE3">
        <w:t xml:space="preserve"> of two </w:t>
      </w:r>
      <w:r w:rsidRPr="005F7DE3">
        <w:t>components</w:t>
      </w:r>
      <w:r w:rsidR="00632542" w:rsidRPr="005F7DE3">
        <w:t>: room and concrete slab. We chose the same</w:t>
      </w:r>
      <w:r w:rsidR="00C94FA1" w:rsidRPr="005F7DE3">
        <w:t xml:space="preserve"> </w:t>
      </w:r>
      <w:r w:rsidRPr="005F7DE3">
        <w:t xml:space="preserve">RC network model for </w:t>
      </w:r>
      <w:r w:rsidR="00C94FA1" w:rsidRPr="005F7DE3">
        <w:t>room</w:t>
      </w:r>
      <w:r w:rsidR="00632542" w:rsidRPr="005F7DE3">
        <w:t xml:space="preserve"> to </w:t>
      </w:r>
      <w:r w:rsidRPr="005F7DE3">
        <w:t>effectively</w:t>
      </w:r>
      <w:r w:rsidR="00632542" w:rsidRPr="005F7DE3">
        <w:t xml:space="preserve"> capture </w:t>
      </w:r>
      <w:r w:rsidR="001817E2" w:rsidRPr="005F7DE3">
        <w:t>its</w:t>
      </w:r>
      <w:r w:rsidR="00632542" w:rsidRPr="005F7DE3">
        <w:t xml:space="preserve"> thermal properties</w:t>
      </w:r>
      <w:r w:rsidR="00866877" w:rsidRPr="005F7DE3">
        <w:t xml:space="preserve">: </w:t>
      </w:r>
      <w:r w:rsidRPr="005F7DE3">
        <w:t xml:space="preserve">a </w:t>
      </w:r>
      <w:r w:rsidR="005832E2" w:rsidRPr="005F7DE3">
        <w:t xml:space="preserve">two-node </w:t>
      </w:r>
      <w:r w:rsidR="00FC6B59" w:rsidRPr="005F7DE3">
        <w:t>envelope</w:t>
      </w:r>
      <w:r w:rsidR="005832E2" w:rsidRPr="005F7DE3">
        <w:t>, one-node internal wall</w:t>
      </w:r>
      <w:r w:rsidR="003D18DC" w:rsidRPr="005F7DE3">
        <w:t xml:space="preserve">, one node cavity for double façade system, and room air node to capture the provided disturbance heating or cooling from AHU system. </w:t>
      </w:r>
      <w:r w:rsidR="003E6258" w:rsidRPr="005F7DE3">
        <w:t xml:space="preserve">It is worth noting that we </w:t>
      </w:r>
      <w:r w:rsidR="00FC6B59" w:rsidRPr="005F7DE3">
        <w:t xml:space="preserve">used </w:t>
      </w:r>
      <w:r w:rsidR="007C49E9" w:rsidRPr="005F7DE3">
        <w:t xml:space="preserve">the </w:t>
      </w:r>
      <w:r w:rsidR="00FC6B59" w:rsidRPr="005F7DE3">
        <w:t xml:space="preserve">envelope node to represent </w:t>
      </w:r>
      <w:r w:rsidR="007C49E9" w:rsidRPr="005F7DE3">
        <w:t xml:space="preserve">the </w:t>
      </w:r>
      <w:r w:rsidR="003E6258" w:rsidRPr="005F7DE3">
        <w:t xml:space="preserve">external wall </w:t>
      </w:r>
      <w:r w:rsidR="00FC6B59" w:rsidRPr="005F7DE3">
        <w:t xml:space="preserve">and roof/ceiling </w:t>
      </w:r>
      <w:r w:rsidR="003E6258" w:rsidRPr="005F7DE3">
        <w:t xml:space="preserve">to </w:t>
      </w:r>
      <w:r w:rsidR="007C49E9" w:rsidRPr="005F7DE3">
        <w:t>keep the</w:t>
      </w:r>
      <w:r w:rsidR="003E6258" w:rsidRPr="005F7DE3">
        <w:t xml:space="preserve"> model </w:t>
      </w:r>
      <w:r w:rsidR="007C49E9" w:rsidRPr="005F7DE3">
        <w:t>simple</w:t>
      </w:r>
      <w:r w:rsidR="003E6258" w:rsidRPr="005F7DE3">
        <w:t xml:space="preserve">. </w:t>
      </w:r>
      <w:r w:rsidR="007C49E9" w:rsidRPr="005F7DE3">
        <w:t>In the case of the concrete slab</w:t>
      </w:r>
      <w:r w:rsidR="006074D8" w:rsidRPr="005F7DE3">
        <w:t xml:space="preserve">, </w:t>
      </w:r>
      <w:r w:rsidR="003E6258" w:rsidRPr="005F7DE3">
        <w:t xml:space="preserve">we </w:t>
      </w:r>
      <w:r w:rsidR="007C49E9" w:rsidRPr="005F7DE3">
        <w:t>experimented with</w:t>
      </w:r>
      <w:r w:rsidR="00656BDE" w:rsidRPr="005F7DE3">
        <w:t xml:space="preserve"> </w:t>
      </w:r>
      <w:r w:rsidR="007C49E9" w:rsidRPr="005F7DE3">
        <w:t>various</w:t>
      </w:r>
      <w:r w:rsidR="00656BDE" w:rsidRPr="005F7DE3">
        <w:t xml:space="preserve"> model orders to capture its thermal behaviors</w:t>
      </w:r>
      <w:r w:rsidR="0092798E" w:rsidRPr="005F7DE3">
        <w:t xml:space="preserve">. </w:t>
      </w:r>
      <w:r w:rsidR="007C49E9" w:rsidRPr="005F7DE3">
        <w:t>T</w:t>
      </w:r>
      <w:r w:rsidR="0092798E" w:rsidRPr="005F7DE3">
        <w:t xml:space="preserve">he detailed thermal structure of radiant floor </w:t>
      </w:r>
      <w:r w:rsidR="00930C07" w:rsidRPr="005F7DE3">
        <w:t>was</w:t>
      </w:r>
      <w:r w:rsidR="0092798E" w:rsidRPr="005F7DE3">
        <w:t xml:space="preserve"> </w:t>
      </w:r>
      <w:r w:rsidR="007C49E9" w:rsidRPr="005F7DE3">
        <w:t>omitted from Model 1</w:t>
      </w:r>
      <w:r w:rsidR="001851E9" w:rsidRPr="005F7DE3">
        <w:t>. And</w:t>
      </w:r>
      <w:r w:rsidR="0092798E" w:rsidRPr="005F7DE3">
        <w:t xml:space="preserve"> </w:t>
      </w:r>
      <w:r w:rsidR="007C49E9" w:rsidRPr="005F7DE3">
        <w:t>w</w:t>
      </w:r>
      <w:r w:rsidR="0092798E" w:rsidRPr="005F7DE3">
        <w:t xml:space="preserve">e </w:t>
      </w:r>
      <w:r w:rsidR="002A67BC" w:rsidRPr="005F7DE3">
        <w:t>considered the</w:t>
      </w:r>
      <w:r w:rsidR="0092798E" w:rsidRPr="005F7DE3">
        <w:t xml:space="preserve"> entire slab</w:t>
      </w:r>
      <w:r w:rsidR="007C49E9" w:rsidRPr="005F7DE3">
        <w:t xml:space="preserve"> to be a single</w:t>
      </w:r>
      <w:r w:rsidR="0092798E" w:rsidRPr="005F7DE3">
        <w:t xml:space="preserve"> node. </w:t>
      </w:r>
      <w:r w:rsidR="007C49E9" w:rsidRPr="005F7DE3">
        <w:t>In c</w:t>
      </w:r>
      <w:r w:rsidR="0092798E" w:rsidRPr="005F7DE3">
        <w:t>ompar</w:t>
      </w:r>
      <w:r w:rsidR="007C49E9" w:rsidRPr="005F7DE3">
        <w:t>ison to</w:t>
      </w:r>
      <w:r w:rsidR="0092798E" w:rsidRPr="005F7DE3">
        <w:t xml:space="preserve"> Model 1, Model 3 </w:t>
      </w:r>
      <w:r w:rsidR="00930C07" w:rsidRPr="005F7DE3">
        <w:t>included</w:t>
      </w:r>
      <w:r w:rsidR="00AF48A3" w:rsidRPr="005F7DE3">
        <w:t xml:space="preserve"> an </w:t>
      </w:r>
      <w:r w:rsidR="0092798E" w:rsidRPr="005F7DE3">
        <w:t>additional source node</w:t>
      </w:r>
      <w:r w:rsidR="00AF48A3" w:rsidRPr="005F7DE3">
        <w:t xml:space="preserve"> to </w:t>
      </w:r>
      <w:r w:rsidR="0092798E" w:rsidRPr="005F7DE3">
        <w:t xml:space="preserve">represent the </w:t>
      </w:r>
      <w:r w:rsidR="00AF48A3" w:rsidRPr="005F7DE3">
        <w:t xml:space="preserve">flow of </w:t>
      </w:r>
      <w:r w:rsidR="0092798E" w:rsidRPr="005F7DE3">
        <w:t xml:space="preserve">water through slab pipes. </w:t>
      </w:r>
      <w:r w:rsidR="00AF48A3" w:rsidRPr="005F7DE3">
        <w:t xml:space="preserve">Furthermore, Model 2 </w:t>
      </w:r>
      <w:r w:rsidR="00930C07" w:rsidRPr="005F7DE3">
        <w:t>had</w:t>
      </w:r>
      <w:r w:rsidR="00AF48A3" w:rsidRPr="005F7DE3">
        <w:t xml:space="preserve"> one additional sink node than Model 3 to represent the</w:t>
      </w:r>
      <w:r w:rsidR="002A67BC" w:rsidRPr="005F7DE3">
        <w:t xml:space="preserve"> heat transfer between</w:t>
      </w:r>
      <w:r w:rsidR="00AF48A3" w:rsidRPr="005F7DE3">
        <w:t xml:space="preserve"> </w:t>
      </w:r>
      <w:r w:rsidR="002A67BC" w:rsidRPr="005F7DE3">
        <w:t>source node and another space</w:t>
      </w:r>
      <w:r w:rsidR="00AF48A3" w:rsidRPr="005F7DE3">
        <w:t>.</w:t>
      </w:r>
    </w:p>
    <w:p w14:paraId="231D9968" w14:textId="77777777" w:rsidR="0009191C" w:rsidRPr="005F7DE3" w:rsidRDefault="0009191C" w:rsidP="00BB31D6"/>
    <w:p w14:paraId="313D62FE" w14:textId="1D1EC3B4" w:rsidR="00C7131D" w:rsidRPr="005F7DE3" w:rsidRDefault="00C7131D" w:rsidP="00BB31D6">
      <w:r w:rsidRPr="005F7DE3">
        <w:t xml:space="preserve">Figure </w:t>
      </w:r>
      <w:r w:rsidR="008B71BC">
        <w:fldChar w:fldCharType="begin"/>
      </w:r>
      <w:r w:rsidR="008B71BC">
        <w:instrText xml:space="preserve"> REF rc_fig_comp \h </w:instrText>
      </w:r>
      <w:r w:rsidR="008B71BC">
        <w:fldChar w:fldCharType="separate"/>
      </w:r>
      <w:r w:rsidR="00543C7D">
        <w:rPr>
          <w:b/>
          <w:bCs/>
          <w:noProof/>
        </w:rPr>
        <w:t>3</w:t>
      </w:r>
      <w:r w:rsidR="008B71BC">
        <w:fldChar w:fldCharType="end"/>
      </w:r>
      <w:r w:rsidRPr="005F7DE3">
        <w:t xml:space="preserve"> depicts the predicted and actual results obtained during the testing period (10892 sampling points for around 37 days). Model 1 has a significantly higher error</w:t>
      </w:r>
      <w:r w:rsidR="00AF77D1" w:rsidRPr="005F7DE3">
        <w:t>s</w:t>
      </w:r>
      <w:r w:rsidRPr="005F7DE3">
        <w:t xml:space="preserve"> than Models 2 and 3, which can be attributed to the oversimplified concrete slab representation. Model 2 has a lower CVRMSE than Model 3, which is consistent with </w:t>
      </w:r>
      <w:r w:rsidRPr="005F7DE3">
        <w:lastRenderedPageBreak/>
        <w:t xml:space="preserve">the addition of a sink node. Table </w:t>
      </w:r>
      <w:r w:rsidR="008B71BC">
        <w:fldChar w:fldCharType="begin"/>
      </w:r>
      <w:r w:rsidR="008B71BC">
        <w:instrText xml:space="preserve"> REF rc_tb_comp \h </w:instrText>
      </w:r>
      <w:r w:rsidR="008B71BC">
        <w:fldChar w:fldCharType="separate"/>
      </w:r>
      <w:r w:rsidR="00543C7D">
        <w:rPr>
          <w:b/>
          <w:bCs/>
          <w:noProof/>
        </w:rPr>
        <w:t>2</w:t>
      </w:r>
      <w:r w:rsidR="008B71BC">
        <w:fldChar w:fldCharType="end"/>
      </w:r>
      <w:r w:rsidRPr="005F7DE3">
        <w:t xml:space="preserve"> contains a more detailed comparison of performance. Model 2 was chosen as the optimal model for the RC network method since it performs better than Model 3 at capturing peaking loads.</w:t>
      </w:r>
    </w:p>
    <w:p w14:paraId="15959A54" w14:textId="77777777" w:rsidR="007570C6" w:rsidRPr="005F7DE3" w:rsidRDefault="007570C6" w:rsidP="00BB31D6"/>
    <w:p w14:paraId="3EA4CEEF" w14:textId="77777777" w:rsidR="00BB31D6" w:rsidRPr="005F7DE3" w:rsidRDefault="00BB31D6" w:rsidP="00BB31D6">
      <w:r w:rsidRPr="005F7DE3">
        <w:t>The Model 2 can be represented by a state-space model with the following state, input, and output variables definition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7876F357" w14:textId="77777777" w:rsidTr="00BA158B">
        <w:trPr>
          <w:jc w:val="center"/>
        </w:trPr>
        <w:tc>
          <w:tcPr>
            <w:tcW w:w="625" w:type="dxa"/>
            <w:vAlign w:val="center"/>
          </w:tcPr>
          <w:p w14:paraId="53A37679" w14:textId="77777777" w:rsidR="00BB31D6" w:rsidRPr="005F7DE3" w:rsidRDefault="00BB31D6" w:rsidP="00BA158B"/>
        </w:tc>
        <w:tc>
          <w:tcPr>
            <w:tcW w:w="8100" w:type="dxa"/>
            <w:vAlign w:val="center"/>
          </w:tcPr>
          <w:p w14:paraId="4104DD05" w14:textId="77777777" w:rsidR="00BB31D6" w:rsidRPr="005F7DE3" w:rsidRDefault="00AA15E2" w:rsidP="00482FCA">
            <w:pPr>
              <w:spacing w:line="360" w:lineRule="auto"/>
            </w:pPr>
            <m:oMathPara>
              <m:oMath>
                <m:sSup>
                  <m:sSupPr>
                    <m:ctrlPr>
                      <w:rPr>
                        <w:rFonts w:ascii="Cambria Math" w:hAnsi="Cambria Math"/>
                        <w:i/>
                      </w:rPr>
                    </m:ctrlPr>
                  </m:sSupPr>
                  <m:e>
                    <m:r>
                      <m:rPr>
                        <m:sty m:val="bi"/>
                      </m:rPr>
                      <w:rPr>
                        <w:rFonts w:ascii="Cambria Math" w:hAnsi="Cambria Math"/>
                      </w:rPr>
                      <m:t>x</m:t>
                    </m:r>
                  </m:e>
                  <m:sup>
                    <m:r>
                      <w:rPr>
                        <w:rFonts w:ascii="Cambria Math" w:hAnsi="Cambria Math"/>
                      </w:rPr>
                      <m:t>T</m:t>
                    </m:r>
                  </m:sup>
                </m:sSup>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nv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nv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room</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ntwall</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lab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ink</m:t>
                        </m:r>
                      </m:sub>
                    </m:sSub>
                  </m:e>
                </m:d>
              </m:oMath>
            </m:oMathPara>
          </w:p>
        </w:tc>
        <w:tc>
          <w:tcPr>
            <w:tcW w:w="625" w:type="dxa"/>
            <w:vAlign w:val="center"/>
          </w:tcPr>
          <w:p w14:paraId="729FD338" w14:textId="6F348B2D" w:rsidR="00BB31D6" w:rsidRPr="005F7DE3" w:rsidRDefault="00BB31D6" w:rsidP="00482FCA">
            <w:pPr>
              <w:spacing w:line="360" w:lineRule="auto"/>
            </w:pPr>
            <w:r w:rsidRPr="005F7DE3">
              <w:t>(</w:t>
            </w:r>
            <w:r w:rsidR="00AA15E2">
              <w:fldChar w:fldCharType="begin"/>
            </w:r>
            <w:r w:rsidR="00AA15E2">
              <w:instrText xml:space="preserve"> SEQ Eq \* MERGEFORMAT </w:instrText>
            </w:r>
            <w:r w:rsidR="00AA15E2">
              <w:fldChar w:fldCharType="separate"/>
            </w:r>
            <w:r w:rsidR="00543C7D">
              <w:rPr>
                <w:noProof/>
              </w:rPr>
              <w:t>24</w:t>
            </w:r>
            <w:r w:rsidR="00AA15E2">
              <w:rPr>
                <w:noProof/>
              </w:rPr>
              <w:fldChar w:fldCharType="end"/>
            </w:r>
            <w:r w:rsidRPr="005F7DE3">
              <w:t>)</w:t>
            </w:r>
          </w:p>
        </w:tc>
      </w:tr>
      <w:tr w:rsidR="00AF77D1" w:rsidRPr="005F7DE3" w14:paraId="4800BDB3" w14:textId="77777777" w:rsidTr="00BA158B">
        <w:trPr>
          <w:jc w:val="center"/>
        </w:trPr>
        <w:tc>
          <w:tcPr>
            <w:tcW w:w="625" w:type="dxa"/>
            <w:vAlign w:val="center"/>
          </w:tcPr>
          <w:p w14:paraId="0662554F" w14:textId="77777777" w:rsidR="00BB31D6" w:rsidRPr="005F7DE3" w:rsidRDefault="00BB31D6" w:rsidP="00BA158B"/>
        </w:tc>
        <w:tc>
          <w:tcPr>
            <w:tcW w:w="8100" w:type="dxa"/>
            <w:vAlign w:val="center"/>
          </w:tcPr>
          <w:p w14:paraId="056F5F31" w14:textId="77777777" w:rsidR="00BB31D6" w:rsidRPr="005F7DE3" w:rsidRDefault="00AA15E2" w:rsidP="00482FCA">
            <w:pPr>
              <w:spacing w:line="360" w:lineRule="auto"/>
              <w:jc w:val="center"/>
            </w:pPr>
            <m:oMathPara>
              <m:oMath>
                <m:sSup>
                  <m:sSupPr>
                    <m:ctrlPr>
                      <w:rPr>
                        <w:rFonts w:ascii="Cambria Math" w:hAnsi="Cambria Math"/>
                        <w:i/>
                      </w:rPr>
                    </m:ctrlPr>
                  </m:sSupPr>
                  <m:e>
                    <m:r>
                      <m:rPr>
                        <m:sty m:val="bi"/>
                      </m:rPr>
                      <w:rPr>
                        <w:rFonts w:ascii="Cambria Math" w:hAnsi="Cambria Math"/>
                      </w:rPr>
                      <m:t>u</m:t>
                    </m:r>
                    <m:ctrlPr>
                      <w:rPr>
                        <w:rFonts w:ascii="Cambria Math" w:hAnsi="Cambria Math"/>
                        <w:b/>
                        <w:i/>
                      </w:rPr>
                    </m:ctrlPr>
                  </m:e>
                  <m:sup>
                    <m:r>
                      <w:rPr>
                        <w:rFonts w:ascii="Cambria Math" w:hAnsi="Cambria Math"/>
                      </w:rPr>
                      <m:t>T</m:t>
                    </m:r>
                  </m:sup>
                </m:sSup>
                <m:r>
                  <w:rPr>
                    <w:rFonts w:ascii="Cambria Math" w:hAnsi="Cambria Math"/>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rPr>
                          <m:t>T</m:t>
                        </m:r>
                        <m:ctrlPr>
                          <w:rPr>
                            <w:rFonts w:ascii="Cambria Math" w:hAnsi="Cambria Math"/>
                          </w:rPr>
                        </m:ctrlPr>
                      </m:e>
                      <m:sub>
                        <m:r>
                          <w:rPr>
                            <w:rFonts w:ascii="Cambria Math" w:hAnsi="Cambria Math"/>
                          </w:rPr>
                          <m:t>ou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lab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cav</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ource</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sol</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int</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light</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AHU</m:t>
                        </m:r>
                      </m:sub>
                    </m:sSub>
                    <m:r>
                      <w:rPr>
                        <w:rFonts w:ascii="Cambria Math" w:hAnsi="Cambria Math"/>
                      </w:rPr>
                      <m:t>,</m:t>
                    </m:r>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source</m:t>
                            </m:r>
                          </m:sub>
                        </m:sSub>
                      </m:num>
                      <m:den>
                        <m:r>
                          <w:rPr>
                            <w:rFonts w:ascii="Cambria Math" w:hAnsi="Cambria Math"/>
                          </w:rPr>
                          <m:t>dt</m:t>
                        </m:r>
                      </m:den>
                    </m:f>
                    <m:ctrlPr>
                      <w:rPr>
                        <w:rFonts w:ascii="Cambria Math" w:hAnsi="Cambria Math"/>
                        <w:i/>
                      </w:rPr>
                    </m:ctrlPr>
                  </m:e>
                </m:d>
              </m:oMath>
            </m:oMathPara>
          </w:p>
        </w:tc>
        <w:tc>
          <w:tcPr>
            <w:tcW w:w="625" w:type="dxa"/>
            <w:vAlign w:val="center"/>
          </w:tcPr>
          <w:p w14:paraId="1CA383B7" w14:textId="2D3FF48B" w:rsidR="00BB31D6" w:rsidRPr="005F7DE3" w:rsidRDefault="00BB31D6" w:rsidP="00482FCA">
            <w:pPr>
              <w:spacing w:line="360" w:lineRule="auto"/>
            </w:pPr>
            <w:r w:rsidRPr="005F7DE3">
              <w:t>(</w:t>
            </w:r>
            <w:r w:rsidR="00AA15E2">
              <w:fldChar w:fldCharType="begin"/>
            </w:r>
            <w:r w:rsidR="00AA15E2">
              <w:instrText xml:space="preserve"> SEQ Eq \* MERGEFORMAT </w:instrText>
            </w:r>
            <w:r w:rsidR="00AA15E2">
              <w:fldChar w:fldCharType="separate"/>
            </w:r>
            <w:r w:rsidR="00543C7D">
              <w:rPr>
                <w:noProof/>
              </w:rPr>
              <w:t>25</w:t>
            </w:r>
            <w:r w:rsidR="00AA15E2">
              <w:rPr>
                <w:noProof/>
              </w:rPr>
              <w:fldChar w:fldCharType="end"/>
            </w:r>
            <w:r w:rsidRPr="005F7DE3">
              <w:t>)</w:t>
            </w:r>
          </w:p>
        </w:tc>
      </w:tr>
      <w:tr w:rsidR="00AF77D1" w:rsidRPr="005F7DE3" w14:paraId="5831F713" w14:textId="77777777" w:rsidTr="00BA158B">
        <w:trPr>
          <w:jc w:val="center"/>
        </w:trPr>
        <w:tc>
          <w:tcPr>
            <w:tcW w:w="625" w:type="dxa"/>
            <w:vAlign w:val="center"/>
          </w:tcPr>
          <w:p w14:paraId="5F7A5B09" w14:textId="77777777" w:rsidR="00BB31D6" w:rsidRPr="005F7DE3" w:rsidRDefault="00BB31D6" w:rsidP="00BA158B"/>
        </w:tc>
        <w:tc>
          <w:tcPr>
            <w:tcW w:w="8100" w:type="dxa"/>
            <w:vAlign w:val="center"/>
          </w:tcPr>
          <w:p w14:paraId="74034E65" w14:textId="343132BD" w:rsidR="00BB31D6" w:rsidRPr="005F7DE3" w:rsidRDefault="00D47CBD" w:rsidP="00482FCA">
            <w:pPr>
              <w:spacing w:line="360" w:lineRule="auto"/>
              <w:jc w:val="center"/>
            </w:pPr>
            <m:oMathPara>
              <m:oMath>
                <m:r>
                  <m:rPr>
                    <m:sty m:val="p"/>
                  </m:rPr>
                  <w:rPr>
                    <w:rFonts w:ascii="Cambria Math" w:hAnsi="Cambria Math"/>
                  </w:rPr>
                  <m:t>y</m:t>
                </m:r>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rad</m:t>
                    </m:r>
                  </m:sub>
                </m:sSub>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T</m:t>
                        </m:r>
                        <m:ctrlPr>
                          <w:rPr>
                            <w:rFonts w:ascii="Cambria Math" w:hAnsi="Cambria Math"/>
                          </w:rPr>
                        </m:ctrlPr>
                      </m:e>
                      <m:sub>
                        <m:r>
                          <w:rPr>
                            <w:rFonts w:ascii="Cambria Math" w:hAnsi="Cambria Math"/>
                          </w:rPr>
                          <m:t>sourc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lab2</m:t>
                        </m:r>
                      </m:sub>
                    </m:sSub>
                  </m:num>
                  <m:den>
                    <m:sSub>
                      <m:sSubPr>
                        <m:ctrlPr>
                          <w:rPr>
                            <w:rFonts w:ascii="Cambria Math" w:hAnsi="Cambria Math"/>
                            <w:i/>
                          </w:rPr>
                        </m:ctrlPr>
                      </m:sSubPr>
                      <m:e>
                        <m:r>
                          <w:rPr>
                            <w:rFonts w:ascii="Cambria Math" w:hAnsi="Cambria Math"/>
                          </w:rPr>
                          <m:t>R</m:t>
                        </m:r>
                        <m:ctrlPr>
                          <w:rPr>
                            <w:rFonts w:ascii="Cambria Math" w:hAnsi="Cambria Math"/>
                          </w:rPr>
                        </m:ctrlPr>
                      </m:e>
                      <m:sub>
                        <m:r>
                          <w:rPr>
                            <w:rFonts w:ascii="Cambria Math" w:hAnsi="Cambria Math"/>
                          </w:rPr>
                          <m:t>source,slab2</m:t>
                        </m:r>
                      </m:sub>
                    </m:sSub>
                  </m:den>
                </m:f>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T</m:t>
                        </m:r>
                        <m:ctrlPr>
                          <w:rPr>
                            <w:rFonts w:ascii="Cambria Math" w:hAnsi="Cambria Math"/>
                          </w:rPr>
                        </m:ctrlPr>
                      </m:e>
                      <m:sub>
                        <m:r>
                          <w:rPr>
                            <w:rFonts w:ascii="Cambria Math" w:hAnsi="Cambria Math"/>
                          </w:rPr>
                          <m:t>sourc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ink</m:t>
                        </m:r>
                      </m:sub>
                    </m:sSub>
                  </m:num>
                  <m:den>
                    <m:sSub>
                      <m:sSubPr>
                        <m:ctrlPr>
                          <w:rPr>
                            <w:rFonts w:ascii="Cambria Math" w:hAnsi="Cambria Math"/>
                            <w:i/>
                          </w:rPr>
                        </m:ctrlPr>
                      </m:sSubPr>
                      <m:e>
                        <m:r>
                          <w:rPr>
                            <w:rFonts w:ascii="Cambria Math" w:hAnsi="Cambria Math"/>
                          </w:rPr>
                          <m:t>R</m:t>
                        </m:r>
                        <m:ctrlPr>
                          <w:rPr>
                            <w:rFonts w:ascii="Cambria Math" w:hAnsi="Cambria Math"/>
                          </w:rPr>
                        </m:ctrlPr>
                      </m:e>
                      <m:sub>
                        <m:r>
                          <w:rPr>
                            <w:rFonts w:ascii="Cambria Math" w:hAnsi="Cambria Math"/>
                          </w:rPr>
                          <m:t>source,sink</m:t>
                        </m:r>
                      </m:sub>
                    </m:sSub>
                  </m:den>
                </m:f>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source</m:t>
                    </m:r>
                  </m:sub>
                </m:sSub>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source</m:t>
                        </m:r>
                      </m:sub>
                    </m:sSub>
                  </m:num>
                  <m:den>
                    <m:r>
                      <w:rPr>
                        <w:rFonts w:ascii="Cambria Math" w:hAnsi="Cambria Math"/>
                      </w:rPr>
                      <m:t>dt</m:t>
                    </m:r>
                  </m:den>
                </m:f>
              </m:oMath>
            </m:oMathPara>
          </w:p>
        </w:tc>
        <w:tc>
          <w:tcPr>
            <w:tcW w:w="625" w:type="dxa"/>
            <w:vAlign w:val="center"/>
          </w:tcPr>
          <w:p w14:paraId="3DE368A2" w14:textId="3E1A7AB8" w:rsidR="00BB31D6" w:rsidRPr="005F7DE3" w:rsidRDefault="00BB31D6" w:rsidP="00482FCA">
            <w:pPr>
              <w:spacing w:line="360" w:lineRule="auto"/>
            </w:pPr>
            <w:r w:rsidRPr="005F7DE3">
              <w:t>(</w:t>
            </w:r>
            <w:r w:rsidR="00AA15E2">
              <w:fldChar w:fldCharType="begin"/>
            </w:r>
            <w:r w:rsidR="00AA15E2">
              <w:instrText xml:space="preserve"> SEQ Eq \* MERGEFORMAT </w:instrText>
            </w:r>
            <w:r w:rsidR="00AA15E2">
              <w:fldChar w:fldCharType="separate"/>
            </w:r>
            <w:r w:rsidR="00543C7D">
              <w:rPr>
                <w:noProof/>
              </w:rPr>
              <w:t>26</w:t>
            </w:r>
            <w:r w:rsidR="00AA15E2">
              <w:rPr>
                <w:noProof/>
              </w:rPr>
              <w:fldChar w:fldCharType="end"/>
            </w:r>
            <w:r w:rsidRPr="005F7DE3">
              <w:t>)</w:t>
            </w:r>
          </w:p>
        </w:tc>
      </w:tr>
    </w:tbl>
    <w:p w14:paraId="0FE08725" w14:textId="7023F379" w:rsidR="00BB31D6" w:rsidRPr="005F7DE3" w:rsidRDefault="00BB31D6" w:rsidP="00BB31D6">
      <w:r w:rsidRPr="005F7DE3">
        <w:t>Thermal resistances, (</w:t>
      </w:r>
      <m:oMath>
        <m:r>
          <w:rPr>
            <w:rFonts w:ascii="Cambria Math" w:hAnsi="Cambria Math"/>
          </w:rPr>
          <m:t>K</m:t>
        </m:r>
        <m:r>
          <m:rPr>
            <m:lit/>
          </m:rPr>
          <w:rPr>
            <w:rFonts w:ascii="Cambria Math" w:hAnsi="Cambria Math"/>
          </w:rPr>
          <m:t>/</m:t>
        </m:r>
        <m:r>
          <w:rPr>
            <w:rFonts w:ascii="Cambria Math" w:hAnsi="Cambria Math"/>
          </w:rPr>
          <m:t>W</m:t>
        </m:r>
      </m:oMath>
      <w:r w:rsidRPr="005F7DE3">
        <w:t>) and thermal capacity (</w:t>
      </w:r>
      <m:oMath>
        <m:r>
          <w:rPr>
            <w:rFonts w:ascii="Cambria Math" w:hAnsi="Cambria Math"/>
          </w:rPr>
          <m:t>J</m:t>
        </m:r>
        <m:r>
          <m:rPr>
            <m:lit/>
          </m:rPr>
          <w:rPr>
            <w:rFonts w:ascii="Cambria Math" w:hAnsi="Cambria Math"/>
          </w:rPr>
          <m:t>/</m:t>
        </m:r>
        <m:r>
          <w:rPr>
            <w:rFonts w:ascii="Cambria Math" w:hAnsi="Cambria Math"/>
          </w:rPr>
          <m:t>K)</m:t>
        </m:r>
      </m:oMath>
      <w:r w:rsidRPr="005F7DE3">
        <w:t xml:space="preserve"> are evaluated using the following equations, the results of which are displayed in Table </w:t>
      </w:r>
      <w:r w:rsidR="008B71BC">
        <w:fldChar w:fldCharType="begin"/>
      </w:r>
      <w:r w:rsidR="008B71BC">
        <w:instrText xml:space="preserve"> REF rc_tb_estima \h </w:instrText>
      </w:r>
      <w:r w:rsidR="008B71BC">
        <w:fldChar w:fldCharType="separate"/>
      </w:r>
      <w:r w:rsidR="00543C7D">
        <w:rPr>
          <w:b/>
          <w:bCs/>
          <w:noProof/>
        </w:rPr>
        <w:t>1</w:t>
      </w:r>
      <w:r w:rsidR="008B71BC">
        <w:fldChar w:fldCharType="end"/>
      </w:r>
      <w:r w:rsidRPr="005F7DE3">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10728AE8" w14:textId="77777777" w:rsidTr="00BA158B">
        <w:trPr>
          <w:jc w:val="center"/>
        </w:trPr>
        <w:tc>
          <w:tcPr>
            <w:tcW w:w="625" w:type="dxa"/>
            <w:vAlign w:val="center"/>
          </w:tcPr>
          <w:p w14:paraId="33AD57DB" w14:textId="77777777" w:rsidR="00BB31D6" w:rsidRPr="005F7DE3" w:rsidRDefault="00BB31D6" w:rsidP="00BA158B"/>
        </w:tc>
        <w:tc>
          <w:tcPr>
            <w:tcW w:w="8100" w:type="dxa"/>
            <w:vAlign w:val="center"/>
          </w:tcPr>
          <w:p w14:paraId="1C1035FE" w14:textId="77777777" w:rsidR="00BB31D6" w:rsidRPr="005F7DE3" w:rsidRDefault="00BB31D6" w:rsidP="00482FCA">
            <w:pPr>
              <w:spacing w:line="360" w:lineRule="auto"/>
            </w:pPr>
            <m:oMathPara>
              <m:oMath>
                <m:r>
                  <w:rPr>
                    <w:rFonts w:ascii="Cambria Math" w:hAnsi="Cambria Math"/>
                  </w:rPr>
                  <m:t>R=</m:t>
                </m:r>
                <m:f>
                  <m:fPr>
                    <m:ctrlPr>
                      <w:rPr>
                        <w:rFonts w:ascii="Cambria Math" w:hAnsi="Cambria Math"/>
                      </w:rPr>
                    </m:ctrlPr>
                  </m:fPr>
                  <m:num>
                    <m:r>
                      <w:rPr>
                        <w:rFonts w:ascii="Cambria Math" w:hAnsi="Cambria Math"/>
                      </w:rPr>
                      <m:t>L</m:t>
                    </m:r>
                    <m:ctrlPr>
                      <w:rPr>
                        <w:rFonts w:ascii="Cambria Math" w:hAnsi="Cambria Math"/>
                        <w:i/>
                      </w:rPr>
                    </m:ctrlPr>
                  </m:num>
                  <m:den>
                    <m:r>
                      <m:rPr>
                        <m:sty m:val="p"/>
                      </m:rPr>
                      <w:rPr>
                        <w:rFonts w:ascii="Cambria Math" w:hAnsi="Cambria Math"/>
                      </w:rPr>
                      <m:t>λ</m:t>
                    </m:r>
                    <m:r>
                      <w:rPr>
                        <w:rFonts w:ascii="Cambria Math" w:hAnsi="Cambria Math"/>
                      </w:rPr>
                      <m:t>A</m:t>
                    </m:r>
                    <m:ctrlPr>
                      <w:rPr>
                        <w:rFonts w:ascii="Cambria Math" w:hAnsi="Cambria Math"/>
                        <w:i/>
                      </w:rPr>
                    </m:ctrlPr>
                  </m:den>
                </m:f>
                <m:r>
                  <w:rPr>
                    <w:rFonts w:ascii="Cambria Math" w:hAnsi="Cambria Math"/>
                  </w:rPr>
                  <m:t>=</m:t>
                </m:r>
                <m:f>
                  <m:fPr>
                    <m:ctrlPr>
                      <w:rPr>
                        <w:rFonts w:ascii="Cambria Math" w:hAnsi="Cambria Math"/>
                      </w:rPr>
                    </m:ctrlPr>
                  </m:fPr>
                  <m:num>
                    <m:r>
                      <w:rPr>
                        <w:rFonts w:ascii="Cambria Math" w:hAnsi="Cambria Math"/>
                      </w:rPr>
                      <m:t>L</m:t>
                    </m:r>
                    <m:ctrlPr>
                      <w:rPr>
                        <w:rFonts w:ascii="Cambria Math" w:hAnsi="Cambria Math"/>
                        <w:i/>
                      </w:rPr>
                    </m:ctrlPr>
                  </m:num>
                  <m:den>
                    <m:r>
                      <w:rPr>
                        <w:rFonts w:ascii="Cambria Math" w:hAnsi="Cambria Math"/>
                      </w:rPr>
                      <m:t>hA</m:t>
                    </m:r>
                    <m:ctrlPr>
                      <w:rPr>
                        <w:rFonts w:ascii="Cambria Math" w:hAnsi="Cambria Math"/>
                        <w:i/>
                      </w:rPr>
                    </m:ctrlPr>
                  </m:den>
                </m:f>
              </m:oMath>
            </m:oMathPara>
          </w:p>
        </w:tc>
        <w:tc>
          <w:tcPr>
            <w:tcW w:w="625" w:type="dxa"/>
            <w:vAlign w:val="center"/>
          </w:tcPr>
          <w:p w14:paraId="34F4050D" w14:textId="74774506" w:rsidR="00BB31D6" w:rsidRPr="005F7DE3" w:rsidRDefault="00BB31D6" w:rsidP="00482FCA">
            <w:pPr>
              <w:spacing w:line="360" w:lineRule="auto"/>
            </w:pPr>
            <w:r w:rsidRPr="005F7DE3">
              <w:t>(</w:t>
            </w:r>
            <w:r w:rsidR="00AA15E2">
              <w:fldChar w:fldCharType="begin"/>
            </w:r>
            <w:r w:rsidR="00AA15E2">
              <w:instrText xml:space="preserve"> SEQ Eq \* MERGEFORMAT </w:instrText>
            </w:r>
            <w:r w:rsidR="00AA15E2">
              <w:fldChar w:fldCharType="separate"/>
            </w:r>
            <w:r w:rsidR="00543C7D">
              <w:rPr>
                <w:noProof/>
              </w:rPr>
              <w:t>27</w:t>
            </w:r>
            <w:r w:rsidR="00AA15E2">
              <w:rPr>
                <w:noProof/>
              </w:rPr>
              <w:fldChar w:fldCharType="end"/>
            </w:r>
            <w:r w:rsidRPr="005F7DE3">
              <w:t>)</w:t>
            </w:r>
          </w:p>
        </w:tc>
      </w:tr>
      <w:tr w:rsidR="00AF77D1" w:rsidRPr="005F7DE3" w14:paraId="32DA6675" w14:textId="77777777" w:rsidTr="00BA158B">
        <w:trPr>
          <w:jc w:val="center"/>
        </w:trPr>
        <w:tc>
          <w:tcPr>
            <w:tcW w:w="625" w:type="dxa"/>
            <w:vAlign w:val="center"/>
          </w:tcPr>
          <w:p w14:paraId="1547AF30" w14:textId="77777777" w:rsidR="00BB31D6" w:rsidRPr="005F7DE3" w:rsidRDefault="00BB31D6" w:rsidP="00BA158B"/>
        </w:tc>
        <w:tc>
          <w:tcPr>
            <w:tcW w:w="8100" w:type="dxa"/>
            <w:vAlign w:val="center"/>
          </w:tcPr>
          <w:p w14:paraId="7A189428" w14:textId="77777777" w:rsidR="00BB31D6" w:rsidRPr="005F7DE3" w:rsidRDefault="00BB31D6" w:rsidP="00482FCA">
            <w:pPr>
              <w:spacing w:line="360" w:lineRule="auto"/>
              <w:jc w:val="center"/>
            </w:pPr>
            <m:oMathPara>
              <m:oMath>
                <m:r>
                  <w:rPr>
                    <w:rFonts w:ascii="Cambria Math" w:hAnsi="Cambria Math"/>
                  </w:rPr>
                  <m:t>C=</m:t>
                </m:r>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sSub>
                      <m:sSubPr>
                        <m:ctrlPr>
                          <w:rPr>
                            <w:rFonts w:ascii="Cambria Math" w:hAnsi="Cambria Math"/>
                            <w:i/>
                          </w:rPr>
                        </m:ctrlPr>
                      </m:sSubPr>
                      <m:e>
                        <m:r>
                          <w:rPr>
                            <w:rFonts w:ascii="Cambria Math" w:hAnsi="Cambria Math"/>
                          </w:rPr>
                          <m:t>L</m:t>
                        </m:r>
                      </m:e>
                      <m:sub>
                        <m:r>
                          <w:rPr>
                            <w:rFonts w:ascii="Cambria Math" w:hAnsi="Cambria Math"/>
                          </w:rPr>
                          <m:t>i</m:t>
                        </m:r>
                      </m:sub>
                    </m:sSub>
                    <m:sSub>
                      <m:sSubPr>
                        <m:ctrlPr>
                          <w:rPr>
                            <w:rFonts w:ascii="Cambria Math" w:hAnsi="Cambria Math"/>
                            <w:i/>
                          </w:rPr>
                        </m:ctrlPr>
                      </m:sSubPr>
                      <m:e>
                        <m:r>
                          <w:rPr>
                            <w:rFonts w:ascii="Cambria Math" w:hAnsi="Cambria Math"/>
                          </w:rPr>
                          <m:t>A</m:t>
                        </m:r>
                      </m:e>
                      <m:sub>
                        <m:r>
                          <w:rPr>
                            <w:rFonts w:ascii="Cambria Math" w:hAnsi="Cambria Math"/>
                          </w:rPr>
                          <m:t>i</m:t>
                        </m:r>
                      </m:sub>
                    </m:sSub>
                    <m:sSub>
                      <m:sSubPr>
                        <m:ctrlPr>
                          <w:rPr>
                            <w:rFonts w:ascii="Cambria Math" w:hAnsi="Cambria Math"/>
                          </w:rPr>
                        </m:ctrlPr>
                      </m:sSubPr>
                      <m:e>
                        <m:r>
                          <m:rPr>
                            <m:sty m:val="p"/>
                          </m:rPr>
                          <w:rPr>
                            <w:rFonts w:ascii="Cambria Math" w:hAnsi="Cambria Math"/>
                          </w:rPr>
                          <m:t>ρ</m:t>
                        </m:r>
                      </m:e>
                      <m:sub>
                        <m:r>
                          <m:rPr>
                            <m:sty m:val="p"/>
                          </m:rPr>
                          <w:rPr>
                            <w:rFonts w:ascii="Cambria Math" w:hAnsi="Cambria Math"/>
                          </w:rPr>
                          <m:t>i</m:t>
                        </m:r>
                        <m:sSub>
                          <m:sSubPr>
                            <m:ctrlPr>
                              <w:rPr>
                                <w:rFonts w:ascii="Cambria Math" w:hAnsi="Cambria Math"/>
                                <w:i/>
                              </w:rPr>
                            </m:ctrlPr>
                          </m:sSubPr>
                          <m:e>
                            <m:r>
                              <w:rPr>
                                <w:rFonts w:ascii="Cambria Math" w:hAnsi="Cambria Math"/>
                              </w:rPr>
                              <m:t>c</m:t>
                            </m:r>
                          </m:e>
                          <m:sub>
                            <m:r>
                              <w:rPr>
                                <w:rFonts w:ascii="Cambria Math" w:hAnsi="Cambria Math"/>
                              </w:rPr>
                              <m:t>pi</m:t>
                            </m:r>
                          </m:sub>
                        </m:sSub>
                      </m:sub>
                    </m:sSub>
                    <m:ctrlPr>
                      <w:rPr>
                        <w:rFonts w:ascii="Cambria Math" w:hAnsi="Cambria Math"/>
                        <w:i/>
                      </w:rPr>
                    </m:ctrlPr>
                  </m:e>
                </m:nary>
              </m:oMath>
            </m:oMathPara>
          </w:p>
        </w:tc>
        <w:tc>
          <w:tcPr>
            <w:tcW w:w="625" w:type="dxa"/>
            <w:vAlign w:val="center"/>
          </w:tcPr>
          <w:p w14:paraId="1BF8CCED" w14:textId="77447A8E" w:rsidR="00BB31D6" w:rsidRPr="005F7DE3" w:rsidRDefault="00BB31D6" w:rsidP="00482FCA">
            <w:pPr>
              <w:spacing w:line="360" w:lineRule="auto"/>
            </w:pPr>
            <w:r w:rsidRPr="005F7DE3">
              <w:t>(</w:t>
            </w:r>
            <w:r w:rsidR="00AA15E2">
              <w:fldChar w:fldCharType="begin"/>
            </w:r>
            <w:r w:rsidR="00AA15E2">
              <w:instrText xml:space="preserve"> SEQ Eq \* MERGEFORMAT </w:instrText>
            </w:r>
            <w:r w:rsidR="00AA15E2">
              <w:fldChar w:fldCharType="separate"/>
            </w:r>
            <w:r w:rsidR="00543C7D">
              <w:rPr>
                <w:noProof/>
              </w:rPr>
              <w:t>28</w:t>
            </w:r>
            <w:r w:rsidR="00AA15E2">
              <w:rPr>
                <w:noProof/>
              </w:rPr>
              <w:fldChar w:fldCharType="end"/>
            </w:r>
            <w:r w:rsidRPr="005F7DE3">
              <w:t>)</w:t>
            </w:r>
          </w:p>
        </w:tc>
      </w:tr>
    </w:tbl>
    <w:p w14:paraId="360AD1CB" w14:textId="4F8D8268" w:rsidR="00EB429A" w:rsidRDefault="004F076D" w:rsidP="001E0F94">
      <w:r w:rsidRPr="005F7DE3">
        <w:t xml:space="preserve">As stated in </w:t>
      </w:r>
      <w:r w:rsidR="009E3FB2">
        <w:t>e</w:t>
      </w:r>
      <w:r w:rsidRPr="005F7DE3">
        <w:t xml:space="preserve">quation </w:t>
      </w:r>
      <w:r w:rsidR="009E3FB2">
        <w:t>(</w:t>
      </w:r>
      <w:r w:rsidR="009E3FB2">
        <w:fldChar w:fldCharType="begin"/>
      </w:r>
      <w:r w:rsidR="009E3FB2">
        <w:instrText xml:space="preserve"> REF rc_opt \h </w:instrText>
      </w:r>
      <w:r w:rsidR="009E3FB2">
        <w:fldChar w:fldCharType="separate"/>
      </w:r>
      <w:r w:rsidR="00543C7D">
        <w:rPr>
          <w:noProof/>
        </w:rPr>
        <w:t>4</w:t>
      </w:r>
      <w:r w:rsidR="009E3FB2">
        <w:fldChar w:fldCharType="end"/>
      </w:r>
      <w:r w:rsidR="009E3FB2">
        <w:t>)</w:t>
      </w:r>
      <w:r w:rsidRPr="005F7DE3">
        <w:t>, the RC network model</w:t>
      </w:r>
      <w:r w:rsidR="00C27CEF" w:rsidRPr="005F7DE3">
        <w:t xml:space="preserve"> training is essentially an optimization problem. In the present paper, p</w:t>
      </w:r>
      <w:r w:rsidRPr="005F7DE3">
        <w:t>article swarm optimization (PSO) from python package</w:t>
      </w:r>
      <w:r w:rsidR="00DF5F91">
        <w:t xml:space="preserve"> </w:t>
      </w:r>
      <w:r w:rsidR="00DF5F91" w:rsidRPr="005F7DE3">
        <w:fldChar w:fldCharType="begin"/>
      </w:r>
      <w:r w:rsidR="00DF5F91">
        <w:instrText xml:space="preserve"> ADDIN ZOTERO_ITEM CSL_CITATION {"citationID":"kwWmpGhU","properties":{"formattedCitation":"(James V. Miranda 2018)","plainCitation":"(James V. Miranda 2018)","noteIndex":0},"citationItems":[{"id":733,"uris":["http://zotero.org/users/3944343/items/823FKNJR"],"itemData":{"id":733,"type":"article-journal","container-title":"The Journal of Open Source Software","DOI":"10.21105/joss.00433","ISSN":"2475-9066","issue":"21","journalAbbreviation":"JOSS","page":"433","source":"DOI.org (Crossref)","title":"PySwarms: a research toolkit for Particle Swarm Optimization in Python","title-short":"PySwarms","volume":"3","author":[{"family":"James V. Miranda","given":"Lester"}],"issued":{"date-parts":[["2018",1,10]]}}}],"schema":"https://github.com/citation-style-language/schema/raw/master/csl-citation.json"} </w:instrText>
      </w:r>
      <w:r w:rsidR="00DF5F91" w:rsidRPr="005F7DE3">
        <w:fldChar w:fldCharType="separate"/>
      </w:r>
      <w:r w:rsidR="00DF5F91" w:rsidRPr="00A076C2">
        <w:t>(James V. Miranda 2018)</w:t>
      </w:r>
      <w:r w:rsidR="00DF5F91" w:rsidRPr="005F7DE3">
        <w:fldChar w:fldCharType="end"/>
      </w:r>
      <w:r w:rsidR="00DF5F91">
        <w:t xml:space="preserve"> </w:t>
      </w:r>
      <w:r w:rsidRPr="005F7DE3">
        <w:t xml:space="preserve">was used to solve the above optimization problem. </w:t>
      </w:r>
    </w:p>
    <w:p w14:paraId="43AC6677" w14:textId="77777777" w:rsidR="001E0F94" w:rsidRPr="00C4330D" w:rsidRDefault="001E0F94" w:rsidP="00C4330D"/>
    <w:p w14:paraId="39F0EEBD" w14:textId="63A225BC" w:rsidR="00BB31D6" w:rsidRPr="005F7DE3" w:rsidRDefault="00BB31D6" w:rsidP="00BB31D6">
      <w:pPr>
        <w:pStyle w:val="Caption"/>
        <w:rPr>
          <w:rFonts w:cs="Times New Roman"/>
        </w:rPr>
      </w:pPr>
      <w:r w:rsidRPr="005F7DE3">
        <w:rPr>
          <w:rFonts w:cs="Times New Roman"/>
          <w:b/>
          <w:bCs/>
        </w:rPr>
        <w:t xml:space="preserve">Table </w:t>
      </w:r>
      <w:bookmarkStart w:id="10" w:name="rc_tb_estima"/>
      <w:r w:rsidRPr="005F7DE3">
        <w:rPr>
          <w:rFonts w:cs="Times New Roman"/>
          <w:b/>
          <w:bCs/>
        </w:rPr>
        <w:fldChar w:fldCharType="begin"/>
      </w:r>
      <w:r w:rsidRPr="005F7DE3">
        <w:rPr>
          <w:rFonts w:cs="Times New Roman"/>
          <w:b/>
          <w:bCs/>
        </w:rPr>
        <w:instrText xml:space="preserve"> SEQ Table \* ARABIC </w:instrText>
      </w:r>
      <w:r w:rsidRPr="005F7DE3">
        <w:rPr>
          <w:rFonts w:cs="Times New Roman"/>
          <w:b/>
          <w:bCs/>
        </w:rPr>
        <w:fldChar w:fldCharType="separate"/>
      </w:r>
      <w:r w:rsidR="00543C7D">
        <w:rPr>
          <w:rFonts w:cs="Times New Roman"/>
          <w:b/>
          <w:bCs/>
          <w:noProof/>
        </w:rPr>
        <w:t>1</w:t>
      </w:r>
      <w:r w:rsidRPr="005F7DE3">
        <w:rPr>
          <w:rFonts w:cs="Times New Roman"/>
          <w:b/>
          <w:bCs/>
          <w:noProof/>
        </w:rPr>
        <w:fldChar w:fldCharType="end"/>
      </w:r>
      <w:bookmarkEnd w:id="10"/>
      <w:r w:rsidRPr="005F7DE3">
        <w:rPr>
          <w:rFonts w:cs="Times New Roman"/>
        </w:rPr>
        <w:t xml:space="preserve"> Estimated values for Rs (K/W) and Cs (J/K)</w:t>
      </w:r>
    </w:p>
    <w:tbl>
      <w:tblPr>
        <w:tblStyle w:val="TableGrid"/>
        <w:tblW w:w="0" w:type="auto"/>
        <w:tblLook w:val="04A0" w:firstRow="1" w:lastRow="0" w:firstColumn="1" w:lastColumn="0" w:noHBand="0" w:noVBand="1"/>
      </w:tblPr>
      <w:tblGrid>
        <w:gridCol w:w="2337"/>
        <w:gridCol w:w="2337"/>
        <w:gridCol w:w="2338"/>
        <w:gridCol w:w="2338"/>
      </w:tblGrid>
      <w:tr w:rsidR="00BB31D6" w:rsidRPr="005F7DE3" w14:paraId="24327575" w14:textId="77777777" w:rsidTr="00BA158B">
        <w:tc>
          <w:tcPr>
            <w:tcW w:w="2337" w:type="dxa"/>
          </w:tcPr>
          <w:p w14:paraId="6B03A8A4" w14:textId="77777777" w:rsidR="00BB31D6" w:rsidRPr="005F7DE3" w:rsidRDefault="00AA15E2" w:rsidP="00BA158B">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out,env1</m:t>
                    </m:r>
                  </m:sub>
                </m:sSub>
                <m:r>
                  <w:rPr>
                    <w:rFonts w:ascii="Cambria Math" w:hAnsi="Cambria Math"/>
                  </w:rPr>
                  <m:t>=3.32E-3</m:t>
                </m:r>
              </m:oMath>
            </m:oMathPara>
          </w:p>
        </w:tc>
        <w:tc>
          <w:tcPr>
            <w:tcW w:w="2337" w:type="dxa"/>
          </w:tcPr>
          <w:p w14:paraId="06698F92" w14:textId="77777777" w:rsidR="00BB31D6" w:rsidRPr="005F7DE3" w:rsidRDefault="00AA15E2" w:rsidP="00BA158B">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env2,env1</m:t>
                    </m:r>
                  </m:sub>
                </m:sSub>
                <m:r>
                  <w:rPr>
                    <w:rFonts w:ascii="Cambria Math" w:hAnsi="Cambria Math"/>
                  </w:rPr>
                  <m:t>=6E-2</m:t>
                </m:r>
              </m:oMath>
            </m:oMathPara>
          </w:p>
        </w:tc>
        <w:tc>
          <w:tcPr>
            <w:tcW w:w="2338" w:type="dxa"/>
          </w:tcPr>
          <w:p w14:paraId="1AB58E69" w14:textId="77777777" w:rsidR="00BB31D6" w:rsidRPr="005F7DE3" w:rsidRDefault="00AA15E2" w:rsidP="00BA158B">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env2,room</m:t>
                    </m:r>
                  </m:sub>
                </m:sSub>
                <m:r>
                  <w:rPr>
                    <w:rFonts w:ascii="Cambria Math" w:hAnsi="Cambria Math"/>
                  </w:rPr>
                  <m:t>=6E-2</m:t>
                </m:r>
              </m:oMath>
            </m:oMathPara>
          </w:p>
        </w:tc>
        <w:tc>
          <w:tcPr>
            <w:tcW w:w="2338" w:type="dxa"/>
          </w:tcPr>
          <w:p w14:paraId="422518BA" w14:textId="77777777" w:rsidR="00BB31D6" w:rsidRPr="005F7DE3" w:rsidRDefault="00AA15E2" w:rsidP="00BA158B">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iw,room</m:t>
                    </m:r>
                  </m:sub>
                </m:sSub>
                <m:r>
                  <w:rPr>
                    <w:rFonts w:ascii="Cambria Math" w:hAnsi="Cambria Math"/>
                  </w:rPr>
                  <m:t>=6E-2</m:t>
                </m:r>
              </m:oMath>
            </m:oMathPara>
          </w:p>
        </w:tc>
      </w:tr>
      <w:tr w:rsidR="00BB31D6" w:rsidRPr="005F7DE3" w14:paraId="6F4DEBE6" w14:textId="77777777" w:rsidTr="00BA158B">
        <w:tc>
          <w:tcPr>
            <w:tcW w:w="2337" w:type="dxa"/>
          </w:tcPr>
          <w:p w14:paraId="3ED0D3D5" w14:textId="77777777" w:rsidR="00BB31D6" w:rsidRPr="005F7DE3" w:rsidRDefault="00AA15E2" w:rsidP="00BA158B">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slab1,room</m:t>
                    </m:r>
                  </m:sub>
                </m:sSub>
                <m:r>
                  <w:rPr>
                    <w:rFonts w:ascii="Cambria Math" w:hAnsi="Cambria Math"/>
                  </w:rPr>
                  <m:t>=2E-3</m:t>
                </m:r>
              </m:oMath>
            </m:oMathPara>
          </w:p>
        </w:tc>
        <w:tc>
          <w:tcPr>
            <w:tcW w:w="2337" w:type="dxa"/>
          </w:tcPr>
          <w:p w14:paraId="6C5B7369" w14:textId="77777777" w:rsidR="00BB31D6" w:rsidRPr="005F7DE3" w:rsidRDefault="00AA15E2" w:rsidP="00BA158B">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cav,room</m:t>
                    </m:r>
                  </m:sub>
                </m:sSub>
                <m:r>
                  <w:rPr>
                    <w:rFonts w:ascii="Cambria Math" w:hAnsi="Cambria Math"/>
                  </w:rPr>
                  <m:t>=2E-2</m:t>
                </m:r>
              </m:oMath>
            </m:oMathPara>
          </w:p>
        </w:tc>
        <w:tc>
          <w:tcPr>
            <w:tcW w:w="2338" w:type="dxa"/>
          </w:tcPr>
          <w:p w14:paraId="0B67659B" w14:textId="77777777" w:rsidR="00BB31D6" w:rsidRPr="005F7DE3" w:rsidRDefault="00AA15E2" w:rsidP="00BA158B">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slab1,slab2</m:t>
                    </m:r>
                  </m:sub>
                </m:sSub>
                <m:r>
                  <w:rPr>
                    <w:rFonts w:ascii="Cambria Math" w:hAnsi="Cambria Math"/>
                  </w:rPr>
                  <m:t>=3.64E-4</m:t>
                </m:r>
              </m:oMath>
            </m:oMathPara>
          </w:p>
        </w:tc>
        <w:tc>
          <w:tcPr>
            <w:tcW w:w="2338" w:type="dxa"/>
          </w:tcPr>
          <w:p w14:paraId="18B19280" w14:textId="77777777" w:rsidR="00BB31D6" w:rsidRPr="005F7DE3" w:rsidRDefault="00AA15E2" w:rsidP="00BA158B">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source,slab2</m:t>
                    </m:r>
                  </m:sub>
                </m:sSub>
                <m:r>
                  <w:rPr>
                    <w:rFonts w:ascii="Cambria Math" w:hAnsi="Cambria Math"/>
                  </w:rPr>
                  <m:t>=3.64E-4</m:t>
                </m:r>
              </m:oMath>
            </m:oMathPara>
          </w:p>
        </w:tc>
      </w:tr>
      <w:tr w:rsidR="00BB31D6" w:rsidRPr="005F7DE3" w14:paraId="3A9D10BF" w14:textId="77777777" w:rsidTr="00BA158B">
        <w:tc>
          <w:tcPr>
            <w:tcW w:w="2337" w:type="dxa"/>
          </w:tcPr>
          <w:p w14:paraId="1B5FC7A0" w14:textId="77777777" w:rsidR="00BB31D6" w:rsidRPr="005F7DE3" w:rsidRDefault="00AA15E2" w:rsidP="00BA158B">
            <w:pPr>
              <w:jc w:val="center"/>
            </w:pPr>
            <m:oMath>
              <m:sSub>
                <m:sSubPr>
                  <m:ctrlPr>
                    <w:rPr>
                      <w:rFonts w:ascii="Cambria Math" w:hAnsi="Cambria Math"/>
                      <w:i/>
                    </w:rPr>
                  </m:ctrlPr>
                </m:sSubPr>
                <m:e>
                  <m:r>
                    <w:rPr>
                      <w:rFonts w:ascii="Cambria Math" w:hAnsi="Cambria Math"/>
                    </w:rPr>
                    <m:t>R</m:t>
                  </m:r>
                </m:e>
                <m:sub>
                  <m:r>
                    <w:rPr>
                      <w:rFonts w:ascii="Cambria Math" w:hAnsi="Cambria Math"/>
                    </w:rPr>
                    <m:t>source,sink</m:t>
                  </m:r>
                </m:sub>
              </m:sSub>
              <m:r>
                <w:rPr>
                  <w:rFonts w:ascii="Cambria Math" w:hAnsi="Cambria Math"/>
                </w:rPr>
                <m:t>=</m:t>
              </m:r>
            </m:oMath>
            <w:r w:rsidR="00BB31D6" w:rsidRPr="005F7DE3">
              <w:t>3.6E-3</w:t>
            </w:r>
          </w:p>
        </w:tc>
        <w:tc>
          <w:tcPr>
            <w:tcW w:w="2337" w:type="dxa"/>
          </w:tcPr>
          <w:p w14:paraId="4479FC59" w14:textId="77777777" w:rsidR="00BB31D6" w:rsidRPr="005F7DE3" w:rsidRDefault="00AA15E2" w:rsidP="00BA158B">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env1</m:t>
                    </m:r>
                  </m:sub>
                </m:sSub>
                <m:r>
                  <w:rPr>
                    <w:rFonts w:ascii="Cambria Math" w:hAnsi="Cambria Math"/>
                  </w:rPr>
                  <m:t>=26E5</m:t>
                </m:r>
              </m:oMath>
            </m:oMathPara>
          </w:p>
        </w:tc>
        <w:tc>
          <w:tcPr>
            <w:tcW w:w="2338" w:type="dxa"/>
          </w:tcPr>
          <w:p w14:paraId="16D2B727" w14:textId="77777777" w:rsidR="00BB31D6" w:rsidRPr="005F7DE3" w:rsidRDefault="00AA15E2" w:rsidP="00BA158B">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env2</m:t>
                    </m:r>
                  </m:sub>
                </m:sSub>
                <m:r>
                  <w:rPr>
                    <w:rFonts w:ascii="Cambria Math" w:hAnsi="Cambria Math"/>
                  </w:rPr>
                  <m:t>=13E5</m:t>
                </m:r>
              </m:oMath>
            </m:oMathPara>
          </w:p>
        </w:tc>
        <w:tc>
          <w:tcPr>
            <w:tcW w:w="2338" w:type="dxa"/>
          </w:tcPr>
          <w:p w14:paraId="2CC91E53" w14:textId="77777777" w:rsidR="00BB31D6" w:rsidRPr="005F7DE3" w:rsidRDefault="00AA15E2" w:rsidP="00BA158B">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room</m:t>
                    </m:r>
                  </m:sub>
                </m:sSub>
                <m:r>
                  <w:rPr>
                    <w:rFonts w:ascii="Cambria Math" w:hAnsi="Cambria Math"/>
                  </w:rPr>
                  <m:t>=1E8</m:t>
                </m:r>
              </m:oMath>
            </m:oMathPara>
          </w:p>
        </w:tc>
      </w:tr>
      <w:tr w:rsidR="00BB31D6" w:rsidRPr="005F7DE3" w14:paraId="3E30EF2B" w14:textId="77777777" w:rsidTr="00BA158B">
        <w:tc>
          <w:tcPr>
            <w:tcW w:w="2337" w:type="dxa"/>
          </w:tcPr>
          <w:p w14:paraId="36984AE0" w14:textId="2CA42C28" w:rsidR="00BB31D6" w:rsidRPr="005F7DE3" w:rsidRDefault="00E62C29" w:rsidP="00BA158B">
            <w:pPr>
              <w:jc w:val="center"/>
            </w:pPr>
            <m:oMathPara>
              <m:oMath>
                <m:r>
                  <w:rPr>
                    <w:rFonts w:ascii="Cambria Math" w:hAnsi="Cambria Math"/>
                  </w:rPr>
                  <m:t>C_{iw}=1.2</m:t>
                </m:r>
                <m:r>
                  <m:rPr>
                    <m:sty m:val="p"/>
                  </m:rPr>
                  <w:rPr>
                    <w:rFonts w:ascii="Cambria Math" w:hAnsi="Cambria Math"/>
                  </w:rPr>
                  <m:t>E</m:t>
                </m:r>
                <m:r>
                  <w:rPr>
                    <w:rFonts w:ascii="Cambria Math" w:hAnsi="Cambria Math"/>
                  </w:rPr>
                  <m:t>6</m:t>
                </m:r>
              </m:oMath>
            </m:oMathPara>
          </w:p>
        </w:tc>
        <w:tc>
          <w:tcPr>
            <w:tcW w:w="2337" w:type="dxa"/>
          </w:tcPr>
          <w:p w14:paraId="0B7D44E7" w14:textId="77777777" w:rsidR="00BB31D6" w:rsidRPr="005F7DE3" w:rsidRDefault="00AA15E2" w:rsidP="00BA158B">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slab2</m:t>
                    </m:r>
                  </m:sub>
                </m:sSub>
                <m:r>
                  <w:rPr>
                    <w:rFonts w:ascii="Cambria Math" w:hAnsi="Cambria Math"/>
                  </w:rPr>
                  <m:t>=2.88E7</m:t>
                </m:r>
              </m:oMath>
            </m:oMathPara>
          </w:p>
        </w:tc>
        <w:tc>
          <w:tcPr>
            <w:tcW w:w="2338" w:type="dxa"/>
          </w:tcPr>
          <w:p w14:paraId="5FC8F702" w14:textId="77777777" w:rsidR="00BB31D6" w:rsidRPr="005F7DE3" w:rsidRDefault="00AA15E2" w:rsidP="00BA158B">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sink</m:t>
                    </m:r>
                  </m:sub>
                </m:sSub>
                <m:r>
                  <w:rPr>
                    <w:rFonts w:ascii="Cambria Math" w:hAnsi="Cambria Math"/>
                  </w:rPr>
                  <m:t>=2E11</m:t>
                </m:r>
              </m:oMath>
            </m:oMathPara>
          </w:p>
        </w:tc>
        <w:tc>
          <w:tcPr>
            <w:tcW w:w="2338" w:type="dxa"/>
          </w:tcPr>
          <w:p w14:paraId="3BB8DE32" w14:textId="77777777" w:rsidR="00BB31D6" w:rsidRPr="005F7DE3" w:rsidRDefault="00AA15E2" w:rsidP="00BA158B">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source</m:t>
                    </m:r>
                  </m:sub>
                </m:sSub>
                <m:r>
                  <w:rPr>
                    <w:rFonts w:ascii="Cambria Math" w:hAnsi="Cambria Math"/>
                  </w:rPr>
                  <m:t>=1.5E6</m:t>
                </m:r>
              </m:oMath>
            </m:oMathPara>
          </w:p>
        </w:tc>
      </w:tr>
      <w:tr w:rsidR="00BB31D6" w:rsidRPr="005F7DE3" w14:paraId="401C8259" w14:textId="77777777" w:rsidTr="00BA158B">
        <w:tc>
          <w:tcPr>
            <w:tcW w:w="2337" w:type="dxa"/>
          </w:tcPr>
          <w:p w14:paraId="765417A3" w14:textId="77777777" w:rsidR="00BB31D6" w:rsidRPr="005F7DE3" w:rsidRDefault="00AA15E2" w:rsidP="00BA158B">
            <w:pPr>
              <w:jc w:val="center"/>
              <w:rPr>
                <w:rFonts w:eastAsia="DengXian"/>
              </w:rP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sol,env1</m:t>
                    </m:r>
                  </m:sub>
                </m:sSub>
                <m:r>
                  <w:rPr>
                    <w:rFonts w:ascii="Cambria Math" w:hAnsi="Cambria Math"/>
                  </w:rPr>
                  <m:t>=1E2</m:t>
                </m:r>
              </m:oMath>
            </m:oMathPara>
          </w:p>
        </w:tc>
        <w:tc>
          <w:tcPr>
            <w:tcW w:w="2337" w:type="dxa"/>
          </w:tcPr>
          <w:p w14:paraId="131BD250" w14:textId="77777777" w:rsidR="00BB31D6" w:rsidRPr="005F7DE3" w:rsidRDefault="00AA15E2" w:rsidP="00BA158B">
            <w:pPr>
              <w:jc w:val="center"/>
              <w:rPr>
                <w:rFonts w:eastAsia="DengXian"/>
              </w:rP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sol,env2</m:t>
                    </m:r>
                  </m:sub>
                </m:sSub>
                <m:r>
                  <w:rPr>
                    <w:rFonts w:ascii="Cambria Math" w:hAnsi="Cambria Math"/>
                  </w:rPr>
                  <m:t>=1E-2</m:t>
                </m:r>
              </m:oMath>
            </m:oMathPara>
          </w:p>
        </w:tc>
        <w:tc>
          <w:tcPr>
            <w:tcW w:w="2338" w:type="dxa"/>
          </w:tcPr>
          <w:p w14:paraId="2D5FF18C" w14:textId="77777777" w:rsidR="00BB31D6" w:rsidRPr="005F7DE3" w:rsidRDefault="00AA15E2" w:rsidP="00BA158B">
            <w:pPr>
              <w:jc w:val="cente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int,env2</m:t>
                    </m:r>
                  </m:sub>
                </m:sSub>
                <m:r>
                  <w:rPr>
                    <w:rFonts w:ascii="Cambria Math" w:hAnsi="Cambria Math"/>
                  </w:rPr>
                  <m:t>=1</m:t>
                </m:r>
              </m:oMath>
            </m:oMathPara>
          </w:p>
        </w:tc>
        <w:tc>
          <w:tcPr>
            <w:tcW w:w="2338" w:type="dxa"/>
          </w:tcPr>
          <w:p w14:paraId="54C26153" w14:textId="77777777" w:rsidR="00BB31D6" w:rsidRPr="005F7DE3" w:rsidRDefault="00AA15E2" w:rsidP="00BA158B">
            <w:pPr>
              <w:jc w:val="cente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light,env2</m:t>
                    </m:r>
                  </m:sub>
                </m:sSub>
                <m:r>
                  <w:rPr>
                    <w:rFonts w:ascii="Cambria Math" w:hAnsi="Cambria Math"/>
                  </w:rPr>
                  <m:t>=1</m:t>
                </m:r>
              </m:oMath>
            </m:oMathPara>
          </w:p>
        </w:tc>
      </w:tr>
      <w:tr w:rsidR="00BB31D6" w:rsidRPr="005F7DE3" w14:paraId="60C741F4" w14:textId="77777777" w:rsidTr="00BA158B">
        <w:tc>
          <w:tcPr>
            <w:tcW w:w="2337" w:type="dxa"/>
          </w:tcPr>
          <w:p w14:paraId="20C157F7" w14:textId="77777777" w:rsidR="00BB31D6" w:rsidRPr="005F7DE3" w:rsidRDefault="00AA15E2" w:rsidP="00BA158B">
            <w:pPr>
              <w:jc w:val="center"/>
              <w:rPr>
                <w:rFonts w:eastAsia="DengXian"/>
              </w:rP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AHU,room</m:t>
                    </m:r>
                  </m:sub>
                </m:sSub>
                <m:r>
                  <w:rPr>
                    <w:rFonts w:ascii="Cambria Math" w:hAnsi="Cambria Math"/>
                  </w:rPr>
                  <m:t>=1</m:t>
                </m:r>
              </m:oMath>
            </m:oMathPara>
          </w:p>
        </w:tc>
        <w:tc>
          <w:tcPr>
            <w:tcW w:w="2337" w:type="dxa"/>
          </w:tcPr>
          <w:p w14:paraId="34586B15" w14:textId="77777777" w:rsidR="00BB31D6" w:rsidRPr="005F7DE3" w:rsidRDefault="00AA15E2" w:rsidP="00BA158B">
            <w:pPr>
              <w:jc w:val="center"/>
              <w:rPr>
                <w:rFonts w:eastAsia="DengXian"/>
              </w:rP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sol,iw</m:t>
                    </m:r>
                  </m:sub>
                </m:sSub>
                <m:r>
                  <w:rPr>
                    <w:rFonts w:ascii="Cambria Math" w:hAnsi="Cambria Math"/>
                  </w:rPr>
                  <m:t>=1E-8</m:t>
                </m:r>
              </m:oMath>
            </m:oMathPara>
          </w:p>
        </w:tc>
        <w:tc>
          <w:tcPr>
            <w:tcW w:w="2338" w:type="dxa"/>
          </w:tcPr>
          <w:p w14:paraId="3F10E1FD" w14:textId="77777777" w:rsidR="00BB31D6" w:rsidRPr="005F7DE3" w:rsidRDefault="00AA15E2" w:rsidP="00BA158B">
            <w:pPr>
              <w:jc w:val="cente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int,iw</m:t>
                    </m:r>
                  </m:sub>
                </m:sSub>
                <m:r>
                  <w:rPr>
                    <w:rFonts w:ascii="Cambria Math" w:hAnsi="Cambria Math"/>
                  </w:rPr>
                  <m:t>=1</m:t>
                </m:r>
              </m:oMath>
            </m:oMathPara>
          </w:p>
        </w:tc>
        <w:tc>
          <w:tcPr>
            <w:tcW w:w="2338" w:type="dxa"/>
          </w:tcPr>
          <w:p w14:paraId="05BA8D31" w14:textId="77777777" w:rsidR="00BB31D6" w:rsidRPr="005F7DE3" w:rsidRDefault="00AA15E2" w:rsidP="00BA158B">
            <w:pPr>
              <w:jc w:val="cente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light,iw</m:t>
                    </m:r>
                  </m:sub>
                </m:sSub>
                <m:r>
                  <w:rPr>
                    <w:rFonts w:ascii="Cambria Math" w:hAnsi="Cambria Math"/>
                  </w:rPr>
                  <m:t>=1</m:t>
                </m:r>
              </m:oMath>
            </m:oMathPara>
          </w:p>
        </w:tc>
      </w:tr>
    </w:tbl>
    <w:p w14:paraId="6923C102" w14:textId="51EC9918" w:rsidR="00BB31D6" w:rsidRDefault="00BB31D6" w:rsidP="00BB31D6">
      <w:pPr>
        <w:widowControl w:val="0"/>
      </w:pPr>
    </w:p>
    <w:p w14:paraId="3F87B817" w14:textId="511EC3D2" w:rsidR="006D47B4" w:rsidRDefault="006D47B4">
      <w:pPr>
        <w:widowControl w:val="0"/>
        <w:jc w:val="center"/>
      </w:pPr>
      <w:r>
        <w:rPr>
          <w:noProof/>
        </w:rPr>
        <w:drawing>
          <wp:inline distT="0" distB="0" distL="0" distR="0" wp14:anchorId="0804F0E1" wp14:editId="4F7A6131">
            <wp:extent cx="3728906" cy="2467211"/>
            <wp:effectExtent l="19050" t="19050" r="5080" b="9525"/>
            <wp:docPr id="7" name="Picture 7"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 schematic&#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3792851" cy="2509520"/>
                    </a:xfrm>
                    <a:prstGeom prst="rect">
                      <a:avLst/>
                    </a:prstGeom>
                    <a:ln>
                      <a:solidFill>
                        <a:schemeClr val="tx1"/>
                      </a:solidFill>
                    </a:ln>
                  </pic:spPr>
                </pic:pic>
              </a:graphicData>
            </a:graphic>
          </wp:inline>
        </w:drawing>
      </w:r>
    </w:p>
    <w:p w14:paraId="39223327" w14:textId="0E51F04C" w:rsidR="006D47B4" w:rsidRDefault="005E0DC5" w:rsidP="00626F5E">
      <w:pPr>
        <w:widowControl w:val="0"/>
        <w:jc w:val="center"/>
      </w:pPr>
      <w:r>
        <w:rPr>
          <w:noProof/>
        </w:rPr>
        <w:lastRenderedPageBreak/>
        <w:drawing>
          <wp:inline distT="0" distB="0" distL="0" distR="0" wp14:anchorId="03CED556" wp14:editId="30DAF073">
            <wp:extent cx="2852504" cy="1974506"/>
            <wp:effectExtent l="19050" t="19050" r="5080" b="698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2880775" cy="1994075"/>
                    </a:xfrm>
                    <a:prstGeom prst="rect">
                      <a:avLst/>
                    </a:prstGeom>
                    <a:ln>
                      <a:solidFill>
                        <a:schemeClr val="tx1"/>
                      </a:solidFill>
                    </a:ln>
                  </pic:spPr>
                </pic:pic>
              </a:graphicData>
            </a:graphic>
          </wp:inline>
        </w:drawing>
      </w:r>
      <w:r w:rsidR="006D47B4">
        <w:rPr>
          <w:noProof/>
        </w:rPr>
        <w:drawing>
          <wp:inline distT="0" distB="0" distL="0" distR="0" wp14:anchorId="06A5397B" wp14:editId="0A584427">
            <wp:extent cx="2891784" cy="1974507"/>
            <wp:effectExtent l="19050" t="19050" r="4445" b="6985"/>
            <wp:docPr id="8" name="Picture 8"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 schematic&#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2918094" cy="1992471"/>
                    </a:xfrm>
                    <a:prstGeom prst="rect">
                      <a:avLst/>
                    </a:prstGeom>
                    <a:ln>
                      <a:solidFill>
                        <a:schemeClr val="tx1"/>
                      </a:solidFill>
                    </a:ln>
                  </pic:spPr>
                </pic:pic>
              </a:graphicData>
            </a:graphic>
          </wp:inline>
        </w:drawing>
      </w:r>
    </w:p>
    <w:p w14:paraId="59208F4A" w14:textId="77777777" w:rsidR="006D47B4" w:rsidRPr="005F7DE3" w:rsidRDefault="006D47B4" w:rsidP="00BB31D6">
      <w:pPr>
        <w:widowControl w:val="0"/>
      </w:pPr>
    </w:p>
    <w:p w14:paraId="1BB052B4" w14:textId="6BCE5D83" w:rsidR="00BB31D6" w:rsidRPr="005F7DE3" w:rsidRDefault="00BB31D6" w:rsidP="00626F5E">
      <w:pPr>
        <w:widowControl w:val="0"/>
      </w:pPr>
    </w:p>
    <w:p w14:paraId="2C2889FE" w14:textId="72EAE4C0" w:rsidR="00337E25" w:rsidRPr="005F7DE3" w:rsidRDefault="00BB31D6" w:rsidP="00C4330D">
      <w:pPr>
        <w:pStyle w:val="Caption"/>
      </w:pPr>
      <w:r w:rsidRPr="005F7DE3">
        <w:rPr>
          <w:rFonts w:cs="Times New Roman"/>
          <w:b/>
          <w:bCs/>
        </w:rPr>
        <w:t xml:space="preserve">Figure </w:t>
      </w:r>
      <w:bookmarkStart w:id="11" w:name="rc_fig_show"/>
      <w:r w:rsidRPr="005F7DE3">
        <w:rPr>
          <w:rFonts w:cs="Times New Roman"/>
          <w:b/>
          <w:bCs/>
        </w:rPr>
        <w:fldChar w:fldCharType="begin"/>
      </w:r>
      <w:r w:rsidRPr="005F7DE3">
        <w:rPr>
          <w:rFonts w:cs="Times New Roman"/>
          <w:b/>
          <w:bCs/>
        </w:rPr>
        <w:instrText xml:space="preserve"> SEQ Figure \* ARABIC </w:instrText>
      </w:r>
      <w:r w:rsidRPr="005F7DE3">
        <w:rPr>
          <w:rFonts w:cs="Times New Roman"/>
          <w:b/>
          <w:bCs/>
        </w:rPr>
        <w:fldChar w:fldCharType="separate"/>
      </w:r>
      <w:r w:rsidR="00543C7D">
        <w:rPr>
          <w:rFonts w:cs="Times New Roman"/>
          <w:b/>
          <w:bCs/>
          <w:noProof/>
        </w:rPr>
        <w:t>2</w:t>
      </w:r>
      <w:r w:rsidRPr="005F7DE3">
        <w:rPr>
          <w:rFonts w:cs="Times New Roman"/>
          <w:b/>
          <w:bCs/>
        </w:rPr>
        <w:fldChar w:fldCharType="end"/>
      </w:r>
      <w:bookmarkEnd w:id="11"/>
      <w:r w:rsidRPr="005F7DE3">
        <w:rPr>
          <w:rFonts w:cs="Times New Roman"/>
        </w:rPr>
        <w:t xml:space="preserve"> Structure of RC network. </w:t>
      </w:r>
      <w:r w:rsidR="006D47B4">
        <w:rPr>
          <w:rFonts w:cs="Times New Roman"/>
        </w:rPr>
        <w:t>Up</w:t>
      </w:r>
      <w:r w:rsidRPr="005F7DE3">
        <w:rPr>
          <w:rFonts w:cs="Times New Roman"/>
        </w:rPr>
        <w:t xml:space="preserve">: Model 1 with </w:t>
      </w:r>
      <w:r w:rsidR="0065759F" w:rsidRPr="005F7DE3">
        <w:rPr>
          <w:rFonts w:cs="Times New Roman"/>
        </w:rPr>
        <w:t>four</w:t>
      </w:r>
      <w:r w:rsidRPr="005F7DE3">
        <w:rPr>
          <w:rFonts w:cs="Times New Roman"/>
        </w:rPr>
        <w:t xml:space="preserve"> states; </w:t>
      </w:r>
      <w:r w:rsidR="006D47B4">
        <w:rPr>
          <w:rFonts w:cs="Times New Roman"/>
        </w:rPr>
        <w:t>Left</w:t>
      </w:r>
      <w:r w:rsidRPr="005F7DE3">
        <w:rPr>
          <w:rFonts w:cs="Times New Roman"/>
        </w:rPr>
        <w:t xml:space="preserve">: Model 2 with </w:t>
      </w:r>
      <w:r w:rsidR="0065759F" w:rsidRPr="005F7DE3">
        <w:rPr>
          <w:rFonts w:cs="Times New Roman"/>
        </w:rPr>
        <w:t>six</w:t>
      </w:r>
      <w:r w:rsidRPr="005F7DE3">
        <w:rPr>
          <w:rFonts w:cs="Times New Roman"/>
        </w:rPr>
        <w:t xml:space="preserve"> states; </w:t>
      </w:r>
      <w:r w:rsidR="006D47B4">
        <w:rPr>
          <w:rFonts w:cs="Times New Roman"/>
        </w:rPr>
        <w:t>Right</w:t>
      </w:r>
      <w:r w:rsidRPr="005F7DE3">
        <w:rPr>
          <w:rFonts w:cs="Times New Roman"/>
        </w:rPr>
        <w:t xml:space="preserve">: Model 3 with </w:t>
      </w:r>
      <w:r w:rsidR="0065759F" w:rsidRPr="005F7DE3">
        <w:rPr>
          <w:rFonts w:cs="Times New Roman"/>
        </w:rPr>
        <w:t>five</w:t>
      </w:r>
      <w:r w:rsidRPr="005F7DE3">
        <w:rPr>
          <w:rFonts w:cs="Times New Roman"/>
        </w:rPr>
        <w:t xml:space="preserve"> states.</w:t>
      </w:r>
    </w:p>
    <w:p w14:paraId="2C221E64" w14:textId="77777777" w:rsidR="00BB31D6" w:rsidRPr="005F7DE3" w:rsidRDefault="00BB31D6" w:rsidP="00BB31D6">
      <w:pPr>
        <w:keepNext/>
        <w:jc w:val="center"/>
      </w:pPr>
      <w:r w:rsidRPr="005F7DE3">
        <w:rPr>
          <w:noProof/>
        </w:rPr>
        <w:drawing>
          <wp:inline distT="0" distB="0" distL="0" distR="0" wp14:anchorId="1D2F78C0" wp14:editId="500C6A3C">
            <wp:extent cx="5671390" cy="2992025"/>
            <wp:effectExtent l="19050" t="19050" r="5715" b="0"/>
            <wp:docPr id="5" name="Picture 5" descr="Time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imeline&#10;&#10;Description automatically generated with medium confidenc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55911" cy="3036615"/>
                    </a:xfrm>
                    <a:prstGeom prst="rect">
                      <a:avLst/>
                    </a:prstGeom>
                    <a:ln>
                      <a:solidFill>
                        <a:schemeClr val="tx1"/>
                      </a:solidFill>
                    </a:ln>
                  </pic:spPr>
                </pic:pic>
              </a:graphicData>
            </a:graphic>
          </wp:inline>
        </w:drawing>
      </w:r>
    </w:p>
    <w:p w14:paraId="3830E463" w14:textId="38EDB941" w:rsidR="00BB31D6" w:rsidRPr="005F7DE3" w:rsidRDefault="00BB31D6" w:rsidP="001E0F94">
      <w:pPr>
        <w:pStyle w:val="Caption"/>
        <w:rPr>
          <w:rFonts w:cs="Times New Roman"/>
        </w:rPr>
      </w:pPr>
      <w:r w:rsidRPr="005F7DE3">
        <w:rPr>
          <w:rFonts w:cs="Times New Roman"/>
          <w:b/>
          <w:bCs/>
        </w:rPr>
        <w:t xml:space="preserve">Figure </w:t>
      </w:r>
      <w:bookmarkStart w:id="12" w:name="rc_fig_comp"/>
      <w:r w:rsidRPr="005F7DE3">
        <w:rPr>
          <w:rFonts w:cs="Times New Roman"/>
          <w:b/>
          <w:bCs/>
        </w:rPr>
        <w:fldChar w:fldCharType="begin"/>
      </w:r>
      <w:r w:rsidRPr="005F7DE3">
        <w:rPr>
          <w:rFonts w:cs="Times New Roman"/>
          <w:b/>
          <w:bCs/>
        </w:rPr>
        <w:instrText xml:space="preserve"> SEQ Figure \* ARABIC </w:instrText>
      </w:r>
      <w:r w:rsidRPr="005F7DE3">
        <w:rPr>
          <w:rFonts w:cs="Times New Roman"/>
          <w:b/>
          <w:bCs/>
        </w:rPr>
        <w:fldChar w:fldCharType="separate"/>
      </w:r>
      <w:r w:rsidR="00543C7D">
        <w:rPr>
          <w:rFonts w:cs="Times New Roman"/>
          <w:b/>
          <w:bCs/>
          <w:noProof/>
        </w:rPr>
        <w:t>3</w:t>
      </w:r>
      <w:r w:rsidRPr="005F7DE3">
        <w:rPr>
          <w:rFonts w:cs="Times New Roman"/>
          <w:b/>
          <w:bCs/>
        </w:rPr>
        <w:fldChar w:fldCharType="end"/>
      </w:r>
      <w:bookmarkEnd w:id="12"/>
      <w:r w:rsidRPr="005F7DE3">
        <w:rPr>
          <w:rFonts w:cs="Times New Roman"/>
        </w:rPr>
        <w:t xml:space="preserve"> Testing results for Model 1, Model 2 and Model 3</w:t>
      </w:r>
    </w:p>
    <w:p w14:paraId="46B68A2C" w14:textId="602EFDA3" w:rsidR="00BB31D6" w:rsidRPr="005F7DE3" w:rsidRDefault="00BB31D6" w:rsidP="00BB31D6">
      <w:pPr>
        <w:pStyle w:val="Caption"/>
        <w:keepNext/>
        <w:rPr>
          <w:rFonts w:cs="Times New Roman"/>
        </w:rPr>
      </w:pPr>
      <w:r w:rsidRPr="005F7DE3">
        <w:rPr>
          <w:rFonts w:cs="Times New Roman"/>
          <w:b/>
          <w:bCs/>
        </w:rPr>
        <w:t xml:space="preserve">Table </w:t>
      </w:r>
      <w:bookmarkStart w:id="13" w:name="rc_tb_comp"/>
      <w:r w:rsidRPr="005F7DE3">
        <w:rPr>
          <w:rFonts w:cs="Times New Roman"/>
          <w:b/>
          <w:bCs/>
        </w:rPr>
        <w:fldChar w:fldCharType="begin"/>
      </w:r>
      <w:r w:rsidRPr="005F7DE3">
        <w:rPr>
          <w:rFonts w:cs="Times New Roman"/>
          <w:b/>
          <w:bCs/>
        </w:rPr>
        <w:instrText xml:space="preserve"> SEQ Table \* ARABIC </w:instrText>
      </w:r>
      <w:r w:rsidRPr="005F7DE3">
        <w:rPr>
          <w:rFonts w:cs="Times New Roman"/>
          <w:b/>
          <w:bCs/>
        </w:rPr>
        <w:fldChar w:fldCharType="separate"/>
      </w:r>
      <w:r w:rsidR="00543C7D">
        <w:rPr>
          <w:rFonts w:cs="Times New Roman"/>
          <w:b/>
          <w:bCs/>
          <w:noProof/>
        </w:rPr>
        <w:t>2</w:t>
      </w:r>
      <w:r w:rsidRPr="005F7DE3">
        <w:rPr>
          <w:rFonts w:cs="Times New Roman"/>
          <w:b/>
          <w:bCs/>
        </w:rPr>
        <w:fldChar w:fldCharType="end"/>
      </w:r>
      <w:bookmarkEnd w:id="13"/>
      <w:r w:rsidRPr="005F7DE3">
        <w:rPr>
          <w:rFonts w:cs="Times New Roman"/>
        </w:rPr>
        <w:t xml:space="preserve"> Comparison of proposed RC models (5-mins interval)</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14"/>
        <w:gridCol w:w="1640"/>
        <w:gridCol w:w="1675"/>
        <w:gridCol w:w="1577"/>
        <w:gridCol w:w="1607"/>
      </w:tblGrid>
      <w:tr w:rsidR="004D6EB8" w:rsidRPr="005F7DE3" w14:paraId="5EA7147D" w14:textId="77777777" w:rsidTr="000A2985">
        <w:trPr>
          <w:jc w:val="center"/>
        </w:trPr>
        <w:tc>
          <w:tcPr>
            <w:tcW w:w="1614" w:type="dxa"/>
            <w:tcBorders>
              <w:top w:val="single" w:sz="4" w:space="0" w:color="auto"/>
              <w:bottom w:val="single" w:sz="4" w:space="0" w:color="auto"/>
            </w:tcBorders>
            <w:vAlign w:val="center"/>
          </w:tcPr>
          <w:p w14:paraId="63DF9C83" w14:textId="77777777" w:rsidR="004D6EB8" w:rsidRPr="005F7DE3" w:rsidRDefault="004D6EB8" w:rsidP="00BA158B">
            <w:pPr>
              <w:jc w:val="center"/>
              <w:rPr>
                <w:b/>
                <w:bCs/>
                <w:lang w:eastAsia="zh-CN"/>
              </w:rPr>
            </w:pPr>
            <w:r w:rsidRPr="005F7DE3">
              <w:rPr>
                <w:b/>
                <w:bCs/>
                <w:lang w:eastAsia="zh-CN"/>
              </w:rPr>
              <w:t>Models</w:t>
            </w:r>
          </w:p>
        </w:tc>
        <w:tc>
          <w:tcPr>
            <w:tcW w:w="1640" w:type="dxa"/>
            <w:tcBorders>
              <w:top w:val="single" w:sz="4" w:space="0" w:color="auto"/>
              <w:bottom w:val="single" w:sz="4" w:space="0" w:color="auto"/>
            </w:tcBorders>
            <w:vAlign w:val="center"/>
          </w:tcPr>
          <w:p w14:paraId="14844853" w14:textId="77777777" w:rsidR="004D6EB8" w:rsidRPr="005F7DE3" w:rsidRDefault="004D6EB8" w:rsidP="00BA158B">
            <w:pPr>
              <w:jc w:val="center"/>
              <w:rPr>
                <w:b/>
                <w:bCs/>
                <w:lang w:eastAsia="zh-CN"/>
              </w:rPr>
            </w:pPr>
            <w:r w:rsidRPr="005F7DE3">
              <w:rPr>
                <w:b/>
                <w:bCs/>
                <w:lang w:eastAsia="zh-CN"/>
              </w:rPr>
              <w:t>NRMSE (%)</w:t>
            </w:r>
          </w:p>
        </w:tc>
        <w:tc>
          <w:tcPr>
            <w:tcW w:w="1675" w:type="dxa"/>
            <w:tcBorders>
              <w:top w:val="single" w:sz="4" w:space="0" w:color="auto"/>
              <w:bottom w:val="single" w:sz="4" w:space="0" w:color="auto"/>
            </w:tcBorders>
            <w:vAlign w:val="center"/>
          </w:tcPr>
          <w:p w14:paraId="31D75FDC" w14:textId="77777777" w:rsidR="004D6EB8" w:rsidRPr="005F7DE3" w:rsidRDefault="004D6EB8" w:rsidP="00BA158B">
            <w:pPr>
              <w:jc w:val="center"/>
              <w:rPr>
                <w:b/>
                <w:bCs/>
                <w:lang w:eastAsia="zh-CN"/>
              </w:rPr>
            </w:pPr>
            <w:r w:rsidRPr="005F7DE3">
              <w:rPr>
                <w:b/>
                <w:bCs/>
                <w:lang w:eastAsia="zh-CN"/>
              </w:rPr>
              <w:t>CVRMSE (%)</w:t>
            </w:r>
          </w:p>
        </w:tc>
        <w:tc>
          <w:tcPr>
            <w:tcW w:w="1577" w:type="dxa"/>
            <w:tcBorders>
              <w:top w:val="single" w:sz="4" w:space="0" w:color="auto"/>
              <w:bottom w:val="single" w:sz="4" w:space="0" w:color="auto"/>
            </w:tcBorders>
            <w:vAlign w:val="center"/>
          </w:tcPr>
          <w:p w14:paraId="2E854E3E" w14:textId="4A7AF70A" w:rsidR="004D6EB8" w:rsidRPr="005F7DE3" w:rsidRDefault="004D6EB8" w:rsidP="00BA158B">
            <w:pPr>
              <w:jc w:val="center"/>
              <w:rPr>
                <w:b/>
                <w:bCs/>
                <w:lang w:eastAsia="zh-CN"/>
              </w:rPr>
            </w:pPr>
            <w:r w:rsidRPr="005F7DE3">
              <w:rPr>
                <w:b/>
                <w:bCs/>
                <w:lang w:eastAsia="zh-CN"/>
              </w:rPr>
              <w:t>MAE (kW)</w:t>
            </w:r>
          </w:p>
        </w:tc>
        <w:tc>
          <w:tcPr>
            <w:tcW w:w="1607" w:type="dxa"/>
            <w:tcBorders>
              <w:top w:val="single" w:sz="4" w:space="0" w:color="auto"/>
              <w:bottom w:val="single" w:sz="4" w:space="0" w:color="auto"/>
            </w:tcBorders>
            <w:vAlign w:val="center"/>
          </w:tcPr>
          <w:p w14:paraId="4B1779C3" w14:textId="77777777" w:rsidR="004D6EB8" w:rsidRPr="005F7DE3" w:rsidRDefault="004D6EB8" w:rsidP="00BA158B">
            <w:pPr>
              <w:jc w:val="center"/>
              <w:rPr>
                <w:b/>
                <w:bCs/>
                <w:lang w:eastAsia="zh-CN"/>
              </w:rPr>
            </w:pPr>
            <w:r w:rsidRPr="005F7DE3">
              <w:rPr>
                <w:b/>
                <w:bCs/>
                <w:lang w:eastAsia="zh-CN"/>
              </w:rPr>
              <w:t>MAPE (%)</w:t>
            </w:r>
          </w:p>
        </w:tc>
      </w:tr>
      <w:tr w:rsidR="004D6EB8" w:rsidRPr="005F7DE3" w14:paraId="7CA282A6" w14:textId="77777777" w:rsidTr="000A2985">
        <w:trPr>
          <w:jc w:val="center"/>
        </w:trPr>
        <w:tc>
          <w:tcPr>
            <w:tcW w:w="1614" w:type="dxa"/>
            <w:tcBorders>
              <w:top w:val="single" w:sz="4" w:space="0" w:color="auto"/>
            </w:tcBorders>
            <w:vAlign w:val="center"/>
          </w:tcPr>
          <w:p w14:paraId="4AC9F9C5" w14:textId="77777777" w:rsidR="004D6EB8" w:rsidRPr="005F7DE3" w:rsidRDefault="004D6EB8" w:rsidP="00BA158B">
            <w:pPr>
              <w:jc w:val="center"/>
              <w:rPr>
                <w:lang w:eastAsia="zh-CN"/>
              </w:rPr>
            </w:pPr>
            <w:r w:rsidRPr="005F7DE3">
              <w:rPr>
                <w:lang w:eastAsia="zh-CN"/>
              </w:rPr>
              <w:t>Model 1</w:t>
            </w:r>
          </w:p>
        </w:tc>
        <w:tc>
          <w:tcPr>
            <w:tcW w:w="1640" w:type="dxa"/>
            <w:tcBorders>
              <w:top w:val="single" w:sz="4" w:space="0" w:color="auto"/>
            </w:tcBorders>
            <w:vAlign w:val="center"/>
          </w:tcPr>
          <w:p w14:paraId="417FC5CB" w14:textId="77777777" w:rsidR="004D6EB8" w:rsidRPr="005F7DE3" w:rsidRDefault="004D6EB8" w:rsidP="00BA158B">
            <w:pPr>
              <w:jc w:val="center"/>
              <w:rPr>
                <w:lang w:eastAsia="zh-CN"/>
              </w:rPr>
            </w:pPr>
            <w:r w:rsidRPr="005F7DE3">
              <w:rPr>
                <w:lang w:eastAsia="zh-CN"/>
              </w:rPr>
              <w:t>156.96</w:t>
            </w:r>
          </w:p>
        </w:tc>
        <w:tc>
          <w:tcPr>
            <w:tcW w:w="1675" w:type="dxa"/>
            <w:tcBorders>
              <w:top w:val="single" w:sz="4" w:space="0" w:color="auto"/>
            </w:tcBorders>
            <w:vAlign w:val="center"/>
          </w:tcPr>
          <w:p w14:paraId="5DD3E4AC" w14:textId="77777777" w:rsidR="004D6EB8" w:rsidRPr="005F7DE3" w:rsidRDefault="004D6EB8" w:rsidP="00BA158B">
            <w:pPr>
              <w:jc w:val="center"/>
              <w:rPr>
                <w:lang w:eastAsia="zh-CN"/>
              </w:rPr>
            </w:pPr>
            <w:r w:rsidRPr="005F7DE3">
              <w:rPr>
                <w:lang w:eastAsia="zh-CN"/>
              </w:rPr>
              <w:t>117.52</w:t>
            </w:r>
          </w:p>
        </w:tc>
        <w:tc>
          <w:tcPr>
            <w:tcW w:w="1577" w:type="dxa"/>
            <w:tcBorders>
              <w:top w:val="single" w:sz="4" w:space="0" w:color="auto"/>
            </w:tcBorders>
            <w:vAlign w:val="center"/>
          </w:tcPr>
          <w:p w14:paraId="24F871DA" w14:textId="1EB11DC4" w:rsidR="004D6EB8" w:rsidRPr="005F7DE3" w:rsidRDefault="004D6EB8" w:rsidP="00BA158B">
            <w:pPr>
              <w:jc w:val="center"/>
              <w:rPr>
                <w:lang w:eastAsia="zh-CN"/>
              </w:rPr>
            </w:pPr>
            <w:r w:rsidRPr="005F7DE3">
              <w:rPr>
                <w:lang w:eastAsia="zh-CN"/>
              </w:rPr>
              <w:t>5.76</w:t>
            </w:r>
          </w:p>
        </w:tc>
        <w:tc>
          <w:tcPr>
            <w:tcW w:w="1607" w:type="dxa"/>
            <w:tcBorders>
              <w:top w:val="single" w:sz="4" w:space="0" w:color="auto"/>
            </w:tcBorders>
            <w:vAlign w:val="center"/>
          </w:tcPr>
          <w:p w14:paraId="6A348A17" w14:textId="77777777" w:rsidR="004D6EB8" w:rsidRPr="005F7DE3" w:rsidRDefault="004D6EB8" w:rsidP="00BA158B">
            <w:pPr>
              <w:jc w:val="center"/>
              <w:rPr>
                <w:lang w:eastAsia="zh-CN"/>
              </w:rPr>
            </w:pPr>
            <w:r w:rsidRPr="005F7DE3">
              <w:rPr>
                <w:lang w:eastAsia="zh-CN"/>
              </w:rPr>
              <w:t>87.88</w:t>
            </w:r>
          </w:p>
        </w:tc>
      </w:tr>
      <w:tr w:rsidR="004D6EB8" w:rsidRPr="005F7DE3" w14:paraId="190975F0" w14:textId="77777777" w:rsidTr="000A2985">
        <w:trPr>
          <w:jc w:val="center"/>
        </w:trPr>
        <w:tc>
          <w:tcPr>
            <w:tcW w:w="1614" w:type="dxa"/>
            <w:vAlign w:val="center"/>
          </w:tcPr>
          <w:p w14:paraId="017B0289" w14:textId="77777777" w:rsidR="004D6EB8" w:rsidRPr="005F7DE3" w:rsidRDefault="004D6EB8" w:rsidP="00BA158B">
            <w:pPr>
              <w:jc w:val="center"/>
              <w:rPr>
                <w:lang w:eastAsia="zh-CN"/>
              </w:rPr>
            </w:pPr>
            <w:r w:rsidRPr="005F7DE3">
              <w:rPr>
                <w:lang w:eastAsia="zh-CN"/>
              </w:rPr>
              <w:t>Model 2</w:t>
            </w:r>
          </w:p>
        </w:tc>
        <w:tc>
          <w:tcPr>
            <w:tcW w:w="1640" w:type="dxa"/>
            <w:vAlign w:val="center"/>
          </w:tcPr>
          <w:p w14:paraId="671CE85B" w14:textId="77777777" w:rsidR="004D6EB8" w:rsidRPr="005F7DE3" w:rsidRDefault="004D6EB8" w:rsidP="00BA158B">
            <w:pPr>
              <w:jc w:val="center"/>
              <w:rPr>
                <w:b/>
                <w:bCs/>
                <w:lang w:eastAsia="zh-CN"/>
              </w:rPr>
            </w:pPr>
            <w:r w:rsidRPr="005F7DE3">
              <w:rPr>
                <w:b/>
                <w:bCs/>
                <w:lang w:eastAsia="zh-CN"/>
              </w:rPr>
              <w:t>16.15</w:t>
            </w:r>
          </w:p>
        </w:tc>
        <w:tc>
          <w:tcPr>
            <w:tcW w:w="1675" w:type="dxa"/>
            <w:vAlign w:val="center"/>
          </w:tcPr>
          <w:p w14:paraId="5B0AD9CD" w14:textId="77777777" w:rsidR="004D6EB8" w:rsidRPr="005F7DE3" w:rsidRDefault="004D6EB8" w:rsidP="00BA158B">
            <w:pPr>
              <w:jc w:val="center"/>
              <w:rPr>
                <w:b/>
                <w:bCs/>
                <w:lang w:eastAsia="zh-CN"/>
              </w:rPr>
            </w:pPr>
            <w:r w:rsidRPr="005F7DE3">
              <w:rPr>
                <w:b/>
                <w:bCs/>
                <w:lang w:eastAsia="zh-CN"/>
              </w:rPr>
              <w:t>21.31</w:t>
            </w:r>
          </w:p>
        </w:tc>
        <w:tc>
          <w:tcPr>
            <w:tcW w:w="1577" w:type="dxa"/>
            <w:vAlign w:val="center"/>
          </w:tcPr>
          <w:p w14:paraId="4A52849C" w14:textId="3979D284" w:rsidR="004D6EB8" w:rsidRPr="005F7DE3" w:rsidRDefault="004D6EB8" w:rsidP="00BA158B">
            <w:pPr>
              <w:jc w:val="center"/>
              <w:rPr>
                <w:b/>
                <w:bCs/>
                <w:lang w:eastAsia="zh-CN"/>
              </w:rPr>
            </w:pPr>
            <w:r w:rsidRPr="005F7DE3">
              <w:rPr>
                <w:b/>
                <w:bCs/>
                <w:lang w:eastAsia="zh-CN"/>
              </w:rPr>
              <w:t>0.84</w:t>
            </w:r>
          </w:p>
        </w:tc>
        <w:tc>
          <w:tcPr>
            <w:tcW w:w="1607" w:type="dxa"/>
            <w:vAlign w:val="center"/>
          </w:tcPr>
          <w:p w14:paraId="5AB6272B" w14:textId="77777777" w:rsidR="004D6EB8" w:rsidRPr="005F7DE3" w:rsidRDefault="004D6EB8" w:rsidP="00BA158B">
            <w:pPr>
              <w:jc w:val="center"/>
              <w:rPr>
                <w:b/>
                <w:bCs/>
                <w:lang w:eastAsia="zh-CN"/>
              </w:rPr>
            </w:pPr>
            <w:r w:rsidRPr="005F7DE3">
              <w:rPr>
                <w:b/>
                <w:bCs/>
                <w:lang w:eastAsia="zh-CN"/>
              </w:rPr>
              <w:t>26.10</w:t>
            </w:r>
          </w:p>
        </w:tc>
      </w:tr>
      <w:tr w:rsidR="004D6EB8" w:rsidRPr="005F7DE3" w14:paraId="03BC38B1" w14:textId="77777777" w:rsidTr="000A2985">
        <w:trPr>
          <w:jc w:val="center"/>
        </w:trPr>
        <w:tc>
          <w:tcPr>
            <w:tcW w:w="1614" w:type="dxa"/>
            <w:tcBorders>
              <w:bottom w:val="single" w:sz="4" w:space="0" w:color="auto"/>
            </w:tcBorders>
            <w:vAlign w:val="center"/>
          </w:tcPr>
          <w:p w14:paraId="1AFE3F72" w14:textId="77777777" w:rsidR="004D6EB8" w:rsidRPr="005F7DE3" w:rsidRDefault="004D6EB8" w:rsidP="00BA158B">
            <w:pPr>
              <w:jc w:val="center"/>
              <w:rPr>
                <w:lang w:eastAsia="zh-CN"/>
              </w:rPr>
            </w:pPr>
            <w:r w:rsidRPr="005F7DE3">
              <w:rPr>
                <w:lang w:eastAsia="zh-CN"/>
              </w:rPr>
              <w:t>Model 3</w:t>
            </w:r>
          </w:p>
        </w:tc>
        <w:tc>
          <w:tcPr>
            <w:tcW w:w="1640" w:type="dxa"/>
            <w:tcBorders>
              <w:bottom w:val="single" w:sz="4" w:space="0" w:color="auto"/>
            </w:tcBorders>
            <w:vAlign w:val="center"/>
          </w:tcPr>
          <w:p w14:paraId="26D4C84A" w14:textId="77777777" w:rsidR="004D6EB8" w:rsidRPr="005F7DE3" w:rsidRDefault="004D6EB8" w:rsidP="00BA158B">
            <w:pPr>
              <w:jc w:val="center"/>
              <w:rPr>
                <w:lang w:eastAsia="zh-CN"/>
              </w:rPr>
            </w:pPr>
            <w:r w:rsidRPr="005F7DE3">
              <w:rPr>
                <w:lang w:eastAsia="zh-CN"/>
              </w:rPr>
              <w:t>27.60</w:t>
            </w:r>
          </w:p>
        </w:tc>
        <w:tc>
          <w:tcPr>
            <w:tcW w:w="1675" w:type="dxa"/>
            <w:tcBorders>
              <w:bottom w:val="single" w:sz="4" w:space="0" w:color="auto"/>
            </w:tcBorders>
            <w:vAlign w:val="center"/>
          </w:tcPr>
          <w:p w14:paraId="4C148A7C" w14:textId="77777777" w:rsidR="004D6EB8" w:rsidRPr="005F7DE3" w:rsidRDefault="004D6EB8" w:rsidP="00BA158B">
            <w:pPr>
              <w:jc w:val="center"/>
              <w:rPr>
                <w:lang w:eastAsia="zh-CN"/>
              </w:rPr>
            </w:pPr>
            <w:r w:rsidRPr="005F7DE3">
              <w:rPr>
                <w:lang w:eastAsia="zh-CN"/>
              </w:rPr>
              <w:t>31.37</w:t>
            </w:r>
          </w:p>
        </w:tc>
        <w:tc>
          <w:tcPr>
            <w:tcW w:w="1577" w:type="dxa"/>
            <w:tcBorders>
              <w:bottom w:val="single" w:sz="4" w:space="0" w:color="auto"/>
            </w:tcBorders>
            <w:vAlign w:val="center"/>
          </w:tcPr>
          <w:p w14:paraId="4B119B73" w14:textId="0E2E0A51" w:rsidR="004D6EB8" w:rsidRPr="005F7DE3" w:rsidRDefault="004D6EB8" w:rsidP="00BA158B">
            <w:pPr>
              <w:jc w:val="center"/>
              <w:rPr>
                <w:lang w:eastAsia="zh-CN"/>
              </w:rPr>
            </w:pPr>
            <w:r w:rsidRPr="005F7DE3">
              <w:rPr>
                <w:lang w:eastAsia="zh-CN"/>
              </w:rPr>
              <w:t>1.28</w:t>
            </w:r>
          </w:p>
        </w:tc>
        <w:tc>
          <w:tcPr>
            <w:tcW w:w="1607" w:type="dxa"/>
            <w:tcBorders>
              <w:bottom w:val="single" w:sz="4" w:space="0" w:color="auto"/>
            </w:tcBorders>
            <w:vAlign w:val="center"/>
          </w:tcPr>
          <w:p w14:paraId="7D8573E6" w14:textId="77777777" w:rsidR="004D6EB8" w:rsidRPr="005F7DE3" w:rsidRDefault="004D6EB8" w:rsidP="00BA158B">
            <w:pPr>
              <w:jc w:val="center"/>
              <w:rPr>
                <w:lang w:eastAsia="zh-CN"/>
              </w:rPr>
            </w:pPr>
            <w:r w:rsidRPr="005F7DE3">
              <w:rPr>
                <w:lang w:eastAsia="zh-CN"/>
              </w:rPr>
              <w:t>35.89</w:t>
            </w:r>
          </w:p>
        </w:tc>
      </w:tr>
    </w:tbl>
    <w:p w14:paraId="353E8CDE" w14:textId="04FF574C" w:rsidR="00BB31D6" w:rsidRPr="005F7DE3" w:rsidRDefault="00BB31D6" w:rsidP="00BB31D6"/>
    <w:p w14:paraId="52C4B1EF" w14:textId="043A1117" w:rsidR="00F44120" w:rsidRPr="005F7DE3" w:rsidRDefault="00F44120" w:rsidP="00F44120">
      <w:pPr>
        <w:pStyle w:val="Heading2"/>
      </w:pPr>
      <w:r w:rsidRPr="005F7DE3">
        <w:t>3.2 GGMR Model Development</w:t>
      </w:r>
    </w:p>
    <w:p w14:paraId="42AE590D" w14:textId="0128768C" w:rsidR="00F44120" w:rsidRPr="005F7DE3" w:rsidRDefault="00424D50">
      <w:pPr>
        <w:rPr>
          <w:rFonts w:eastAsiaTheme="minorEastAsia"/>
        </w:rPr>
      </w:pPr>
      <w:r w:rsidRPr="005F7DE3">
        <w:t xml:space="preserve">This subsection primarily discusses how to determine the input variables for the GGMR model. </w:t>
      </w:r>
      <w:r w:rsidR="00B23785">
        <w:t>C</w:t>
      </w:r>
      <w:r w:rsidRPr="005F7DE3">
        <w:t xml:space="preserve">orrelation coefficients R were used to determine the strength and direction of the linear relationship between inputs and model outputs. We experimented with various input combinations for the GGMR model, as its subset </w:t>
      </w:r>
      <w:r w:rsidR="00DD20DD" w:rsidRPr="005F7DE3">
        <w:t>presented</w:t>
      </w:r>
      <w:r w:rsidRPr="005F7DE3">
        <w:t xml:space="preserve"> in Table </w:t>
      </w:r>
      <w:r w:rsidR="009E3FB2">
        <w:fldChar w:fldCharType="begin"/>
      </w:r>
      <w:r w:rsidR="009E3FB2">
        <w:instrText xml:space="preserve"> REF ggmr_tb_corr \h </w:instrText>
      </w:r>
      <w:r w:rsidR="009E3FB2">
        <w:fldChar w:fldCharType="separate"/>
      </w:r>
      <w:r w:rsidR="00543C7D">
        <w:rPr>
          <w:b/>
          <w:bCs/>
          <w:noProof/>
        </w:rPr>
        <w:t>3</w:t>
      </w:r>
      <w:r w:rsidR="009E3FB2">
        <w:fldChar w:fldCharType="end"/>
      </w:r>
      <w:r w:rsidR="00DD20DD" w:rsidRPr="005F7DE3">
        <w:t xml:space="preserve"> and Table </w:t>
      </w:r>
      <w:r w:rsidR="009E3FB2">
        <w:fldChar w:fldCharType="begin"/>
      </w:r>
      <w:r w:rsidR="009E3FB2">
        <w:instrText xml:space="preserve"> REF ggmr_tb_case \h </w:instrText>
      </w:r>
      <w:r w:rsidR="009E3FB2">
        <w:fldChar w:fldCharType="separate"/>
      </w:r>
      <w:r w:rsidR="00543C7D">
        <w:rPr>
          <w:b/>
          <w:bCs/>
          <w:noProof/>
        </w:rPr>
        <w:t>4</w:t>
      </w:r>
      <w:r w:rsidR="009E3FB2">
        <w:fldChar w:fldCharType="end"/>
      </w:r>
      <w:r w:rsidRPr="005F7DE3">
        <w:t xml:space="preserve">. </w:t>
      </w:r>
      <w:r w:rsidR="000E2CA7" w:rsidRPr="005F7DE3">
        <w:t xml:space="preserve">It is worth noting that larger correlation coefficients do not necessarily mean better prediction. </w:t>
      </w:r>
      <w:r w:rsidR="00DD20DD" w:rsidRPr="005F7DE3">
        <w:t xml:space="preserve">For instance, the correlation coefficient of </w:t>
      </w:r>
      <m:oMath>
        <m:sSub>
          <m:sSubPr>
            <m:ctrlPr>
              <w:rPr>
                <w:rFonts w:ascii="Cambria Math" w:hAnsi="Cambria Math"/>
              </w:rPr>
            </m:ctrlPr>
          </m:sSubPr>
          <m:e>
            <m:r>
              <w:rPr>
                <w:rFonts w:ascii="Cambria Math" w:hAnsi="Cambria Math"/>
              </w:rPr>
              <m:t>Q</m:t>
            </m:r>
          </m:e>
          <m:sub>
            <m:r>
              <w:rPr>
                <w:rFonts w:ascii="Cambria Math" w:hAnsi="Cambria Math"/>
              </w:rPr>
              <m:t xml:space="preserve">solar </m:t>
            </m:r>
          </m:sub>
        </m:sSub>
      </m:oMath>
      <w:r w:rsidR="00355381" w:rsidRPr="005F7DE3">
        <w:t xml:space="preserve">was not more trivial than </w:t>
      </w:r>
      <m:oMath>
        <m:sSub>
          <m:sSubPr>
            <m:ctrlPr>
              <w:rPr>
                <w:rFonts w:ascii="Cambria Math" w:hAnsi="Cambria Math"/>
              </w:rPr>
            </m:ctrlPr>
          </m:sSubPr>
          <m:e>
            <m:r>
              <w:rPr>
                <w:rFonts w:ascii="Cambria Math" w:hAnsi="Cambria Math"/>
              </w:rPr>
              <m:t>T</m:t>
            </m:r>
          </m:e>
          <m:sub>
            <m:r>
              <w:rPr>
                <w:rFonts w:ascii="Cambria Math" w:hAnsi="Cambria Math"/>
              </w:rPr>
              <m:t>out</m:t>
            </m:r>
          </m:sub>
        </m:sSub>
      </m:oMath>
      <w:r w:rsidR="00355381" w:rsidRPr="005F7DE3">
        <w:t xml:space="preserve"> while the inputs including </w:t>
      </w:r>
      <m:oMath>
        <m:sSub>
          <m:sSubPr>
            <m:ctrlPr>
              <w:rPr>
                <w:rFonts w:ascii="Cambria Math" w:hAnsi="Cambria Math"/>
              </w:rPr>
            </m:ctrlPr>
          </m:sSubPr>
          <m:e>
            <m:r>
              <w:rPr>
                <w:rFonts w:ascii="Cambria Math" w:hAnsi="Cambria Math"/>
              </w:rPr>
              <m:t>Q</m:t>
            </m:r>
          </m:e>
          <m:sub>
            <m:r>
              <w:rPr>
                <w:rFonts w:ascii="Cambria Math" w:hAnsi="Cambria Math"/>
              </w:rPr>
              <m:t xml:space="preserve">solar </m:t>
            </m:r>
          </m:sub>
        </m:sSub>
      </m:oMath>
      <w:r w:rsidR="00355381" w:rsidRPr="005F7DE3">
        <w:t>did not provide additional prediction power</w:t>
      </w:r>
      <w:r w:rsidR="00B0575F" w:rsidRPr="005F7DE3">
        <w:t xml:space="preserve"> as shown in case 1 and 2 of Table </w:t>
      </w:r>
      <w:r w:rsidR="00B0575F" w:rsidRPr="005F7DE3">
        <w:fldChar w:fldCharType="begin"/>
      </w:r>
      <w:r w:rsidR="00B0575F" w:rsidRPr="005F7DE3">
        <w:instrText xml:space="preserve"> REF ggmr_tb \h </w:instrText>
      </w:r>
      <w:r w:rsidR="005F7DE3">
        <w:instrText xml:space="preserve"> \* MERGEFORMAT </w:instrText>
      </w:r>
      <w:r w:rsidR="00B0575F" w:rsidRPr="005F7DE3">
        <w:fldChar w:fldCharType="separate"/>
      </w:r>
      <w:r w:rsidR="00543C7D">
        <w:rPr>
          <w:b/>
          <w:bCs/>
          <w:noProof/>
        </w:rPr>
        <w:t>4</w:t>
      </w:r>
      <w:r w:rsidR="00B0575F" w:rsidRPr="005F7DE3">
        <w:fldChar w:fldCharType="end"/>
      </w:r>
      <w:r w:rsidR="00355381" w:rsidRPr="005F7DE3">
        <w:t>.</w:t>
      </w:r>
      <w:r w:rsidR="000E2CA7" w:rsidRPr="005F7DE3">
        <w:t xml:space="preserve"> </w:t>
      </w:r>
      <w:r w:rsidR="004303CF" w:rsidRPr="005F7DE3">
        <w:t>Moreover</w:t>
      </w:r>
      <w:r w:rsidR="00FA27FC" w:rsidRPr="005F7DE3">
        <w:t xml:space="preserve">, it was found additional prediction performance can almost be gained for </w:t>
      </w:r>
      <w:r w:rsidR="000E0228">
        <w:t xml:space="preserve">almost </w:t>
      </w:r>
      <w:r w:rsidR="00FA27FC" w:rsidRPr="005F7DE3">
        <w:t>free if we provide flow rate information as additional input</w:t>
      </w:r>
      <w:r w:rsidR="004303CF" w:rsidRPr="005F7DE3">
        <w:t xml:space="preserve"> </w:t>
      </w:r>
      <w:r w:rsidR="004303CF" w:rsidRPr="005F7DE3">
        <w:lastRenderedPageBreak/>
        <w:t>during the process of model development</w:t>
      </w:r>
      <w:r w:rsidR="00FA27FC" w:rsidRPr="005F7DE3">
        <w:t>.</w:t>
      </w:r>
      <w:r w:rsidR="004303CF" w:rsidRPr="005F7DE3">
        <w:t xml:space="preserve"> In comparison to case 1, case 3 </w:t>
      </w:r>
      <w:r w:rsidR="006D0498" w:rsidRPr="005F7DE3">
        <w:t xml:space="preserve">had additional 3.26% lower of CVRMSE after adding </w:t>
      </w:r>
      <m:oMath>
        <m:r>
          <w:rPr>
            <w:rFonts w:ascii="Cambria Math" w:hAnsi="Cambria Math"/>
          </w:rPr>
          <m:t>Flo</m:t>
        </m:r>
        <m:sSub>
          <m:sSubPr>
            <m:ctrlPr>
              <w:rPr>
                <w:rFonts w:ascii="Cambria Math" w:hAnsi="Cambria Math"/>
                <w:i/>
              </w:rPr>
            </m:ctrlPr>
          </m:sSubPr>
          <m:e>
            <m:r>
              <w:rPr>
                <w:rFonts w:ascii="Cambria Math" w:hAnsi="Cambria Math"/>
              </w:rPr>
              <m:t>w</m:t>
            </m:r>
          </m:e>
          <m:sub>
            <m:r>
              <w:rPr>
                <w:rFonts w:ascii="Cambria Math" w:hAnsi="Cambria Math"/>
              </w:rPr>
              <m:t>Predicted,GGMR</m:t>
            </m:r>
          </m:sub>
        </m:sSub>
      </m:oMath>
      <w:r w:rsidR="006D0498" w:rsidRPr="005F7DE3">
        <w:rPr>
          <w:rFonts w:eastAsiaTheme="minorEastAsia"/>
        </w:rPr>
        <w:t xml:space="preserve"> from another GGMR prediction. In the end, case 3 inputs,</w:t>
      </w:r>
      <w:r w:rsidR="00FA27FC" w:rsidRPr="005F7DE3">
        <w:t xml:space="preserve"> </w:t>
      </w:r>
      <w:r w:rsidR="0058225D" w:rsidRPr="005F7DE3">
        <w:br/>
      </w:r>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r>
          <w:rPr>
            <w:rFonts w:ascii="Cambria Math" w:hAnsi="Cambria Math"/>
          </w:rPr>
          <m:t>,Flo</m:t>
        </m:r>
        <m:sSub>
          <m:sSubPr>
            <m:ctrlPr>
              <w:rPr>
                <w:rFonts w:ascii="Cambria Math" w:hAnsi="Cambria Math"/>
                <w:i/>
              </w:rPr>
            </m:ctrlPr>
          </m:sSubPr>
          <m:e>
            <m:r>
              <w:rPr>
                <w:rFonts w:ascii="Cambria Math" w:hAnsi="Cambria Math"/>
              </w:rPr>
              <m:t>w</m:t>
            </m:r>
          </m:e>
          <m:sub>
            <m:r>
              <w:rPr>
                <w:rFonts w:ascii="Cambria Math" w:hAnsi="Cambria Math"/>
              </w:rPr>
              <m:t>Predicted,GGMR</m:t>
            </m:r>
          </m:sub>
        </m:sSub>
      </m:oMath>
      <w:r w:rsidR="0058225D" w:rsidRPr="005F7DE3">
        <w:t xml:space="preserve"> </w:t>
      </w:r>
      <w:r w:rsidRPr="005F7DE3">
        <w:rPr>
          <w:rFonts w:eastAsiaTheme="minorEastAsia"/>
          <w:lang w:eastAsia="zh-CN"/>
        </w:rPr>
        <w:t>ha</w:t>
      </w:r>
      <w:r w:rsidR="006D0498" w:rsidRPr="005F7DE3">
        <w:rPr>
          <w:rFonts w:eastAsiaTheme="minorEastAsia"/>
          <w:lang w:eastAsia="zh-CN"/>
        </w:rPr>
        <w:t>ve</w:t>
      </w:r>
      <w:r w:rsidRPr="005F7DE3">
        <w:rPr>
          <w:rFonts w:eastAsiaTheme="minorEastAsia"/>
          <w:lang w:eastAsia="zh-CN"/>
        </w:rPr>
        <w:t xml:space="preserve"> been selected </w:t>
      </w:r>
      <w:r w:rsidR="006D0498" w:rsidRPr="005F7DE3">
        <w:rPr>
          <w:rFonts w:eastAsiaTheme="minorEastAsia"/>
        </w:rPr>
        <w:t>for</w:t>
      </w:r>
      <w:r w:rsidRPr="005F7DE3">
        <w:rPr>
          <w:rFonts w:eastAsiaTheme="minorEastAsia"/>
        </w:rPr>
        <w:t xml:space="preserve"> GGMR </w:t>
      </w:r>
      <w:r w:rsidR="00E1503C">
        <w:rPr>
          <w:rFonts w:eastAsiaTheme="minorEastAsia"/>
        </w:rPr>
        <w:t>m</w:t>
      </w:r>
      <w:r w:rsidRPr="005F7DE3">
        <w:rPr>
          <w:rFonts w:eastAsiaTheme="minorEastAsia"/>
        </w:rPr>
        <w:t>ode</w:t>
      </w:r>
      <w:r w:rsidR="006D0498" w:rsidRPr="005F7DE3">
        <w:rPr>
          <w:rFonts w:eastAsiaTheme="minorEastAsia"/>
        </w:rPr>
        <w:t>l</w:t>
      </w:r>
      <w:r w:rsidRPr="005F7DE3">
        <w:rPr>
          <w:rFonts w:eastAsiaTheme="minorEastAsia"/>
        </w:rPr>
        <w:t>.</w:t>
      </w:r>
    </w:p>
    <w:p w14:paraId="683EA7AD" w14:textId="77777777" w:rsidR="009F1AAC" w:rsidRPr="005F7DE3" w:rsidRDefault="009F1AAC"/>
    <w:p w14:paraId="3FC0A2F7" w14:textId="0B85A645" w:rsidR="00855726" w:rsidRPr="005F7DE3" w:rsidRDefault="00855726" w:rsidP="00C4330D">
      <w:pPr>
        <w:pStyle w:val="Caption"/>
        <w:keepNext/>
      </w:pPr>
      <w:r w:rsidRPr="00C4330D">
        <w:rPr>
          <w:rFonts w:cs="Times New Roman"/>
          <w:b/>
          <w:bCs/>
        </w:rPr>
        <w:t xml:space="preserve">Table </w:t>
      </w:r>
      <w:bookmarkStart w:id="14" w:name="ggmr_tb_corr"/>
      <w:r w:rsidRPr="00C4330D">
        <w:rPr>
          <w:rFonts w:cs="Times New Roman"/>
          <w:b/>
          <w:bCs/>
        </w:rPr>
        <w:fldChar w:fldCharType="begin"/>
      </w:r>
      <w:r w:rsidRPr="00C4330D">
        <w:rPr>
          <w:rFonts w:cs="Times New Roman"/>
          <w:b/>
          <w:bCs/>
        </w:rPr>
        <w:instrText xml:space="preserve"> SEQ Table \* ARABIC </w:instrText>
      </w:r>
      <w:r w:rsidRPr="00C4330D">
        <w:rPr>
          <w:rFonts w:cs="Times New Roman"/>
          <w:b/>
          <w:bCs/>
        </w:rPr>
        <w:fldChar w:fldCharType="separate"/>
      </w:r>
      <w:r w:rsidR="00543C7D">
        <w:rPr>
          <w:rFonts w:cs="Times New Roman"/>
          <w:b/>
          <w:bCs/>
          <w:noProof/>
        </w:rPr>
        <w:t>3</w:t>
      </w:r>
      <w:r w:rsidRPr="00C4330D">
        <w:rPr>
          <w:rFonts w:cs="Times New Roman"/>
          <w:b/>
          <w:bCs/>
        </w:rPr>
        <w:fldChar w:fldCharType="end"/>
      </w:r>
      <w:bookmarkEnd w:id="14"/>
      <w:r w:rsidRPr="005F7DE3">
        <w:rPr>
          <w:rFonts w:cs="Times New Roman"/>
        </w:rPr>
        <w:t xml:space="preserve"> Correlation coefficients between Radiant Slab systems load and input variables</w:t>
      </w:r>
    </w:p>
    <w:tbl>
      <w:tblPr>
        <w:tblStyle w:val="TableGrid"/>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5"/>
        <w:gridCol w:w="1297"/>
        <w:gridCol w:w="1285"/>
        <w:gridCol w:w="1317"/>
        <w:gridCol w:w="1320"/>
        <w:gridCol w:w="1300"/>
        <w:gridCol w:w="1772"/>
      </w:tblGrid>
      <w:tr w:rsidR="00AF77D1" w:rsidRPr="005F7DE3" w14:paraId="2ED81C94" w14:textId="77777777" w:rsidTr="00CA45E5">
        <w:tc>
          <w:tcPr>
            <w:tcW w:w="1311" w:type="dxa"/>
            <w:tcBorders>
              <w:bottom w:val="single" w:sz="4" w:space="0" w:color="auto"/>
            </w:tcBorders>
          </w:tcPr>
          <w:p w14:paraId="5215EFA3" w14:textId="043EF317" w:rsidR="00582EE9" w:rsidRPr="00C4330D" w:rsidRDefault="00AA15E2" w:rsidP="00F44120">
            <w:pPr>
              <w:rPr>
                <w:b/>
                <w:bCs/>
              </w:rPr>
            </w:pPr>
            <m:oMathPara>
              <m:oMath>
                <m:sSub>
                  <m:sSubPr>
                    <m:ctrlPr>
                      <w:rPr>
                        <w:rFonts w:ascii="Cambria Math" w:hAnsi="Cambria Math"/>
                        <w:b/>
                        <w:bCs/>
                      </w:rPr>
                    </m:ctrlPr>
                  </m:sSubPr>
                  <m:e>
                    <m:r>
                      <m:rPr>
                        <m:sty m:val="bi"/>
                      </m:rPr>
                      <w:rPr>
                        <w:rFonts w:ascii="Cambria Math" w:hAnsi="Cambria Math"/>
                      </w:rPr>
                      <m:t>T</m:t>
                    </m:r>
                  </m:e>
                  <m:sub>
                    <m:r>
                      <m:rPr>
                        <m:sty m:val="bi"/>
                      </m:rPr>
                      <w:rPr>
                        <w:rFonts w:ascii="Cambria Math" w:hAnsi="Cambria Math"/>
                      </w:rPr>
                      <m:t>out</m:t>
                    </m:r>
                  </m:sub>
                </m:sSub>
              </m:oMath>
            </m:oMathPara>
          </w:p>
        </w:tc>
        <w:tc>
          <w:tcPr>
            <w:tcW w:w="1319" w:type="dxa"/>
            <w:tcBorders>
              <w:bottom w:val="single" w:sz="4" w:space="0" w:color="auto"/>
            </w:tcBorders>
          </w:tcPr>
          <w:p w14:paraId="2E972A8A" w14:textId="0172064F" w:rsidR="00582EE9" w:rsidRPr="00C4330D" w:rsidRDefault="00AA15E2" w:rsidP="00F44120">
            <w:pPr>
              <w:rPr>
                <w:b/>
                <w:bCs/>
              </w:rPr>
            </w:pPr>
            <m:oMathPara>
              <m:oMath>
                <m:sSub>
                  <m:sSubPr>
                    <m:ctrlPr>
                      <w:rPr>
                        <w:rFonts w:ascii="Cambria Math" w:hAnsi="Cambria Math"/>
                        <w:b/>
                        <w:bCs/>
                      </w:rPr>
                    </m:ctrlPr>
                  </m:sSubPr>
                  <m:e>
                    <m:r>
                      <m:rPr>
                        <m:sty m:val="bi"/>
                      </m:rPr>
                      <w:rPr>
                        <w:rFonts w:ascii="Cambria Math" w:hAnsi="Cambria Math"/>
                      </w:rPr>
                      <m:t>T</m:t>
                    </m:r>
                  </m:e>
                  <m:sub>
                    <m:r>
                      <m:rPr>
                        <m:sty m:val="bi"/>
                      </m:rPr>
                      <w:rPr>
                        <w:rFonts w:ascii="Cambria Math" w:hAnsi="Cambria Math"/>
                      </w:rPr>
                      <m:t>slabs</m:t>
                    </m:r>
                  </m:sub>
                </m:sSub>
              </m:oMath>
            </m:oMathPara>
          </w:p>
        </w:tc>
        <w:tc>
          <w:tcPr>
            <w:tcW w:w="1311" w:type="dxa"/>
            <w:tcBorders>
              <w:bottom w:val="single" w:sz="4" w:space="0" w:color="auto"/>
            </w:tcBorders>
          </w:tcPr>
          <w:p w14:paraId="7847CBC4" w14:textId="39D1BE49" w:rsidR="00582EE9" w:rsidRPr="00C4330D" w:rsidRDefault="00AA15E2" w:rsidP="00F44120">
            <w:pPr>
              <w:rPr>
                <w:b/>
                <w:bCs/>
              </w:rPr>
            </w:pPr>
            <m:oMathPara>
              <m:oMath>
                <m:sSub>
                  <m:sSubPr>
                    <m:ctrlPr>
                      <w:rPr>
                        <w:rFonts w:ascii="Cambria Math" w:hAnsi="Cambria Math"/>
                        <w:b/>
                        <w:bCs/>
                      </w:rPr>
                    </m:ctrlPr>
                  </m:sSubPr>
                  <m:e>
                    <m:r>
                      <m:rPr>
                        <m:sty m:val="bi"/>
                      </m:rPr>
                      <w:rPr>
                        <w:rFonts w:ascii="Cambria Math" w:hAnsi="Cambria Math"/>
                      </w:rPr>
                      <m:t>T</m:t>
                    </m:r>
                  </m:e>
                  <m:sub>
                    <m:r>
                      <m:rPr>
                        <m:sty m:val="bi"/>
                      </m:rPr>
                      <w:rPr>
                        <w:rFonts w:ascii="Cambria Math" w:hAnsi="Cambria Math"/>
                      </w:rPr>
                      <m:t>cav</m:t>
                    </m:r>
                  </m:sub>
                </m:sSub>
              </m:oMath>
            </m:oMathPara>
          </w:p>
        </w:tc>
        <w:tc>
          <w:tcPr>
            <w:tcW w:w="1332" w:type="dxa"/>
            <w:tcBorders>
              <w:bottom w:val="single" w:sz="4" w:space="0" w:color="auto"/>
            </w:tcBorders>
          </w:tcPr>
          <w:p w14:paraId="75612406" w14:textId="64CAAB06" w:rsidR="00582EE9" w:rsidRPr="00C4330D" w:rsidRDefault="00CA45E5" w:rsidP="00F44120">
            <w:pPr>
              <w:rPr>
                <w:b/>
                <w:bCs/>
              </w:rPr>
            </w:pPr>
            <m:oMathPara>
              <m:oMath>
                <m:r>
                  <m:rPr>
                    <m:sty m:val="bi"/>
                  </m:rPr>
                  <w:rPr>
                    <w:rFonts w:ascii="Cambria Math" w:hAnsi="Cambria Math"/>
                  </w:rPr>
                  <m:t>Valv</m:t>
                </m:r>
                <m:sSub>
                  <m:sSubPr>
                    <m:ctrlPr>
                      <w:rPr>
                        <w:rFonts w:ascii="Cambria Math" w:hAnsi="Cambria Math"/>
                        <w:b/>
                        <w:bCs/>
                      </w:rPr>
                    </m:ctrlPr>
                  </m:sSubPr>
                  <m:e>
                    <m:r>
                      <m:rPr>
                        <m:sty m:val="bi"/>
                      </m:rPr>
                      <w:rPr>
                        <w:rFonts w:ascii="Cambria Math" w:hAnsi="Cambria Math"/>
                      </w:rPr>
                      <m:t>e</m:t>
                    </m:r>
                  </m:e>
                  <m:sub>
                    <m:r>
                      <m:rPr>
                        <m:sty m:val="bi"/>
                      </m:rPr>
                      <w:rPr>
                        <w:rFonts w:ascii="Cambria Math" w:hAnsi="Cambria Math"/>
                      </w:rPr>
                      <m:t>cl</m:t>
                    </m:r>
                  </m:sub>
                </m:sSub>
              </m:oMath>
            </m:oMathPara>
          </w:p>
        </w:tc>
        <w:tc>
          <w:tcPr>
            <w:tcW w:w="1334" w:type="dxa"/>
            <w:tcBorders>
              <w:bottom w:val="single" w:sz="4" w:space="0" w:color="auto"/>
            </w:tcBorders>
          </w:tcPr>
          <w:p w14:paraId="2AAFE3E8" w14:textId="5ACDA37D" w:rsidR="00582EE9" w:rsidRPr="00C4330D" w:rsidRDefault="00CA45E5" w:rsidP="00F44120">
            <w:pPr>
              <w:rPr>
                <w:b/>
                <w:bCs/>
              </w:rPr>
            </w:pPr>
            <m:oMathPara>
              <m:oMath>
                <m:r>
                  <m:rPr>
                    <m:sty m:val="bi"/>
                  </m:rPr>
                  <w:rPr>
                    <w:rFonts w:ascii="Cambria Math" w:hAnsi="Cambria Math"/>
                  </w:rPr>
                  <m:t>Valv</m:t>
                </m:r>
                <m:sSub>
                  <m:sSubPr>
                    <m:ctrlPr>
                      <w:rPr>
                        <w:rFonts w:ascii="Cambria Math" w:hAnsi="Cambria Math"/>
                        <w:b/>
                        <w:bCs/>
                      </w:rPr>
                    </m:ctrlPr>
                  </m:sSubPr>
                  <m:e>
                    <m:r>
                      <m:rPr>
                        <m:sty m:val="bi"/>
                      </m:rPr>
                      <w:rPr>
                        <w:rFonts w:ascii="Cambria Math" w:hAnsi="Cambria Math"/>
                      </w:rPr>
                      <m:t>e</m:t>
                    </m:r>
                  </m:e>
                  <m:sub>
                    <m:r>
                      <m:rPr>
                        <m:sty m:val="bi"/>
                      </m:rPr>
                      <w:rPr>
                        <w:rFonts w:ascii="Cambria Math" w:hAnsi="Cambria Math"/>
                      </w:rPr>
                      <m:t>ht</m:t>
                    </m:r>
                  </m:sub>
                </m:sSub>
              </m:oMath>
            </m:oMathPara>
          </w:p>
        </w:tc>
        <w:tc>
          <w:tcPr>
            <w:tcW w:w="1321" w:type="dxa"/>
            <w:tcBorders>
              <w:bottom w:val="single" w:sz="4" w:space="0" w:color="auto"/>
            </w:tcBorders>
          </w:tcPr>
          <w:p w14:paraId="38C6FA26" w14:textId="4F37256C" w:rsidR="00582EE9" w:rsidRPr="00C4330D" w:rsidRDefault="00AA15E2" w:rsidP="00F44120">
            <w:pPr>
              <w:rPr>
                <w:b/>
                <w:bCs/>
              </w:rPr>
            </w:pPr>
            <m:oMathPara>
              <m:oMath>
                <m:sSub>
                  <m:sSubPr>
                    <m:ctrlPr>
                      <w:rPr>
                        <w:rFonts w:ascii="Cambria Math" w:hAnsi="Cambria Math"/>
                        <w:b/>
                        <w:bCs/>
                      </w:rPr>
                    </m:ctrlPr>
                  </m:sSubPr>
                  <m:e>
                    <m:r>
                      <m:rPr>
                        <m:sty m:val="bi"/>
                      </m:rPr>
                      <w:rPr>
                        <w:rFonts w:ascii="Cambria Math" w:hAnsi="Cambria Math"/>
                      </w:rPr>
                      <m:t>Q</m:t>
                    </m:r>
                  </m:e>
                  <m:sub>
                    <m:r>
                      <m:rPr>
                        <m:sty m:val="bi"/>
                      </m:rPr>
                      <w:rPr>
                        <w:rFonts w:ascii="Cambria Math" w:hAnsi="Cambria Math"/>
                      </w:rPr>
                      <m:t>solar</m:t>
                    </m:r>
                  </m:sub>
                </m:sSub>
              </m:oMath>
            </m:oMathPara>
          </w:p>
        </w:tc>
        <w:tc>
          <w:tcPr>
            <w:tcW w:w="1648" w:type="dxa"/>
            <w:tcBorders>
              <w:bottom w:val="single" w:sz="4" w:space="0" w:color="auto"/>
            </w:tcBorders>
          </w:tcPr>
          <w:p w14:paraId="4477467E" w14:textId="5BB2811D" w:rsidR="00582EE9" w:rsidRPr="00C4330D" w:rsidRDefault="00CA45E5" w:rsidP="00F44120">
            <w:pPr>
              <w:rPr>
                <w:b/>
                <w:bCs/>
              </w:rPr>
            </w:pPr>
            <m:oMathPara>
              <m:oMath>
                <m:r>
                  <m:rPr>
                    <m:sty m:val="bi"/>
                  </m:rPr>
                  <w:rPr>
                    <w:rFonts w:ascii="Cambria Math" w:hAnsi="Cambria Math"/>
                  </w:rPr>
                  <m:t>RadiantSla</m:t>
                </m:r>
                <m:sSub>
                  <m:sSubPr>
                    <m:ctrlPr>
                      <w:rPr>
                        <w:rFonts w:ascii="Cambria Math" w:hAnsi="Cambria Math"/>
                        <w:b/>
                        <w:bCs/>
                        <w:i/>
                      </w:rPr>
                    </m:ctrlPr>
                  </m:sSubPr>
                  <m:e>
                    <m:r>
                      <m:rPr>
                        <m:sty m:val="bi"/>
                      </m:rPr>
                      <w:rPr>
                        <w:rFonts w:ascii="Cambria Math" w:hAnsi="Cambria Math"/>
                      </w:rPr>
                      <m:t>b</m:t>
                    </m:r>
                  </m:e>
                  <m:sub>
                    <m:r>
                      <m:rPr>
                        <m:sty m:val="bi"/>
                      </m:rPr>
                      <w:rPr>
                        <w:rFonts w:ascii="Cambria Math" w:hAnsi="Cambria Math"/>
                      </w:rPr>
                      <m:t>load</m:t>
                    </m:r>
                  </m:sub>
                </m:sSub>
              </m:oMath>
            </m:oMathPara>
          </w:p>
        </w:tc>
      </w:tr>
      <w:tr w:rsidR="00AF77D1" w:rsidRPr="005F7DE3" w14:paraId="328A377E" w14:textId="77777777" w:rsidTr="00CA45E5">
        <w:tc>
          <w:tcPr>
            <w:tcW w:w="1311" w:type="dxa"/>
            <w:tcBorders>
              <w:top w:val="single" w:sz="4" w:space="0" w:color="auto"/>
              <w:bottom w:val="single" w:sz="4" w:space="0" w:color="auto"/>
            </w:tcBorders>
          </w:tcPr>
          <w:p w14:paraId="33CD1436" w14:textId="4BB183ED" w:rsidR="00582EE9" w:rsidRPr="005F7DE3" w:rsidRDefault="00E41F6A" w:rsidP="00C4330D">
            <w:pPr>
              <w:jc w:val="center"/>
            </w:pPr>
            <w:r w:rsidRPr="005F7DE3">
              <w:t>-</w:t>
            </w:r>
            <w:r w:rsidR="00855726" w:rsidRPr="005F7DE3">
              <w:t>0.06</w:t>
            </w:r>
          </w:p>
        </w:tc>
        <w:tc>
          <w:tcPr>
            <w:tcW w:w="1319" w:type="dxa"/>
            <w:tcBorders>
              <w:top w:val="single" w:sz="4" w:space="0" w:color="auto"/>
              <w:bottom w:val="single" w:sz="4" w:space="0" w:color="auto"/>
            </w:tcBorders>
          </w:tcPr>
          <w:p w14:paraId="5D8D292B" w14:textId="741F0305" w:rsidR="00582EE9" w:rsidRPr="005F7DE3" w:rsidRDefault="00E41F6A" w:rsidP="00C4330D">
            <w:pPr>
              <w:jc w:val="center"/>
            </w:pPr>
            <w:r w:rsidRPr="005F7DE3">
              <w:t>-</w:t>
            </w:r>
            <w:r w:rsidR="00855726" w:rsidRPr="005F7DE3">
              <w:t>0.08</w:t>
            </w:r>
          </w:p>
        </w:tc>
        <w:tc>
          <w:tcPr>
            <w:tcW w:w="1311" w:type="dxa"/>
            <w:tcBorders>
              <w:top w:val="single" w:sz="4" w:space="0" w:color="auto"/>
              <w:bottom w:val="single" w:sz="4" w:space="0" w:color="auto"/>
            </w:tcBorders>
          </w:tcPr>
          <w:p w14:paraId="0B713064" w14:textId="58042A26" w:rsidR="00582EE9" w:rsidRPr="005F7DE3" w:rsidRDefault="00E41F6A" w:rsidP="00C4330D">
            <w:pPr>
              <w:jc w:val="center"/>
            </w:pPr>
            <w:r w:rsidRPr="005F7DE3">
              <w:t>-</w:t>
            </w:r>
            <w:r w:rsidR="00855726" w:rsidRPr="005F7DE3">
              <w:t>0.16</w:t>
            </w:r>
          </w:p>
        </w:tc>
        <w:tc>
          <w:tcPr>
            <w:tcW w:w="1332" w:type="dxa"/>
            <w:tcBorders>
              <w:top w:val="single" w:sz="4" w:space="0" w:color="auto"/>
              <w:bottom w:val="single" w:sz="4" w:space="0" w:color="auto"/>
            </w:tcBorders>
          </w:tcPr>
          <w:p w14:paraId="105A10AC" w14:textId="32D1D3CA" w:rsidR="00582EE9" w:rsidRPr="005F7DE3" w:rsidRDefault="00E41F6A" w:rsidP="00C4330D">
            <w:pPr>
              <w:jc w:val="center"/>
            </w:pPr>
            <w:r w:rsidRPr="005F7DE3">
              <w:t>-</w:t>
            </w:r>
            <w:r w:rsidR="00855726" w:rsidRPr="005F7DE3">
              <w:t>0.89</w:t>
            </w:r>
          </w:p>
        </w:tc>
        <w:tc>
          <w:tcPr>
            <w:tcW w:w="1334" w:type="dxa"/>
            <w:tcBorders>
              <w:top w:val="single" w:sz="4" w:space="0" w:color="auto"/>
              <w:bottom w:val="single" w:sz="4" w:space="0" w:color="auto"/>
            </w:tcBorders>
          </w:tcPr>
          <w:p w14:paraId="6A3E4DA1" w14:textId="5C6156AD" w:rsidR="00582EE9" w:rsidRPr="005F7DE3" w:rsidRDefault="00855726" w:rsidP="00C4330D">
            <w:pPr>
              <w:jc w:val="center"/>
            </w:pPr>
            <w:r w:rsidRPr="005F7DE3">
              <w:t>0.35</w:t>
            </w:r>
          </w:p>
        </w:tc>
        <w:tc>
          <w:tcPr>
            <w:tcW w:w="1321" w:type="dxa"/>
            <w:tcBorders>
              <w:top w:val="single" w:sz="4" w:space="0" w:color="auto"/>
              <w:bottom w:val="single" w:sz="4" w:space="0" w:color="auto"/>
            </w:tcBorders>
          </w:tcPr>
          <w:p w14:paraId="73350DB3" w14:textId="36B6BA02" w:rsidR="00582EE9" w:rsidRPr="005F7DE3" w:rsidRDefault="00E41F6A" w:rsidP="00C4330D">
            <w:pPr>
              <w:jc w:val="center"/>
            </w:pPr>
            <w:r w:rsidRPr="005F7DE3">
              <w:t>-</w:t>
            </w:r>
            <w:r w:rsidR="00855726" w:rsidRPr="005F7DE3">
              <w:t>0.16</w:t>
            </w:r>
          </w:p>
        </w:tc>
        <w:tc>
          <w:tcPr>
            <w:tcW w:w="1648" w:type="dxa"/>
            <w:tcBorders>
              <w:top w:val="single" w:sz="4" w:space="0" w:color="auto"/>
              <w:bottom w:val="single" w:sz="4" w:space="0" w:color="auto"/>
            </w:tcBorders>
          </w:tcPr>
          <w:p w14:paraId="555B81AA" w14:textId="628439EE" w:rsidR="00582EE9" w:rsidRPr="005F7DE3" w:rsidRDefault="00855726" w:rsidP="00C4330D">
            <w:pPr>
              <w:jc w:val="center"/>
            </w:pPr>
            <w:r w:rsidRPr="005F7DE3">
              <w:t>1</w:t>
            </w:r>
          </w:p>
        </w:tc>
      </w:tr>
    </w:tbl>
    <w:p w14:paraId="572A45D9" w14:textId="77777777" w:rsidR="00FF6D54" w:rsidRPr="005F7DE3" w:rsidRDefault="00FF6D54" w:rsidP="00F44120"/>
    <w:p w14:paraId="263B7584" w14:textId="0233907E" w:rsidR="00FF6D54" w:rsidRPr="005F7DE3" w:rsidRDefault="00FF6D54" w:rsidP="00C4330D">
      <w:pPr>
        <w:pStyle w:val="Caption"/>
        <w:keepNext/>
      </w:pPr>
      <w:r w:rsidRPr="00C4330D">
        <w:rPr>
          <w:rFonts w:cs="Times New Roman"/>
          <w:b/>
          <w:bCs/>
        </w:rPr>
        <w:t xml:space="preserve">Table </w:t>
      </w:r>
      <w:bookmarkStart w:id="15" w:name="ggmr_tb"/>
      <w:bookmarkStart w:id="16" w:name="ggmr_tb_case"/>
      <w:r w:rsidRPr="00C4330D">
        <w:rPr>
          <w:rFonts w:cs="Times New Roman"/>
          <w:b/>
          <w:bCs/>
        </w:rPr>
        <w:fldChar w:fldCharType="begin"/>
      </w:r>
      <w:r w:rsidRPr="00C4330D">
        <w:rPr>
          <w:rFonts w:cs="Times New Roman"/>
          <w:b/>
          <w:bCs/>
        </w:rPr>
        <w:instrText xml:space="preserve"> SEQ Table \* ARABIC </w:instrText>
      </w:r>
      <w:r w:rsidRPr="00C4330D">
        <w:rPr>
          <w:rFonts w:cs="Times New Roman"/>
          <w:b/>
          <w:bCs/>
        </w:rPr>
        <w:fldChar w:fldCharType="separate"/>
      </w:r>
      <w:r w:rsidR="00543C7D">
        <w:rPr>
          <w:rFonts w:cs="Times New Roman"/>
          <w:b/>
          <w:bCs/>
          <w:noProof/>
        </w:rPr>
        <w:t>4</w:t>
      </w:r>
      <w:r w:rsidRPr="00C4330D">
        <w:rPr>
          <w:rFonts w:cs="Times New Roman"/>
          <w:b/>
          <w:bCs/>
        </w:rPr>
        <w:fldChar w:fldCharType="end"/>
      </w:r>
      <w:bookmarkEnd w:id="15"/>
      <w:bookmarkEnd w:id="16"/>
      <w:r w:rsidRPr="005F7DE3">
        <w:rPr>
          <w:rFonts w:cs="Times New Roman"/>
        </w:rPr>
        <w:t xml:space="preserve"> Prediction performance comparison for different GGMR inputs</w:t>
      </w:r>
    </w:p>
    <w:tbl>
      <w:tblPr>
        <w:tblStyle w:val="TableGrid"/>
        <w:tblW w:w="0" w:type="auto"/>
        <w:jc w:val="center"/>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2"/>
        <w:gridCol w:w="4606"/>
        <w:gridCol w:w="1675"/>
      </w:tblGrid>
      <w:tr w:rsidR="008F2572" w:rsidRPr="005F7DE3" w14:paraId="1AECD4CB" w14:textId="77777777" w:rsidTr="00C4330D">
        <w:trPr>
          <w:jc w:val="center"/>
        </w:trPr>
        <w:tc>
          <w:tcPr>
            <w:tcW w:w="1852" w:type="dxa"/>
            <w:tcBorders>
              <w:top w:val="single" w:sz="4" w:space="0" w:color="auto"/>
              <w:bottom w:val="single" w:sz="4" w:space="0" w:color="auto"/>
            </w:tcBorders>
          </w:tcPr>
          <w:p w14:paraId="4F0996EA" w14:textId="56CE06E8" w:rsidR="008F2572" w:rsidRPr="005F7DE3" w:rsidRDefault="008F2572" w:rsidP="00597DDA">
            <w:pPr>
              <w:jc w:val="center"/>
              <w:rPr>
                <w:b/>
                <w:bCs/>
              </w:rPr>
            </w:pPr>
            <w:r w:rsidRPr="005F7DE3">
              <w:rPr>
                <w:b/>
                <w:bCs/>
              </w:rPr>
              <w:t>Case #</w:t>
            </w:r>
          </w:p>
        </w:tc>
        <w:tc>
          <w:tcPr>
            <w:tcW w:w="4197" w:type="dxa"/>
            <w:tcBorders>
              <w:top w:val="single" w:sz="4" w:space="0" w:color="auto"/>
              <w:bottom w:val="single" w:sz="4" w:space="0" w:color="auto"/>
            </w:tcBorders>
          </w:tcPr>
          <w:p w14:paraId="4F247FDB" w14:textId="2BAE0BDB" w:rsidR="008F2572" w:rsidRPr="005F7DE3" w:rsidRDefault="008F2572" w:rsidP="00792414">
            <w:pPr>
              <w:jc w:val="center"/>
              <w:rPr>
                <w:b/>
                <w:bCs/>
              </w:rPr>
            </w:pPr>
            <w:r w:rsidRPr="005F7DE3">
              <w:rPr>
                <w:b/>
                <w:bCs/>
              </w:rPr>
              <w:t>Inputs</w:t>
            </w:r>
          </w:p>
        </w:tc>
        <w:tc>
          <w:tcPr>
            <w:tcW w:w="1675" w:type="dxa"/>
            <w:tcBorders>
              <w:top w:val="single" w:sz="4" w:space="0" w:color="auto"/>
              <w:bottom w:val="single" w:sz="4" w:space="0" w:color="auto"/>
            </w:tcBorders>
          </w:tcPr>
          <w:p w14:paraId="4649DE95" w14:textId="77777777" w:rsidR="008F2572" w:rsidRPr="005F7DE3" w:rsidRDefault="008F2572" w:rsidP="00792414">
            <w:pPr>
              <w:jc w:val="center"/>
              <w:rPr>
                <w:b/>
                <w:bCs/>
              </w:rPr>
            </w:pPr>
            <w:r w:rsidRPr="005F7DE3">
              <w:rPr>
                <w:b/>
                <w:bCs/>
              </w:rPr>
              <w:t>CVRMSE (%)</w:t>
            </w:r>
          </w:p>
        </w:tc>
      </w:tr>
      <w:tr w:rsidR="008F2572" w:rsidRPr="005F7DE3" w14:paraId="5C1691AC" w14:textId="77777777" w:rsidTr="00C4330D">
        <w:trPr>
          <w:jc w:val="center"/>
        </w:trPr>
        <w:tc>
          <w:tcPr>
            <w:tcW w:w="1852" w:type="dxa"/>
            <w:tcBorders>
              <w:top w:val="single" w:sz="4" w:space="0" w:color="auto"/>
            </w:tcBorders>
          </w:tcPr>
          <w:p w14:paraId="4F0DCADF" w14:textId="38EBE2D3" w:rsidR="008F2572" w:rsidRPr="005F7DE3" w:rsidRDefault="008F2572" w:rsidP="00C4330D">
            <w:pPr>
              <w:jc w:val="center"/>
            </w:pPr>
            <w:r w:rsidRPr="005F7DE3">
              <w:t>1</w:t>
            </w:r>
          </w:p>
        </w:tc>
        <w:tc>
          <w:tcPr>
            <w:tcW w:w="4197" w:type="dxa"/>
            <w:tcBorders>
              <w:top w:val="single" w:sz="4" w:space="0" w:color="auto"/>
            </w:tcBorders>
          </w:tcPr>
          <w:p w14:paraId="0AAC4159" w14:textId="27CF1964" w:rsidR="008F2572" w:rsidRPr="005F7DE3" w:rsidRDefault="00AA15E2" w:rsidP="00C4330D">
            <w:pPr>
              <w:jc w:val="center"/>
            </w:pPr>
            <m:oMathPara>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oMath>
            </m:oMathPara>
          </w:p>
        </w:tc>
        <w:tc>
          <w:tcPr>
            <w:tcW w:w="1675" w:type="dxa"/>
            <w:tcBorders>
              <w:top w:val="single" w:sz="4" w:space="0" w:color="auto"/>
            </w:tcBorders>
          </w:tcPr>
          <w:p w14:paraId="0D539F65" w14:textId="4EE677C5" w:rsidR="008F2572" w:rsidRPr="005F7DE3" w:rsidRDefault="008F2572" w:rsidP="00597DDA">
            <w:pPr>
              <w:jc w:val="center"/>
            </w:pPr>
            <w:r w:rsidRPr="005F7DE3">
              <w:t>25.81</w:t>
            </w:r>
          </w:p>
        </w:tc>
      </w:tr>
      <w:tr w:rsidR="008F2572" w:rsidRPr="005F7DE3" w14:paraId="42E97D2A" w14:textId="77777777" w:rsidTr="00C4330D">
        <w:trPr>
          <w:jc w:val="center"/>
        </w:trPr>
        <w:tc>
          <w:tcPr>
            <w:tcW w:w="1852" w:type="dxa"/>
            <w:tcBorders>
              <w:bottom w:val="nil"/>
            </w:tcBorders>
          </w:tcPr>
          <w:p w14:paraId="0C22640D" w14:textId="4C698BBF" w:rsidR="008F2572" w:rsidRPr="005F7DE3" w:rsidRDefault="008F2572" w:rsidP="00C4330D">
            <w:pPr>
              <w:jc w:val="center"/>
            </w:pPr>
            <w:r w:rsidRPr="005F7DE3">
              <w:t>2</w:t>
            </w:r>
          </w:p>
        </w:tc>
        <w:tc>
          <w:tcPr>
            <w:tcW w:w="4197" w:type="dxa"/>
            <w:tcBorders>
              <w:bottom w:val="nil"/>
            </w:tcBorders>
          </w:tcPr>
          <w:p w14:paraId="68DF6539" w14:textId="51E9A9C2" w:rsidR="008F2572" w:rsidRPr="005F7DE3" w:rsidRDefault="00AA15E2" w:rsidP="00C4330D">
            <w:pPr>
              <w:jc w:val="center"/>
            </w:pPr>
            <m:oMathPara>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ou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slabs</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cav</m:t>
                    </m:r>
                  </m:sub>
                </m:sSub>
                <m:r>
                  <m:rPr>
                    <m:sty m:val="p"/>
                  </m:rPr>
                  <w:rPr>
                    <w:rFonts w:ascii="Cambria Math" w:hAnsi="Cambria Math"/>
                  </w:rPr>
                  <m:t>,Valv</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cl</m:t>
                    </m:r>
                  </m:sub>
                </m:sSub>
                <m:r>
                  <m:rPr>
                    <m:sty m:val="p"/>
                  </m:rPr>
                  <w:rPr>
                    <w:rFonts w:ascii="Cambria Math" w:hAnsi="Cambria Math"/>
                  </w:rPr>
                  <m:t>,Valv</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ht</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solar</m:t>
                    </m:r>
                  </m:sub>
                </m:sSub>
              </m:oMath>
            </m:oMathPara>
          </w:p>
        </w:tc>
        <w:tc>
          <w:tcPr>
            <w:tcW w:w="1675" w:type="dxa"/>
            <w:tcBorders>
              <w:bottom w:val="nil"/>
            </w:tcBorders>
          </w:tcPr>
          <w:p w14:paraId="5D3B3191" w14:textId="7A8D8E1D" w:rsidR="008F2572" w:rsidRPr="005F7DE3" w:rsidRDefault="008F2572" w:rsidP="00597DDA">
            <w:pPr>
              <w:jc w:val="center"/>
            </w:pPr>
            <w:r w:rsidRPr="005F7DE3">
              <w:t>26.93</w:t>
            </w:r>
          </w:p>
        </w:tc>
      </w:tr>
      <w:tr w:rsidR="008F2572" w:rsidRPr="005F7DE3" w14:paraId="6230DB4B" w14:textId="77777777" w:rsidTr="00C4330D">
        <w:trPr>
          <w:jc w:val="center"/>
        </w:trPr>
        <w:tc>
          <w:tcPr>
            <w:tcW w:w="1852" w:type="dxa"/>
            <w:tcBorders>
              <w:top w:val="nil"/>
              <w:bottom w:val="single" w:sz="4" w:space="0" w:color="auto"/>
            </w:tcBorders>
          </w:tcPr>
          <w:p w14:paraId="4949C969" w14:textId="0759C9C1" w:rsidR="008F2572" w:rsidRPr="005F7DE3" w:rsidRDefault="008F2572" w:rsidP="00C4330D">
            <w:pPr>
              <w:jc w:val="center"/>
            </w:pPr>
            <w:r w:rsidRPr="005F7DE3">
              <w:t>3</w:t>
            </w:r>
          </w:p>
        </w:tc>
        <w:tc>
          <w:tcPr>
            <w:tcW w:w="4197" w:type="dxa"/>
            <w:tcBorders>
              <w:top w:val="nil"/>
              <w:bottom w:val="single" w:sz="4" w:space="0" w:color="auto"/>
            </w:tcBorders>
          </w:tcPr>
          <w:p w14:paraId="312B6302" w14:textId="3E5F1FEB" w:rsidR="008F2572" w:rsidRPr="005F7DE3" w:rsidRDefault="00AA15E2" w:rsidP="00C4330D">
            <w:pPr>
              <w:jc w:val="center"/>
            </w:pPr>
            <m:oMathPara>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r>
                  <w:rPr>
                    <w:rFonts w:ascii="Cambria Math" w:hAnsi="Cambria Math"/>
                  </w:rPr>
                  <m:t>,Flo</m:t>
                </m:r>
                <m:sSub>
                  <m:sSubPr>
                    <m:ctrlPr>
                      <w:rPr>
                        <w:rFonts w:ascii="Cambria Math" w:hAnsi="Cambria Math"/>
                        <w:i/>
                      </w:rPr>
                    </m:ctrlPr>
                  </m:sSubPr>
                  <m:e>
                    <m:r>
                      <w:rPr>
                        <w:rFonts w:ascii="Cambria Math" w:hAnsi="Cambria Math"/>
                      </w:rPr>
                      <m:t>w</m:t>
                    </m:r>
                  </m:e>
                  <m:sub>
                    <m:r>
                      <w:rPr>
                        <w:rFonts w:ascii="Cambria Math" w:hAnsi="Cambria Math"/>
                      </w:rPr>
                      <m:t>Predicted,GGMR</m:t>
                    </m:r>
                  </m:sub>
                </m:sSub>
              </m:oMath>
            </m:oMathPara>
          </w:p>
        </w:tc>
        <w:tc>
          <w:tcPr>
            <w:tcW w:w="1675" w:type="dxa"/>
            <w:tcBorders>
              <w:top w:val="nil"/>
              <w:bottom w:val="single" w:sz="4" w:space="0" w:color="auto"/>
            </w:tcBorders>
          </w:tcPr>
          <w:p w14:paraId="68821A1E" w14:textId="4F439E41" w:rsidR="008F2572" w:rsidRPr="005F7DE3" w:rsidRDefault="00FA27FC" w:rsidP="00597DDA">
            <w:pPr>
              <w:jc w:val="center"/>
            </w:pPr>
            <w:r w:rsidRPr="005F7DE3">
              <w:t>22.55</w:t>
            </w:r>
          </w:p>
        </w:tc>
      </w:tr>
    </w:tbl>
    <w:p w14:paraId="6C255AD1" w14:textId="77777777" w:rsidR="00582EE9" w:rsidRPr="005F7DE3" w:rsidRDefault="00582EE9"/>
    <w:p w14:paraId="4B514AC7" w14:textId="0DEBB460" w:rsidR="00BB31D6" w:rsidRPr="005F7DE3" w:rsidRDefault="00BB31D6" w:rsidP="00BB31D6">
      <w:pPr>
        <w:pStyle w:val="Heading2"/>
      </w:pPr>
      <w:r w:rsidRPr="005F7DE3">
        <w:t>3.</w:t>
      </w:r>
      <w:r w:rsidR="00747E11" w:rsidRPr="005F7DE3">
        <w:t>3</w:t>
      </w:r>
      <w:r w:rsidRPr="005F7DE3">
        <w:t xml:space="preserve"> </w:t>
      </w:r>
      <w:r w:rsidR="007D29CB" w:rsidRPr="005F7DE3">
        <w:t>Hybrid</w:t>
      </w:r>
      <w:r w:rsidRPr="005F7DE3">
        <w:t xml:space="preserve"> Model Development</w:t>
      </w:r>
    </w:p>
    <w:p w14:paraId="17DA66CF" w14:textId="45687385" w:rsidR="004F076D" w:rsidRDefault="00541CA8" w:rsidP="0014731B">
      <w:pPr>
        <w:jc w:val="both"/>
        <w:rPr>
          <w:rFonts w:eastAsiaTheme="minorEastAsia"/>
        </w:rPr>
      </w:pPr>
      <w:r w:rsidRPr="005F7DE3">
        <w:t>As mentioned in Sec.</w:t>
      </w:r>
      <w:r w:rsidR="00504DA5" w:rsidRPr="005F7DE3">
        <w:t xml:space="preserve"> 2.</w:t>
      </w:r>
      <w:r w:rsidR="00504DA5" w:rsidRPr="005F7DE3">
        <w:fldChar w:fldCharType="begin"/>
      </w:r>
      <w:r w:rsidR="00504DA5" w:rsidRPr="005F7DE3">
        <w:instrText xml:space="preserve"> REF sec_2_hybrid \h </w:instrText>
      </w:r>
      <w:r w:rsidR="005F7DE3">
        <w:instrText xml:space="preserve"> \* MERGEFORMAT </w:instrText>
      </w:r>
      <w:r w:rsidR="00504DA5" w:rsidRPr="005F7DE3">
        <w:fldChar w:fldCharType="separate"/>
      </w:r>
      <w:r w:rsidR="00543C7D" w:rsidRPr="005F7DE3">
        <w:t>3</w:t>
      </w:r>
      <w:r w:rsidR="00504DA5" w:rsidRPr="005F7DE3">
        <w:fldChar w:fldCharType="end"/>
      </w:r>
      <w:r w:rsidRPr="005F7DE3">
        <w:t xml:space="preserve">, the development of the hybrid approach is primarily concerned with determining the number of warming up steps for the RC module, the number of Gaussians used in the GGMR module, and the learning rate used in the GGMR module. The warming up period is statistically chosen in this study, as illustrated in the </w:t>
      </w:r>
      <w:r w:rsidR="00D9277D">
        <w:t>up</w:t>
      </w:r>
      <w:r w:rsidR="00D9277D" w:rsidRPr="005F7DE3">
        <w:t xml:space="preserve"> </w:t>
      </w:r>
      <w:r w:rsidRPr="005F7DE3">
        <w:t xml:space="preserve">plot of Figure </w:t>
      </w:r>
      <w:r w:rsidR="00D01AFF" w:rsidRPr="005F7DE3">
        <w:fldChar w:fldCharType="begin"/>
      </w:r>
      <w:r w:rsidR="00D01AFF" w:rsidRPr="005F7DE3">
        <w:instrText xml:space="preserve"> REF sec3_hybrid_hyper \h </w:instrText>
      </w:r>
      <w:r w:rsidR="005F7DE3">
        <w:instrText xml:space="preserve"> \* MERGEFORMAT </w:instrText>
      </w:r>
      <w:r w:rsidR="00D01AFF" w:rsidRPr="005F7DE3">
        <w:fldChar w:fldCharType="separate"/>
      </w:r>
      <w:r w:rsidR="00543C7D" w:rsidRPr="00543C7D">
        <w:rPr>
          <w:b/>
          <w:bCs/>
          <w:noProof/>
        </w:rPr>
        <w:t>4</w:t>
      </w:r>
      <w:r w:rsidR="00543C7D" w:rsidRPr="005F7DE3">
        <w:t xml:space="preserve"> </w:t>
      </w:r>
      <w:r w:rsidR="00D01AFF" w:rsidRPr="005F7DE3">
        <w:fldChar w:fldCharType="end"/>
      </w:r>
      <w:r w:rsidRPr="005F7DE3">
        <w:t xml:space="preserve">And 15 has been chosen as the optimal number of warming-up steps for RC prediction. Additionally, as indicated by the </w:t>
      </w:r>
      <w:r w:rsidR="00D9277D">
        <w:t>left</w:t>
      </w:r>
      <w:r w:rsidR="00D9277D" w:rsidRPr="005F7DE3">
        <w:t xml:space="preserve"> </w:t>
      </w:r>
      <w:r w:rsidRPr="005F7DE3">
        <w:t xml:space="preserve">and right plots of Figure </w:t>
      </w:r>
      <w:r w:rsidR="00D01AFF" w:rsidRPr="005F7DE3">
        <w:fldChar w:fldCharType="begin"/>
      </w:r>
      <w:r w:rsidR="00D01AFF" w:rsidRPr="005F7DE3">
        <w:instrText xml:space="preserve"> REF sec3_hybrid_hyper \h </w:instrText>
      </w:r>
      <w:r w:rsidR="005F7DE3">
        <w:instrText xml:space="preserve"> \* MERGEFORMAT </w:instrText>
      </w:r>
      <w:r w:rsidR="00D01AFF" w:rsidRPr="005F7DE3">
        <w:fldChar w:fldCharType="separate"/>
      </w:r>
      <w:r w:rsidR="00543C7D" w:rsidRPr="00543C7D">
        <w:rPr>
          <w:b/>
          <w:bCs/>
          <w:noProof/>
        </w:rPr>
        <w:t>4</w:t>
      </w:r>
      <w:r w:rsidR="00543C7D" w:rsidRPr="005F7DE3">
        <w:t xml:space="preserve"> </w:t>
      </w:r>
      <w:r w:rsidR="00D01AFF" w:rsidRPr="005F7DE3">
        <w:fldChar w:fldCharType="end"/>
      </w:r>
      <w:r w:rsidRPr="005F7DE3">
        <w:t xml:space="preserve"> the optimal number of Gaussians and learning rate have been chosen as 15 and 8e-3, respectively. </w:t>
      </w:r>
      <w:r w:rsidR="00D01AFF" w:rsidRPr="005F7DE3">
        <w:t xml:space="preserve">Additionally, </w:t>
      </w:r>
      <w:r w:rsidR="008603D6" w:rsidRPr="005F7DE3">
        <w:t xml:space="preserve">different input combinations had also been experimented for </w:t>
      </w:r>
      <w:r w:rsidR="00735E65">
        <w:t>hy</w:t>
      </w:r>
      <w:r w:rsidR="008603D6" w:rsidRPr="005F7DE3">
        <w:t xml:space="preserve">brid </w:t>
      </w:r>
      <w:r w:rsidR="00735E65">
        <w:t>m</w:t>
      </w:r>
      <w:r w:rsidR="008603D6" w:rsidRPr="005F7DE3">
        <w:t xml:space="preserve">odel as presented in Table </w:t>
      </w:r>
      <w:r w:rsidR="008603D6" w:rsidRPr="005F7DE3">
        <w:fldChar w:fldCharType="begin"/>
      </w:r>
      <w:r w:rsidR="008603D6" w:rsidRPr="005F7DE3">
        <w:instrText xml:space="preserve"> REF sec3_hybrid_input \h </w:instrText>
      </w:r>
      <w:r w:rsidR="005F7DE3">
        <w:instrText xml:space="preserve"> \* MERGEFORMAT </w:instrText>
      </w:r>
      <w:r w:rsidR="008603D6" w:rsidRPr="005F7DE3">
        <w:fldChar w:fldCharType="separate"/>
      </w:r>
      <w:r w:rsidR="00543C7D">
        <w:rPr>
          <w:b/>
          <w:bCs/>
          <w:noProof/>
        </w:rPr>
        <w:t>5</w:t>
      </w:r>
      <w:r w:rsidR="00543C7D" w:rsidRPr="005F7DE3">
        <w:t xml:space="preserve"> </w:t>
      </w:r>
      <w:r w:rsidR="008603D6" w:rsidRPr="005F7DE3">
        <w:fldChar w:fldCharType="end"/>
      </w:r>
      <w:r w:rsidR="00735E65">
        <w:t>.</w:t>
      </w:r>
      <w:r w:rsidR="00107F32">
        <w:t xml:space="preserve"> </w:t>
      </w:r>
      <w:r w:rsidR="0014731B" w:rsidRPr="005F7DE3">
        <w:t xml:space="preserve">Compared with case 1, case 2 had additional 1.27% lower of CVRMSE, which was consistent as shown in Table </w:t>
      </w:r>
      <w:r w:rsidR="0014731B" w:rsidRPr="005F7DE3">
        <w:fldChar w:fldCharType="begin"/>
      </w:r>
      <w:r w:rsidR="0014731B" w:rsidRPr="005F7DE3">
        <w:instrText xml:space="preserve"> REF ggmr_tb \h </w:instrText>
      </w:r>
      <w:r w:rsidR="005F7DE3">
        <w:instrText xml:space="preserve"> \* MERGEFORMAT </w:instrText>
      </w:r>
      <w:r w:rsidR="0014731B" w:rsidRPr="005F7DE3">
        <w:fldChar w:fldCharType="separate"/>
      </w:r>
      <w:r w:rsidR="00543C7D">
        <w:rPr>
          <w:b/>
          <w:bCs/>
          <w:noProof/>
        </w:rPr>
        <w:t>4</w:t>
      </w:r>
      <w:r w:rsidR="0014731B" w:rsidRPr="005F7DE3">
        <w:fldChar w:fldCharType="end"/>
      </w:r>
      <w:r w:rsidR="0014731B" w:rsidRPr="005F7DE3">
        <w:t xml:space="preserve">. </w:t>
      </w:r>
      <w:r w:rsidR="004F076D" w:rsidRPr="005F7DE3">
        <w:rPr>
          <w:rFonts w:eastAsiaTheme="minorEastAsia"/>
          <w:lang w:eastAsia="zh-CN"/>
        </w:rPr>
        <w:t xml:space="preserve">And we finally selected </w:t>
      </w:r>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r>
          <w:rPr>
            <w:rFonts w:ascii="Cambria Math" w:hAnsi="Cambria Math"/>
          </w:rPr>
          <m:t>,Flo</m:t>
        </m:r>
        <m:sSub>
          <m:sSubPr>
            <m:ctrlPr>
              <w:rPr>
                <w:rFonts w:ascii="Cambria Math" w:hAnsi="Cambria Math"/>
                <w:i/>
              </w:rPr>
            </m:ctrlPr>
          </m:sSubPr>
          <m:e>
            <m:r>
              <w:rPr>
                <w:rFonts w:ascii="Cambria Math" w:hAnsi="Cambria Math"/>
              </w:rPr>
              <m:t>w</m:t>
            </m:r>
          </m:e>
          <m:sub>
            <m:r>
              <w:rPr>
                <w:rFonts w:ascii="Cambria Math" w:hAnsi="Cambria Math"/>
              </w:rPr>
              <m:t>Predicted,GGMR</m:t>
            </m:r>
          </m:sub>
        </m:sSub>
        <m:r>
          <m:rPr>
            <m:sty m:val="p"/>
          </m:rPr>
          <w:rPr>
            <w:rFonts w:ascii="Cambria Math" w:eastAsiaTheme="minorEastAsia" w:hAnsi="Cambria Math"/>
          </w:rPr>
          <m:t xml:space="preserve">, </m:t>
        </m:r>
        <m:r>
          <w:rPr>
            <w:rFonts w:ascii="Cambria Math" w:hAnsi="Cambria Math"/>
          </w:rPr>
          <m:t>R</m:t>
        </m:r>
        <m:sSub>
          <m:sSubPr>
            <m:ctrlPr>
              <w:rPr>
                <w:rFonts w:ascii="Cambria Math" w:hAnsi="Cambria Math"/>
                <w:i/>
              </w:rPr>
            </m:ctrlPr>
          </m:sSubPr>
          <m:e>
            <m:r>
              <w:rPr>
                <w:rFonts w:ascii="Cambria Math" w:hAnsi="Cambria Math"/>
              </w:rPr>
              <m:t>C</m:t>
            </m:r>
          </m:e>
          <m:sub>
            <m:r>
              <w:rPr>
                <w:rFonts w:ascii="Cambria Math" w:hAnsi="Cambria Math"/>
              </w:rPr>
              <m:t>predicted,RealTime</m:t>
            </m:r>
          </m:sub>
        </m:sSub>
        <m:r>
          <w:rPr>
            <w:rFonts w:ascii="Cambria Math" w:hAnsi="Cambria Math"/>
          </w:rPr>
          <m:t>,</m:t>
        </m:r>
      </m:oMath>
      <w:r w:rsidR="004F076D" w:rsidRPr="005F7DE3">
        <w:rPr>
          <w:rFonts w:eastAsiaTheme="minorEastAsia"/>
        </w:rPr>
        <w:t xml:space="preserve">as the </w:t>
      </w:r>
      <w:r w:rsidR="00543C7D">
        <w:rPr>
          <w:rFonts w:eastAsiaTheme="minorEastAsia"/>
        </w:rPr>
        <w:t>h</w:t>
      </w:r>
      <w:r w:rsidR="004A5826" w:rsidRPr="005F7DE3">
        <w:rPr>
          <w:rFonts w:eastAsiaTheme="minorEastAsia"/>
        </w:rPr>
        <w:t>ybrid</w:t>
      </w:r>
      <w:r w:rsidR="004F076D" w:rsidRPr="005F7DE3">
        <w:rPr>
          <w:rFonts w:eastAsiaTheme="minorEastAsia"/>
        </w:rPr>
        <w:t xml:space="preserve"> </w:t>
      </w:r>
      <w:r w:rsidR="00543C7D">
        <w:rPr>
          <w:rFonts w:eastAsiaTheme="minorEastAsia"/>
        </w:rPr>
        <w:t>m</w:t>
      </w:r>
      <w:r w:rsidR="004A5826" w:rsidRPr="005F7DE3">
        <w:rPr>
          <w:rFonts w:eastAsiaTheme="minorEastAsia"/>
        </w:rPr>
        <w:t>odel</w:t>
      </w:r>
      <w:r w:rsidR="004F076D" w:rsidRPr="005F7DE3">
        <w:rPr>
          <w:rFonts w:eastAsiaTheme="minorEastAsia"/>
        </w:rPr>
        <w:t xml:space="preserve"> inputs</w:t>
      </w:r>
      <w:r w:rsidR="000B3DE1">
        <w:rPr>
          <w:rFonts w:eastAsiaTheme="minorEastAsia"/>
        </w:rPr>
        <w:t xml:space="preserve">,  where </w:t>
      </w:r>
      <m:oMath>
        <m:r>
          <w:rPr>
            <w:rFonts w:ascii="Cambria Math" w:hAnsi="Cambria Math"/>
          </w:rPr>
          <m:t>R</m:t>
        </m:r>
        <m:sSub>
          <m:sSubPr>
            <m:ctrlPr>
              <w:rPr>
                <w:rFonts w:ascii="Cambria Math" w:hAnsi="Cambria Math"/>
                <w:i/>
              </w:rPr>
            </m:ctrlPr>
          </m:sSubPr>
          <m:e>
            <m:r>
              <w:rPr>
                <w:rFonts w:ascii="Cambria Math" w:hAnsi="Cambria Math"/>
              </w:rPr>
              <m:t>C</m:t>
            </m:r>
          </m:e>
          <m:sub>
            <m:r>
              <w:rPr>
                <w:rFonts w:ascii="Cambria Math" w:hAnsi="Cambria Math"/>
              </w:rPr>
              <m:t>predicted,RealTime</m:t>
            </m:r>
          </m:sub>
        </m:sSub>
      </m:oMath>
      <w:r w:rsidR="000B3DE1">
        <w:rPr>
          <w:rFonts w:eastAsiaTheme="minorEastAsia"/>
        </w:rPr>
        <w:t xml:space="preserve"> is the real time predicted system load from RC</w:t>
      </w:r>
      <w:r w:rsidR="00A10C6E">
        <w:rPr>
          <w:rFonts w:eastAsiaTheme="minorEastAsia"/>
        </w:rPr>
        <w:t xml:space="preserve"> network</w:t>
      </w:r>
      <w:r w:rsidR="000B3DE1">
        <w:rPr>
          <w:rFonts w:eastAsiaTheme="minorEastAsia"/>
        </w:rPr>
        <w:t xml:space="preserve"> model</w:t>
      </w:r>
      <w:r w:rsidR="004F076D" w:rsidRPr="005F7DE3">
        <w:rPr>
          <w:rFonts w:eastAsiaTheme="minorEastAsia"/>
        </w:rPr>
        <w:t>.</w:t>
      </w:r>
    </w:p>
    <w:p w14:paraId="61CBE1B2" w14:textId="0C1BAC60" w:rsidR="00AC3A31" w:rsidRDefault="00AC3A31" w:rsidP="00AC3A31">
      <w:pPr>
        <w:jc w:val="both"/>
      </w:pPr>
    </w:p>
    <w:p w14:paraId="702751E0" w14:textId="77777777" w:rsidR="007E0CD9" w:rsidRDefault="007E0CD9" w:rsidP="007E0CD9">
      <w:pPr>
        <w:jc w:val="center"/>
      </w:pPr>
      <w:r>
        <w:rPr>
          <w:noProof/>
        </w:rPr>
        <w:drawing>
          <wp:inline distT="0" distB="0" distL="0" distR="0" wp14:anchorId="2EC1858B" wp14:editId="212A37B0">
            <wp:extent cx="2550338" cy="1896814"/>
            <wp:effectExtent l="19050" t="19050" r="2540" b="8255"/>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2616696" cy="1946167"/>
                    </a:xfrm>
                    <a:prstGeom prst="rect">
                      <a:avLst/>
                    </a:prstGeom>
                    <a:ln>
                      <a:solidFill>
                        <a:schemeClr val="tx1"/>
                      </a:solidFill>
                    </a:ln>
                  </pic:spPr>
                </pic:pic>
              </a:graphicData>
            </a:graphic>
          </wp:inline>
        </w:drawing>
      </w:r>
    </w:p>
    <w:p w14:paraId="1CB0846B" w14:textId="55531A5D" w:rsidR="007E0CD9" w:rsidRPr="005F7DE3" w:rsidRDefault="007E0CD9" w:rsidP="00626F5E">
      <w:pPr>
        <w:jc w:val="center"/>
      </w:pPr>
      <w:r>
        <w:rPr>
          <w:noProof/>
        </w:rPr>
        <w:drawing>
          <wp:inline distT="0" distB="0" distL="0" distR="0" wp14:anchorId="104182D1" wp14:editId="2AFCE10D">
            <wp:extent cx="2714228" cy="2144413"/>
            <wp:effectExtent l="19050" t="19050" r="0" b="8255"/>
            <wp:docPr id="4"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line 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2735219" cy="2160997"/>
                    </a:xfrm>
                    <a:prstGeom prst="rect">
                      <a:avLst/>
                    </a:prstGeom>
                    <a:ln>
                      <a:solidFill>
                        <a:schemeClr val="tx1"/>
                      </a:solidFill>
                    </a:ln>
                  </pic:spPr>
                </pic:pic>
              </a:graphicData>
            </a:graphic>
          </wp:inline>
        </w:drawing>
      </w:r>
      <w:r>
        <w:rPr>
          <w:noProof/>
        </w:rPr>
        <w:drawing>
          <wp:inline distT="0" distB="0" distL="0" distR="0" wp14:anchorId="747BE778" wp14:editId="1A97D189">
            <wp:extent cx="3122184" cy="2147501"/>
            <wp:effectExtent l="19050" t="19050" r="2540" b="5715"/>
            <wp:docPr id="6" name="Picture 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line char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152550" cy="2168388"/>
                    </a:xfrm>
                    <a:prstGeom prst="rect">
                      <a:avLst/>
                    </a:prstGeom>
                    <a:ln>
                      <a:solidFill>
                        <a:schemeClr val="tx1"/>
                      </a:solidFill>
                    </a:ln>
                  </pic:spPr>
                </pic:pic>
              </a:graphicData>
            </a:graphic>
          </wp:inline>
        </w:drawing>
      </w:r>
    </w:p>
    <w:p w14:paraId="2076F126" w14:textId="77777777" w:rsidR="00AD4DFF" w:rsidRPr="005F7DE3" w:rsidRDefault="00AD4DFF" w:rsidP="00626F5E">
      <w:pPr>
        <w:keepNext/>
        <w:jc w:val="center"/>
      </w:pPr>
    </w:p>
    <w:p w14:paraId="3379D60B" w14:textId="73B3DDCA" w:rsidR="0031392A" w:rsidRPr="00735E65" w:rsidRDefault="00BB31D6">
      <w:pPr>
        <w:pStyle w:val="Caption"/>
        <w:rPr>
          <w:rFonts w:cs="Times New Roman"/>
        </w:rPr>
      </w:pPr>
      <w:r w:rsidRPr="00C4330D">
        <w:rPr>
          <w:rFonts w:cs="Times New Roman"/>
          <w:b/>
          <w:bCs/>
          <w:iCs w:val="0"/>
        </w:rPr>
        <w:t xml:space="preserve">Figure </w:t>
      </w:r>
      <w:bookmarkStart w:id="17" w:name="sec3_hybrid_hyper"/>
      <w:r w:rsidRPr="00C4330D">
        <w:rPr>
          <w:rFonts w:cs="Times New Roman"/>
          <w:b/>
          <w:bCs/>
          <w:iCs w:val="0"/>
        </w:rPr>
        <w:fldChar w:fldCharType="begin"/>
      </w:r>
      <w:r w:rsidRPr="00C4330D">
        <w:rPr>
          <w:rFonts w:cs="Times New Roman"/>
          <w:b/>
          <w:bCs/>
          <w:iCs w:val="0"/>
        </w:rPr>
        <w:instrText xml:space="preserve"> SEQ Figure \* ARABIC </w:instrText>
      </w:r>
      <w:r w:rsidRPr="00C4330D">
        <w:rPr>
          <w:rFonts w:cs="Times New Roman"/>
          <w:b/>
          <w:bCs/>
          <w:iCs w:val="0"/>
        </w:rPr>
        <w:fldChar w:fldCharType="separate"/>
      </w:r>
      <w:r w:rsidR="00543C7D">
        <w:rPr>
          <w:rFonts w:cs="Times New Roman"/>
          <w:b/>
          <w:bCs/>
          <w:iCs w:val="0"/>
          <w:noProof/>
        </w:rPr>
        <w:t>4</w:t>
      </w:r>
      <w:r w:rsidRPr="00C4330D">
        <w:rPr>
          <w:rFonts w:cs="Times New Roman"/>
          <w:b/>
          <w:bCs/>
          <w:iCs w:val="0"/>
          <w:noProof/>
        </w:rPr>
        <w:fldChar w:fldCharType="end"/>
      </w:r>
      <w:r w:rsidRPr="005F7DE3">
        <w:rPr>
          <w:rFonts w:cs="Times New Roman"/>
        </w:rPr>
        <w:t xml:space="preserve"> </w:t>
      </w:r>
      <w:bookmarkEnd w:id="17"/>
      <w:r w:rsidRPr="005F7DE3">
        <w:rPr>
          <w:rFonts w:cs="Times New Roman"/>
        </w:rPr>
        <w:t xml:space="preserve"> Determination of </w:t>
      </w:r>
      <w:r w:rsidR="00391A0F" w:rsidRPr="005F7DE3">
        <w:rPr>
          <w:rFonts w:cs="Times New Roman"/>
        </w:rPr>
        <w:t xml:space="preserve">hyperparameters for </w:t>
      </w:r>
      <w:ins w:id="18" w:author="Lichen Wu" w:date="2022-04-14T10:39:00Z">
        <w:r w:rsidR="0076604F">
          <w:rPr>
            <w:rFonts w:cs="Times New Roman"/>
          </w:rPr>
          <w:t>h</w:t>
        </w:r>
      </w:ins>
      <w:del w:id="19" w:author="Lichen Wu" w:date="2022-04-14T10:39:00Z">
        <w:r w:rsidR="00391A0F" w:rsidRPr="005F7DE3" w:rsidDel="0076604F">
          <w:rPr>
            <w:rFonts w:cs="Times New Roman"/>
          </w:rPr>
          <w:delText>H</w:delText>
        </w:r>
      </w:del>
      <w:r w:rsidR="00391A0F" w:rsidRPr="005F7DE3">
        <w:rPr>
          <w:rFonts w:cs="Times New Roman"/>
        </w:rPr>
        <w:t xml:space="preserve">ybrid </w:t>
      </w:r>
      <w:ins w:id="20" w:author="Lichen Wu" w:date="2022-04-14T10:39:00Z">
        <w:r w:rsidR="0076604F">
          <w:rPr>
            <w:rFonts w:cs="Times New Roman"/>
          </w:rPr>
          <w:t>a</w:t>
        </w:r>
      </w:ins>
      <w:del w:id="21" w:author="Lichen Wu" w:date="2022-04-14T10:39:00Z">
        <w:r w:rsidR="00391A0F" w:rsidRPr="005F7DE3" w:rsidDel="0076604F">
          <w:rPr>
            <w:rFonts w:cs="Times New Roman"/>
          </w:rPr>
          <w:delText>A</w:delText>
        </w:r>
      </w:del>
      <w:r w:rsidR="00391A0F" w:rsidRPr="005F7DE3">
        <w:rPr>
          <w:rFonts w:cs="Times New Roman"/>
        </w:rPr>
        <w:t xml:space="preserve">pproach. </w:t>
      </w:r>
      <w:r w:rsidR="007D3773">
        <w:rPr>
          <w:rFonts w:cs="Times New Roman"/>
        </w:rPr>
        <w:t>Up</w:t>
      </w:r>
      <w:r w:rsidR="00391A0F" w:rsidRPr="005F7DE3">
        <w:rPr>
          <w:rFonts w:cs="Times New Roman"/>
        </w:rPr>
        <w:t xml:space="preserve">: Warming up steps for RC model; </w:t>
      </w:r>
      <w:r w:rsidR="007D3773">
        <w:rPr>
          <w:rFonts w:cs="Times New Roman"/>
        </w:rPr>
        <w:t>Left</w:t>
      </w:r>
      <w:r w:rsidR="00391A0F" w:rsidRPr="005F7DE3">
        <w:rPr>
          <w:rFonts w:cs="Times New Roman"/>
        </w:rPr>
        <w:t>: Number of Gaussians for GGMR model; Right: Learning rate for GGMR Model.</w:t>
      </w:r>
    </w:p>
    <w:p w14:paraId="14887FAA" w14:textId="53572BB7" w:rsidR="00BB31D6" w:rsidRPr="005F7DE3" w:rsidRDefault="00BB31D6" w:rsidP="00BB31D6">
      <w:pPr>
        <w:pStyle w:val="Caption"/>
        <w:keepNext/>
        <w:rPr>
          <w:rFonts w:cs="Times New Roman"/>
        </w:rPr>
      </w:pPr>
      <w:r w:rsidRPr="005F7DE3">
        <w:rPr>
          <w:rFonts w:cs="Times New Roman"/>
          <w:b/>
          <w:bCs/>
        </w:rPr>
        <w:t xml:space="preserve">Table </w:t>
      </w:r>
      <w:bookmarkStart w:id="22" w:name="sec3_hybrid_input"/>
      <w:r w:rsidRPr="005F7DE3">
        <w:rPr>
          <w:rFonts w:cs="Times New Roman"/>
          <w:b/>
          <w:bCs/>
        </w:rPr>
        <w:fldChar w:fldCharType="begin"/>
      </w:r>
      <w:r w:rsidRPr="005F7DE3">
        <w:rPr>
          <w:rFonts w:cs="Times New Roman"/>
          <w:b/>
          <w:bCs/>
        </w:rPr>
        <w:instrText xml:space="preserve"> SEQ Table \* ARABIC </w:instrText>
      </w:r>
      <w:r w:rsidRPr="005F7DE3">
        <w:rPr>
          <w:rFonts w:cs="Times New Roman"/>
          <w:b/>
          <w:bCs/>
        </w:rPr>
        <w:fldChar w:fldCharType="separate"/>
      </w:r>
      <w:r w:rsidR="00543C7D">
        <w:rPr>
          <w:rFonts w:cs="Times New Roman"/>
          <w:b/>
          <w:bCs/>
          <w:noProof/>
        </w:rPr>
        <w:t>5</w:t>
      </w:r>
      <w:r w:rsidRPr="005F7DE3">
        <w:rPr>
          <w:rFonts w:cs="Times New Roman"/>
          <w:b/>
          <w:bCs/>
          <w:noProof/>
        </w:rPr>
        <w:fldChar w:fldCharType="end"/>
      </w:r>
      <w:r w:rsidRPr="005F7DE3">
        <w:rPr>
          <w:rFonts w:cs="Times New Roman"/>
        </w:rPr>
        <w:t xml:space="preserve"> </w:t>
      </w:r>
      <w:bookmarkEnd w:id="22"/>
      <w:r w:rsidRPr="005F7DE3">
        <w:rPr>
          <w:rFonts w:cs="Times New Roman"/>
        </w:rPr>
        <w:t xml:space="preserve">Prediction performance comparison for different </w:t>
      </w:r>
      <w:r w:rsidR="00B23785">
        <w:rPr>
          <w:rFonts w:cs="Times New Roman"/>
        </w:rPr>
        <w:t>h</w:t>
      </w:r>
      <w:r w:rsidR="00B23785" w:rsidRPr="005F7DE3">
        <w:rPr>
          <w:rFonts w:cs="Times New Roman"/>
        </w:rPr>
        <w:t xml:space="preserve">ybrid </w:t>
      </w:r>
      <w:r w:rsidR="00B23785">
        <w:rPr>
          <w:rFonts w:cs="Times New Roman"/>
        </w:rPr>
        <w:t>m</w:t>
      </w:r>
      <w:r w:rsidR="00B23785" w:rsidRPr="005F7DE3">
        <w:rPr>
          <w:rFonts w:cs="Times New Roman"/>
        </w:rPr>
        <w:t xml:space="preserve">odel </w:t>
      </w:r>
      <w:r w:rsidRPr="005F7DE3">
        <w:rPr>
          <w:rFonts w:cs="Times New Roman"/>
        </w:rPr>
        <w:t>inputs</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2"/>
        <w:gridCol w:w="3457"/>
        <w:gridCol w:w="2232"/>
      </w:tblGrid>
      <w:tr w:rsidR="006465B7" w:rsidRPr="005F7DE3" w14:paraId="1947B4B2" w14:textId="77777777" w:rsidTr="00626F5E">
        <w:trPr>
          <w:jc w:val="center"/>
        </w:trPr>
        <w:tc>
          <w:tcPr>
            <w:tcW w:w="2232" w:type="dxa"/>
            <w:tcBorders>
              <w:bottom w:val="single" w:sz="4" w:space="0" w:color="auto"/>
            </w:tcBorders>
            <w:vAlign w:val="center"/>
          </w:tcPr>
          <w:p w14:paraId="62133755" w14:textId="66170C68" w:rsidR="006465B7" w:rsidRPr="005F7DE3" w:rsidRDefault="006465B7" w:rsidP="00F8712E">
            <w:pPr>
              <w:jc w:val="center"/>
              <w:rPr>
                <w:lang w:eastAsia="zh-CN"/>
              </w:rPr>
            </w:pPr>
            <w:r w:rsidRPr="005F7DE3">
              <w:rPr>
                <w:b/>
                <w:bCs/>
              </w:rPr>
              <w:t>Case #</w:t>
            </w:r>
          </w:p>
        </w:tc>
        <w:tc>
          <w:tcPr>
            <w:tcW w:w="2232" w:type="dxa"/>
            <w:tcBorders>
              <w:bottom w:val="single" w:sz="4" w:space="0" w:color="auto"/>
            </w:tcBorders>
            <w:vAlign w:val="center"/>
          </w:tcPr>
          <w:p w14:paraId="163EA08E" w14:textId="1D43DD88" w:rsidR="006465B7" w:rsidRPr="005F7DE3" w:rsidRDefault="006465B7" w:rsidP="00F8712E">
            <w:pPr>
              <w:jc w:val="center"/>
              <w:rPr>
                <w:lang w:eastAsia="zh-CN"/>
              </w:rPr>
            </w:pPr>
            <w:r w:rsidRPr="005F7DE3">
              <w:rPr>
                <w:b/>
                <w:bCs/>
              </w:rPr>
              <w:t>Inputs</w:t>
            </w:r>
          </w:p>
        </w:tc>
        <w:tc>
          <w:tcPr>
            <w:tcW w:w="2232" w:type="dxa"/>
            <w:tcBorders>
              <w:bottom w:val="single" w:sz="4" w:space="0" w:color="auto"/>
            </w:tcBorders>
            <w:vAlign w:val="center"/>
          </w:tcPr>
          <w:p w14:paraId="7BA237E8" w14:textId="74EC5E51" w:rsidR="006465B7" w:rsidRPr="005F7DE3" w:rsidRDefault="006465B7" w:rsidP="00F8712E">
            <w:pPr>
              <w:jc w:val="center"/>
              <w:rPr>
                <w:lang w:eastAsia="zh-CN"/>
              </w:rPr>
            </w:pPr>
            <w:r w:rsidRPr="005F7DE3">
              <w:rPr>
                <w:b/>
                <w:bCs/>
              </w:rPr>
              <w:t xml:space="preserve">CVRMSE </w:t>
            </w:r>
          </w:p>
        </w:tc>
      </w:tr>
      <w:tr w:rsidR="006465B7" w:rsidRPr="005F7DE3" w14:paraId="384B71BE" w14:textId="77777777" w:rsidTr="00626F5E">
        <w:trPr>
          <w:jc w:val="center"/>
        </w:trPr>
        <w:tc>
          <w:tcPr>
            <w:tcW w:w="2232" w:type="dxa"/>
            <w:tcBorders>
              <w:top w:val="single" w:sz="4" w:space="0" w:color="auto"/>
              <w:bottom w:val="single" w:sz="4" w:space="0" w:color="auto"/>
            </w:tcBorders>
            <w:vAlign w:val="center"/>
          </w:tcPr>
          <w:p w14:paraId="6EEBDC6A" w14:textId="70E07F2A" w:rsidR="006465B7" w:rsidRPr="005F7DE3" w:rsidRDefault="00F8712E" w:rsidP="00F8712E">
            <w:pPr>
              <w:jc w:val="center"/>
              <w:rPr>
                <w:lang w:eastAsia="zh-CN"/>
              </w:rPr>
            </w:pPr>
            <w:r w:rsidRPr="005F7DE3">
              <w:rPr>
                <w:lang w:eastAsia="zh-CN"/>
              </w:rPr>
              <w:t>1</w:t>
            </w:r>
          </w:p>
        </w:tc>
        <w:tc>
          <w:tcPr>
            <w:tcW w:w="2232" w:type="dxa"/>
            <w:tcBorders>
              <w:top w:val="single" w:sz="4" w:space="0" w:color="auto"/>
              <w:bottom w:val="single" w:sz="4" w:space="0" w:color="auto"/>
            </w:tcBorders>
            <w:vAlign w:val="center"/>
          </w:tcPr>
          <w:p w14:paraId="42347104" w14:textId="77777777" w:rsidR="00F8712E" w:rsidRPr="005F7DE3" w:rsidRDefault="00AA15E2" w:rsidP="00F8712E">
            <w:pPr>
              <w:jc w:val="center"/>
            </w:pPr>
            <m:oMathPara>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r>
                  <w:rPr>
                    <w:rFonts w:ascii="Cambria Math" w:hAnsi="Cambria Math"/>
                  </w:rPr>
                  <m:t>,</m:t>
                </m:r>
              </m:oMath>
            </m:oMathPara>
          </w:p>
          <w:p w14:paraId="6973C0D9" w14:textId="0558FED2" w:rsidR="006465B7" w:rsidRPr="005F7DE3" w:rsidRDefault="006465B7" w:rsidP="00F8712E">
            <w:pPr>
              <w:jc w:val="center"/>
            </w:pPr>
            <m:oMathPara>
              <m:oMath>
                <m:r>
                  <w:rPr>
                    <w:rFonts w:ascii="Cambria Math" w:hAnsi="Cambria Math"/>
                  </w:rPr>
                  <m:t>R</m:t>
                </m:r>
                <m:sSub>
                  <m:sSubPr>
                    <m:ctrlPr>
                      <w:rPr>
                        <w:rFonts w:ascii="Cambria Math" w:hAnsi="Cambria Math"/>
                        <w:i/>
                      </w:rPr>
                    </m:ctrlPr>
                  </m:sSubPr>
                  <m:e>
                    <m:r>
                      <w:rPr>
                        <w:rFonts w:ascii="Cambria Math" w:hAnsi="Cambria Math"/>
                      </w:rPr>
                      <m:t>C</m:t>
                    </m:r>
                  </m:e>
                  <m:sub>
                    <m:r>
                      <w:rPr>
                        <w:rFonts w:ascii="Cambria Math" w:hAnsi="Cambria Math"/>
                      </w:rPr>
                      <m:t>predicted,RealTime</m:t>
                    </m:r>
                  </m:sub>
                </m:sSub>
              </m:oMath>
            </m:oMathPara>
          </w:p>
        </w:tc>
        <w:tc>
          <w:tcPr>
            <w:tcW w:w="2232" w:type="dxa"/>
            <w:tcBorders>
              <w:top w:val="single" w:sz="4" w:space="0" w:color="auto"/>
              <w:bottom w:val="single" w:sz="4" w:space="0" w:color="auto"/>
            </w:tcBorders>
            <w:vAlign w:val="center"/>
          </w:tcPr>
          <w:p w14:paraId="18BA25DE" w14:textId="66846F41" w:rsidR="006465B7" w:rsidRPr="005F7DE3" w:rsidRDefault="00F8712E" w:rsidP="00F8712E">
            <w:pPr>
              <w:jc w:val="center"/>
              <w:rPr>
                <w:lang w:eastAsia="zh-CN"/>
              </w:rPr>
            </w:pPr>
            <w:r w:rsidRPr="005F7DE3">
              <w:rPr>
                <w:lang w:eastAsia="zh-CN"/>
              </w:rPr>
              <w:t>11.22 %</w:t>
            </w:r>
          </w:p>
        </w:tc>
      </w:tr>
      <w:tr w:rsidR="006465B7" w:rsidRPr="005F7DE3" w14:paraId="1B71C143" w14:textId="77777777" w:rsidTr="00626F5E">
        <w:trPr>
          <w:jc w:val="center"/>
        </w:trPr>
        <w:tc>
          <w:tcPr>
            <w:tcW w:w="2232" w:type="dxa"/>
            <w:tcBorders>
              <w:top w:val="single" w:sz="4" w:space="0" w:color="auto"/>
              <w:bottom w:val="single" w:sz="4" w:space="0" w:color="auto"/>
            </w:tcBorders>
            <w:vAlign w:val="center"/>
          </w:tcPr>
          <w:p w14:paraId="4157536D" w14:textId="6F7B70DB" w:rsidR="006465B7" w:rsidRPr="005F7DE3" w:rsidRDefault="00F8712E" w:rsidP="00F8712E">
            <w:pPr>
              <w:jc w:val="center"/>
              <w:rPr>
                <w:lang w:eastAsia="zh-CN"/>
              </w:rPr>
            </w:pPr>
            <w:r w:rsidRPr="005F7DE3">
              <w:rPr>
                <w:lang w:eastAsia="zh-CN"/>
              </w:rPr>
              <w:t>2</w:t>
            </w:r>
          </w:p>
        </w:tc>
        <w:tc>
          <w:tcPr>
            <w:tcW w:w="2232" w:type="dxa"/>
            <w:tcBorders>
              <w:top w:val="single" w:sz="4" w:space="0" w:color="auto"/>
              <w:bottom w:val="single" w:sz="4" w:space="0" w:color="auto"/>
            </w:tcBorders>
            <w:vAlign w:val="center"/>
          </w:tcPr>
          <w:p w14:paraId="1C8CF9C4" w14:textId="0903A271" w:rsidR="00F8712E" w:rsidRPr="005F7DE3" w:rsidRDefault="00AA15E2" w:rsidP="00F8712E">
            <w:pPr>
              <w:jc w:val="center"/>
            </w:pPr>
            <m:oMathPara>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r>
                  <w:rPr>
                    <w:rFonts w:ascii="Cambria Math" w:hAnsi="Cambria Math"/>
                  </w:rPr>
                  <m:t>,</m:t>
                </m:r>
              </m:oMath>
            </m:oMathPara>
          </w:p>
          <w:p w14:paraId="4E28486D" w14:textId="67568727" w:rsidR="006465B7" w:rsidRPr="005F7DE3" w:rsidRDefault="00F8712E" w:rsidP="00F8712E">
            <w:pPr>
              <w:jc w:val="center"/>
              <w:rPr>
                <w:lang w:eastAsia="zh-CN"/>
              </w:rPr>
            </w:pPr>
            <m:oMathPara>
              <m:oMath>
                <m:r>
                  <w:rPr>
                    <w:rFonts w:ascii="Cambria Math" w:hAnsi="Cambria Math"/>
                  </w:rPr>
                  <m:t>Flo</m:t>
                </m:r>
                <m:sSub>
                  <m:sSubPr>
                    <m:ctrlPr>
                      <w:rPr>
                        <w:rFonts w:ascii="Cambria Math" w:hAnsi="Cambria Math"/>
                        <w:i/>
                      </w:rPr>
                    </m:ctrlPr>
                  </m:sSubPr>
                  <m:e>
                    <m:r>
                      <w:rPr>
                        <w:rFonts w:ascii="Cambria Math" w:hAnsi="Cambria Math"/>
                      </w:rPr>
                      <m:t>w</m:t>
                    </m:r>
                  </m:e>
                  <m:sub>
                    <m:r>
                      <w:rPr>
                        <w:rFonts w:ascii="Cambria Math" w:hAnsi="Cambria Math"/>
                      </w:rPr>
                      <m:t>Predicted,GGMR</m:t>
                    </m:r>
                  </m:sub>
                </m:sSub>
                <m:r>
                  <w:rPr>
                    <w:rFonts w:ascii="Cambria Math" w:hAnsi="Cambria Math"/>
                  </w:rPr>
                  <m:t>,R</m:t>
                </m:r>
                <m:sSub>
                  <m:sSubPr>
                    <m:ctrlPr>
                      <w:rPr>
                        <w:rFonts w:ascii="Cambria Math" w:hAnsi="Cambria Math"/>
                        <w:i/>
                      </w:rPr>
                    </m:ctrlPr>
                  </m:sSubPr>
                  <m:e>
                    <m:r>
                      <w:rPr>
                        <w:rFonts w:ascii="Cambria Math" w:hAnsi="Cambria Math"/>
                      </w:rPr>
                      <m:t>C</m:t>
                    </m:r>
                  </m:e>
                  <m:sub>
                    <m:r>
                      <w:rPr>
                        <w:rFonts w:ascii="Cambria Math" w:hAnsi="Cambria Math"/>
                      </w:rPr>
                      <m:t>predicted,RealTime</m:t>
                    </m:r>
                  </m:sub>
                </m:sSub>
              </m:oMath>
            </m:oMathPara>
          </w:p>
        </w:tc>
        <w:tc>
          <w:tcPr>
            <w:tcW w:w="2232" w:type="dxa"/>
            <w:tcBorders>
              <w:top w:val="single" w:sz="4" w:space="0" w:color="auto"/>
              <w:bottom w:val="single" w:sz="4" w:space="0" w:color="auto"/>
            </w:tcBorders>
            <w:vAlign w:val="center"/>
          </w:tcPr>
          <w:p w14:paraId="7A6F508A" w14:textId="4ED97F0B" w:rsidR="006465B7" w:rsidRPr="005F7DE3" w:rsidRDefault="00F8712E" w:rsidP="00F8712E">
            <w:pPr>
              <w:jc w:val="center"/>
              <w:rPr>
                <w:lang w:eastAsia="zh-CN"/>
              </w:rPr>
            </w:pPr>
            <w:r w:rsidRPr="005F7DE3">
              <w:rPr>
                <w:lang w:eastAsia="zh-CN"/>
              </w:rPr>
              <w:t>9.95 %</w:t>
            </w:r>
          </w:p>
        </w:tc>
      </w:tr>
    </w:tbl>
    <w:p w14:paraId="704C8C2D" w14:textId="77777777" w:rsidR="00FA34CD" w:rsidRPr="005F7DE3" w:rsidRDefault="00FA34CD" w:rsidP="00C156E5">
      <w:pPr>
        <w:widowControl w:val="0"/>
        <w:jc w:val="both"/>
      </w:pPr>
    </w:p>
    <w:p w14:paraId="756CC18E" w14:textId="0A5780D5" w:rsidR="005D15F8" w:rsidRPr="005F7DE3" w:rsidRDefault="00B26135" w:rsidP="007D53FE">
      <w:pPr>
        <w:pStyle w:val="Heading2"/>
      </w:pPr>
      <w:r w:rsidRPr="005F7DE3">
        <w:t>3.</w:t>
      </w:r>
      <w:r w:rsidR="00A90CF4" w:rsidRPr="005F7DE3">
        <w:t>3</w:t>
      </w:r>
      <w:r w:rsidRPr="005F7DE3">
        <w:t xml:space="preserve"> </w:t>
      </w:r>
      <w:r w:rsidR="00A86194" w:rsidRPr="005F7DE3">
        <w:t>Performance Comparison</w:t>
      </w:r>
      <w:r w:rsidR="00120EEC" w:rsidRPr="005F7DE3">
        <w:t xml:space="preserve"> </w:t>
      </w:r>
      <w:r w:rsidR="001A76CC" w:rsidRPr="005F7DE3">
        <w:t>for</w:t>
      </w:r>
      <w:r w:rsidR="00120EEC" w:rsidRPr="005F7DE3">
        <w:t xml:space="preserve"> </w:t>
      </w:r>
      <w:r w:rsidR="001A76CC" w:rsidRPr="005F7DE3">
        <w:t>Proposed Models</w:t>
      </w:r>
    </w:p>
    <w:p w14:paraId="076C2803" w14:textId="551D1AE7" w:rsidR="00FE073D" w:rsidRPr="005F7DE3" w:rsidRDefault="00FE073D" w:rsidP="00FE073D">
      <w:pPr>
        <w:rPr>
          <w:lang w:eastAsia="zh-CN"/>
        </w:rPr>
      </w:pPr>
      <w:r w:rsidRPr="005F7DE3">
        <w:rPr>
          <w:lang w:eastAsia="zh-CN"/>
        </w:rPr>
        <w:t xml:space="preserve">As shown </w:t>
      </w:r>
      <w:r w:rsidR="00593A98">
        <w:rPr>
          <w:lang w:eastAsia="zh-CN"/>
        </w:rPr>
        <w:t xml:space="preserve">from the statistical results </w:t>
      </w:r>
      <w:r w:rsidRPr="005F7DE3">
        <w:rPr>
          <w:lang w:eastAsia="zh-CN"/>
        </w:rPr>
        <w:t xml:space="preserve">in Table </w:t>
      </w:r>
      <w:r w:rsidR="00ED7CE6" w:rsidRPr="005F7DE3">
        <w:rPr>
          <w:lang w:eastAsia="zh-CN"/>
        </w:rPr>
        <w:fldChar w:fldCharType="begin"/>
      </w:r>
      <w:r w:rsidR="00ED7CE6" w:rsidRPr="005F7DE3">
        <w:rPr>
          <w:lang w:eastAsia="zh-CN"/>
        </w:rPr>
        <w:instrText xml:space="preserve"> REF all_performance_tb \h </w:instrText>
      </w:r>
      <w:r w:rsidR="005F7DE3">
        <w:rPr>
          <w:lang w:eastAsia="zh-CN"/>
        </w:rPr>
        <w:instrText xml:space="preserve"> \* MERGEFORMAT </w:instrText>
      </w:r>
      <w:r w:rsidR="00ED7CE6" w:rsidRPr="005F7DE3">
        <w:rPr>
          <w:lang w:eastAsia="zh-CN"/>
        </w:rPr>
      </w:r>
      <w:r w:rsidR="00ED7CE6" w:rsidRPr="005F7DE3">
        <w:rPr>
          <w:lang w:eastAsia="zh-CN"/>
        </w:rPr>
        <w:fldChar w:fldCharType="separate"/>
      </w:r>
      <w:r w:rsidR="00543C7D" w:rsidRPr="005F7DE3">
        <w:rPr>
          <w:b/>
          <w:bCs/>
        </w:rPr>
        <w:t>5</w:t>
      </w:r>
      <w:r w:rsidR="00ED7CE6" w:rsidRPr="005F7DE3">
        <w:rPr>
          <w:lang w:eastAsia="zh-CN"/>
        </w:rPr>
        <w:fldChar w:fldCharType="end"/>
      </w:r>
      <w:r w:rsidRPr="005F7DE3">
        <w:rPr>
          <w:lang w:eastAsia="zh-CN"/>
        </w:rPr>
        <w:t>, all three proposed models complied with ASHRAE Guideline 14</w:t>
      </w:r>
      <w:r w:rsidR="0033745D">
        <w:rPr>
          <w:lang w:eastAsia="zh-CN"/>
        </w:rPr>
        <w:t xml:space="preserve"> </w:t>
      </w:r>
      <w:r w:rsidR="0033745D">
        <w:rPr>
          <w:lang w:eastAsia="zh-CN"/>
        </w:rPr>
        <w:fldChar w:fldCharType="begin"/>
      </w:r>
      <w:r w:rsidR="0033745D">
        <w:rPr>
          <w:lang w:eastAsia="zh-CN"/>
        </w:rPr>
        <w:instrText xml:space="preserve"> ADDIN ZOTERO_ITEM CSL_CITATION {"citationID":"pDrrk8K1","properties":{"formattedCitation":"(ASHRAE 2014)","plainCitation":"(ASHRAE 2014)","noteIndex":0},"citationItems":[{"id":1010,"uris":["http://zotero.org/users/3944343/items/99T27S5B"],"itemData":{"id":1010,"type":"article-journal","language":"en","page":"150","source":"Zotero","title":"ASHRAE Guideline 14: Measurement of Energy, Demand and Water Savings","author":[{"literal":"ASHRAE"}],"issued":{"date-parts":[["2014",1,1]]}}}],"schema":"https://github.com/citation-style-language/schema/raw/master/csl-citation.json"} </w:instrText>
      </w:r>
      <w:r w:rsidR="0033745D">
        <w:rPr>
          <w:lang w:eastAsia="zh-CN"/>
        </w:rPr>
        <w:fldChar w:fldCharType="separate"/>
      </w:r>
      <w:r w:rsidR="0033745D" w:rsidRPr="0033745D">
        <w:t>(ASHRAE 2014)</w:t>
      </w:r>
      <w:r w:rsidR="0033745D">
        <w:rPr>
          <w:lang w:eastAsia="zh-CN"/>
        </w:rPr>
        <w:fldChar w:fldCharType="end"/>
      </w:r>
      <w:r w:rsidRPr="005F7DE3">
        <w:rPr>
          <w:lang w:eastAsia="zh-CN"/>
        </w:rPr>
        <w:t xml:space="preserve">. </w:t>
      </w:r>
      <w:r w:rsidR="003267CB">
        <w:rPr>
          <w:lang w:eastAsia="zh-CN"/>
        </w:rPr>
        <w:t>Moreover, t</w:t>
      </w:r>
      <w:r w:rsidRPr="005F7DE3">
        <w:rPr>
          <w:lang w:eastAsia="zh-CN"/>
        </w:rPr>
        <w:t xml:space="preserve">his table </w:t>
      </w:r>
      <w:r w:rsidR="003267CB">
        <w:rPr>
          <w:lang w:eastAsia="zh-CN"/>
        </w:rPr>
        <w:t>demonstrates</w:t>
      </w:r>
      <w:r w:rsidRPr="005F7DE3">
        <w:rPr>
          <w:lang w:eastAsia="zh-CN"/>
        </w:rPr>
        <w:t xml:space="preserve"> that the </w:t>
      </w:r>
      <w:r w:rsidR="00EA01D1">
        <w:rPr>
          <w:lang w:eastAsia="zh-CN"/>
        </w:rPr>
        <w:t>h</w:t>
      </w:r>
      <w:r w:rsidR="00EA01D1" w:rsidRPr="005F7DE3">
        <w:rPr>
          <w:lang w:eastAsia="zh-CN"/>
        </w:rPr>
        <w:t xml:space="preserve">ybrid </w:t>
      </w:r>
      <w:r w:rsidR="00EA01D1">
        <w:rPr>
          <w:lang w:eastAsia="zh-CN"/>
        </w:rPr>
        <w:t>m</w:t>
      </w:r>
      <w:r w:rsidR="00EA01D1" w:rsidRPr="005F7DE3">
        <w:rPr>
          <w:lang w:eastAsia="zh-CN"/>
        </w:rPr>
        <w:t xml:space="preserve">odel </w:t>
      </w:r>
      <w:r w:rsidRPr="005F7DE3">
        <w:rPr>
          <w:lang w:eastAsia="zh-CN"/>
        </w:rPr>
        <w:t xml:space="preserve">is the most accurate model for predicting the energy consumption of </w:t>
      </w:r>
      <w:r w:rsidR="00EA01D1">
        <w:rPr>
          <w:lang w:eastAsia="zh-CN"/>
        </w:rPr>
        <w:t>r</w:t>
      </w:r>
      <w:r w:rsidR="00EA01D1" w:rsidRPr="005F7DE3">
        <w:rPr>
          <w:lang w:eastAsia="zh-CN"/>
        </w:rPr>
        <w:t xml:space="preserve">adiant </w:t>
      </w:r>
      <w:r w:rsidR="00EA01D1">
        <w:rPr>
          <w:lang w:eastAsia="zh-CN"/>
        </w:rPr>
        <w:t>s</w:t>
      </w:r>
      <w:r w:rsidR="00EA01D1" w:rsidRPr="005F7DE3">
        <w:rPr>
          <w:lang w:eastAsia="zh-CN"/>
        </w:rPr>
        <w:t xml:space="preserve">lab </w:t>
      </w:r>
      <w:r w:rsidRPr="005F7DE3">
        <w:rPr>
          <w:lang w:eastAsia="zh-CN"/>
        </w:rPr>
        <w:t>systems</w:t>
      </w:r>
      <w:r w:rsidR="003267CB">
        <w:rPr>
          <w:lang w:eastAsia="zh-CN"/>
        </w:rPr>
        <w:t>,</w:t>
      </w:r>
      <w:r w:rsidR="008C14BB">
        <w:rPr>
          <w:lang w:eastAsia="zh-CN"/>
        </w:rPr>
        <w:t xml:space="preserve"> as</w:t>
      </w:r>
      <w:r w:rsidR="003267CB">
        <w:rPr>
          <w:lang w:eastAsia="zh-CN"/>
        </w:rPr>
        <w:t xml:space="preserve"> it</w:t>
      </w:r>
      <w:r w:rsidR="009C342F">
        <w:rPr>
          <w:lang w:eastAsia="zh-CN"/>
        </w:rPr>
        <w:t xml:space="preserve"> incorporat</w:t>
      </w:r>
      <w:r w:rsidR="003267CB">
        <w:rPr>
          <w:lang w:eastAsia="zh-CN"/>
        </w:rPr>
        <w:t>es</w:t>
      </w:r>
      <w:r w:rsidR="009C342F">
        <w:rPr>
          <w:lang w:eastAsia="zh-CN"/>
        </w:rPr>
        <w:t xml:space="preserve"> information from both RC and GGMR models</w:t>
      </w:r>
      <w:r w:rsidR="003267CB">
        <w:rPr>
          <w:lang w:eastAsia="zh-CN"/>
        </w:rPr>
        <w:t>.</w:t>
      </w:r>
      <w:r w:rsidRPr="005F7DE3">
        <w:rPr>
          <w:lang w:eastAsia="zh-CN"/>
        </w:rPr>
        <w:t xml:space="preserve"> Specifically, </w:t>
      </w:r>
      <w:r w:rsidR="00A029F2">
        <w:rPr>
          <w:lang w:eastAsia="zh-CN"/>
        </w:rPr>
        <w:t>t</w:t>
      </w:r>
      <w:r w:rsidRPr="005F7DE3">
        <w:rPr>
          <w:lang w:eastAsia="zh-CN"/>
        </w:rPr>
        <w:t>he hybrid approach has an NRMSE of 8.77 percent (</w:t>
      </w:r>
      <w:r w:rsidR="00A94DE9" w:rsidRPr="005F7DE3">
        <w:rPr>
          <w:lang w:eastAsia="zh-CN"/>
        </w:rPr>
        <w:t>4.79</w:t>
      </w:r>
      <w:r w:rsidRPr="005F7DE3">
        <w:rPr>
          <w:lang w:eastAsia="zh-CN"/>
        </w:rPr>
        <w:t xml:space="preserve"> percent less than RC and </w:t>
      </w:r>
      <w:r w:rsidR="00A94DE9" w:rsidRPr="005F7DE3">
        <w:rPr>
          <w:lang w:eastAsia="zh-CN"/>
        </w:rPr>
        <w:t>11.98</w:t>
      </w:r>
      <w:r w:rsidRPr="005F7DE3">
        <w:rPr>
          <w:lang w:eastAsia="zh-CN"/>
        </w:rPr>
        <w:t xml:space="preserve"> percent less than GGMR), a CVRMSE of 9.95 percent (</w:t>
      </w:r>
      <w:r w:rsidR="00A94DE9" w:rsidRPr="005F7DE3">
        <w:rPr>
          <w:lang w:eastAsia="zh-CN"/>
        </w:rPr>
        <w:t>5.64</w:t>
      </w:r>
      <w:r w:rsidRPr="005F7DE3">
        <w:rPr>
          <w:lang w:eastAsia="zh-CN"/>
        </w:rPr>
        <w:t xml:space="preserve"> percent less than RC and </w:t>
      </w:r>
      <w:r w:rsidR="00850EFE" w:rsidRPr="005F7DE3">
        <w:rPr>
          <w:lang w:eastAsia="zh-CN"/>
        </w:rPr>
        <w:t>12.6</w:t>
      </w:r>
      <w:r w:rsidRPr="005F7DE3">
        <w:rPr>
          <w:lang w:eastAsia="zh-CN"/>
        </w:rPr>
        <w:t xml:space="preserve"> percent less than GGMR), an MAE of 3.62 kW (</w:t>
      </w:r>
      <w:r w:rsidR="00850EFE" w:rsidRPr="005F7DE3">
        <w:rPr>
          <w:lang w:eastAsia="zh-CN"/>
        </w:rPr>
        <w:t>2.14 kW</w:t>
      </w:r>
      <w:r w:rsidRPr="005F7DE3">
        <w:rPr>
          <w:lang w:eastAsia="zh-CN"/>
        </w:rPr>
        <w:t xml:space="preserve"> less than RC and </w:t>
      </w:r>
      <w:r w:rsidR="00850EFE" w:rsidRPr="005F7DE3">
        <w:rPr>
          <w:lang w:eastAsia="zh-CN"/>
        </w:rPr>
        <w:t>3.99 kW</w:t>
      </w:r>
      <w:r w:rsidRPr="005F7DE3">
        <w:rPr>
          <w:lang w:eastAsia="zh-CN"/>
        </w:rPr>
        <w:t xml:space="preserve"> less than GGMR), and a MAPE of 19.31 percent (</w:t>
      </w:r>
      <w:r w:rsidR="00850EFE" w:rsidRPr="005F7DE3">
        <w:rPr>
          <w:lang w:eastAsia="zh-CN"/>
        </w:rPr>
        <w:t>89.22</w:t>
      </w:r>
      <w:r w:rsidRPr="005F7DE3">
        <w:rPr>
          <w:lang w:eastAsia="zh-CN"/>
        </w:rPr>
        <w:t xml:space="preserve"> percent lower from RC, </w:t>
      </w:r>
      <w:r w:rsidR="00850EFE" w:rsidRPr="005F7DE3">
        <w:rPr>
          <w:lang w:eastAsia="zh-CN"/>
        </w:rPr>
        <w:t>8.43</w:t>
      </w:r>
      <w:r w:rsidRPr="005F7DE3">
        <w:rPr>
          <w:lang w:eastAsia="zh-CN"/>
        </w:rPr>
        <w:t xml:space="preserve"> percent lower from GGMR).</w:t>
      </w:r>
    </w:p>
    <w:p w14:paraId="39649D56" w14:textId="77777777" w:rsidR="008661CF" w:rsidRPr="005F7DE3" w:rsidRDefault="008661CF" w:rsidP="00C4330D"/>
    <w:p w14:paraId="28777744" w14:textId="7D6CA428" w:rsidR="006C22CE" w:rsidRPr="005F7DE3" w:rsidRDefault="006C22CE" w:rsidP="006C22CE">
      <w:pPr>
        <w:pStyle w:val="Caption"/>
        <w:keepNext/>
        <w:rPr>
          <w:rFonts w:cs="Times New Roman"/>
        </w:rPr>
      </w:pPr>
      <w:r w:rsidRPr="005F7DE3">
        <w:rPr>
          <w:rFonts w:cs="Times New Roman"/>
          <w:b/>
          <w:bCs/>
        </w:rPr>
        <w:t xml:space="preserve">Table </w:t>
      </w:r>
      <w:bookmarkStart w:id="23" w:name="hybrid_tb1"/>
      <w:bookmarkStart w:id="24" w:name="all_performance_tb"/>
      <w:r w:rsidRPr="005F7DE3">
        <w:rPr>
          <w:rFonts w:cs="Times New Roman"/>
          <w:b/>
          <w:bCs/>
        </w:rPr>
        <w:t>5</w:t>
      </w:r>
      <w:bookmarkEnd w:id="23"/>
      <w:bookmarkEnd w:id="24"/>
      <w:r w:rsidRPr="005F7DE3">
        <w:rPr>
          <w:rFonts w:cs="Times New Roman"/>
        </w:rPr>
        <w:t xml:space="preserve"> </w:t>
      </w:r>
      <w:r w:rsidR="00A32FB7" w:rsidRPr="005F7DE3">
        <w:rPr>
          <w:rFonts w:cs="Times New Roman"/>
        </w:rPr>
        <w:t>Performance comparison for h</w:t>
      </w:r>
      <w:r w:rsidRPr="005F7DE3">
        <w:rPr>
          <w:rFonts w:cs="Times New Roman"/>
        </w:rPr>
        <w:t>ourly prediction of proposed model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1870"/>
        <w:gridCol w:w="1870"/>
        <w:gridCol w:w="1870"/>
        <w:gridCol w:w="1870"/>
      </w:tblGrid>
      <w:tr w:rsidR="006C22CE" w:rsidRPr="005F7DE3" w14:paraId="6251480B" w14:textId="77777777" w:rsidTr="00B036E2">
        <w:trPr>
          <w:jc w:val="center"/>
        </w:trPr>
        <w:tc>
          <w:tcPr>
            <w:tcW w:w="1870" w:type="dxa"/>
            <w:tcBorders>
              <w:top w:val="single" w:sz="4" w:space="0" w:color="auto"/>
              <w:bottom w:val="single" w:sz="4" w:space="0" w:color="auto"/>
            </w:tcBorders>
            <w:vAlign w:val="center"/>
          </w:tcPr>
          <w:p w14:paraId="0A273E0E" w14:textId="77777777" w:rsidR="006C22CE" w:rsidRPr="005F7DE3" w:rsidRDefault="006C22CE" w:rsidP="00B036E2">
            <w:pPr>
              <w:jc w:val="center"/>
              <w:rPr>
                <w:b/>
                <w:bCs/>
                <w:lang w:eastAsia="zh-CN"/>
              </w:rPr>
            </w:pPr>
            <w:r w:rsidRPr="005F7DE3">
              <w:rPr>
                <w:b/>
                <w:bCs/>
                <w:lang w:eastAsia="zh-CN"/>
              </w:rPr>
              <w:t>Models</w:t>
            </w:r>
          </w:p>
        </w:tc>
        <w:tc>
          <w:tcPr>
            <w:tcW w:w="1870" w:type="dxa"/>
            <w:tcBorders>
              <w:top w:val="single" w:sz="4" w:space="0" w:color="auto"/>
              <w:bottom w:val="single" w:sz="4" w:space="0" w:color="auto"/>
            </w:tcBorders>
            <w:vAlign w:val="center"/>
          </w:tcPr>
          <w:p w14:paraId="1E84441A" w14:textId="77777777" w:rsidR="006C22CE" w:rsidRPr="005F7DE3" w:rsidRDefault="006C22CE" w:rsidP="00B036E2">
            <w:pPr>
              <w:jc w:val="center"/>
              <w:rPr>
                <w:b/>
                <w:bCs/>
                <w:lang w:eastAsia="zh-CN"/>
              </w:rPr>
            </w:pPr>
            <w:r w:rsidRPr="005F7DE3">
              <w:rPr>
                <w:b/>
                <w:bCs/>
                <w:lang w:eastAsia="zh-CN"/>
              </w:rPr>
              <w:t>NRMSE (%)</w:t>
            </w:r>
          </w:p>
        </w:tc>
        <w:tc>
          <w:tcPr>
            <w:tcW w:w="1870" w:type="dxa"/>
            <w:tcBorders>
              <w:top w:val="single" w:sz="4" w:space="0" w:color="auto"/>
              <w:bottom w:val="single" w:sz="4" w:space="0" w:color="auto"/>
            </w:tcBorders>
            <w:vAlign w:val="center"/>
          </w:tcPr>
          <w:p w14:paraId="533568F2" w14:textId="77777777" w:rsidR="006C22CE" w:rsidRPr="005F7DE3" w:rsidRDefault="006C22CE" w:rsidP="00B036E2">
            <w:pPr>
              <w:jc w:val="center"/>
              <w:rPr>
                <w:b/>
                <w:bCs/>
                <w:lang w:eastAsia="zh-CN"/>
              </w:rPr>
            </w:pPr>
            <w:r w:rsidRPr="005F7DE3">
              <w:rPr>
                <w:b/>
                <w:bCs/>
                <w:lang w:eastAsia="zh-CN"/>
              </w:rPr>
              <w:t>CVRMSE (%)</w:t>
            </w:r>
          </w:p>
        </w:tc>
        <w:tc>
          <w:tcPr>
            <w:tcW w:w="1870" w:type="dxa"/>
            <w:tcBorders>
              <w:top w:val="single" w:sz="4" w:space="0" w:color="auto"/>
              <w:bottom w:val="single" w:sz="4" w:space="0" w:color="auto"/>
            </w:tcBorders>
            <w:vAlign w:val="center"/>
          </w:tcPr>
          <w:p w14:paraId="4307DB0A" w14:textId="1D93AF4A" w:rsidR="006C22CE" w:rsidRPr="005F7DE3" w:rsidRDefault="006C22CE" w:rsidP="00B036E2">
            <w:pPr>
              <w:jc w:val="center"/>
              <w:rPr>
                <w:b/>
                <w:bCs/>
                <w:lang w:eastAsia="zh-CN"/>
              </w:rPr>
            </w:pPr>
            <w:r w:rsidRPr="005F7DE3">
              <w:rPr>
                <w:b/>
                <w:bCs/>
                <w:lang w:eastAsia="zh-CN"/>
              </w:rPr>
              <w:t>MAE (</w:t>
            </w:r>
            <w:r w:rsidR="00C0067D" w:rsidRPr="005F7DE3">
              <w:rPr>
                <w:b/>
                <w:bCs/>
                <w:lang w:eastAsia="zh-CN"/>
              </w:rPr>
              <w:t>k</w:t>
            </w:r>
            <w:r w:rsidRPr="005F7DE3">
              <w:rPr>
                <w:b/>
                <w:bCs/>
                <w:lang w:eastAsia="zh-CN"/>
              </w:rPr>
              <w:t>W)</w:t>
            </w:r>
          </w:p>
        </w:tc>
        <w:tc>
          <w:tcPr>
            <w:tcW w:w="1870" w:type="dxa"/>
            <w:tcBorders>
              <w:top w:val="single" w:sz="4" w:space="0" w:color="auto"/>
              <w:bottom w:val="single" w:sz="4" w:space="0" w:color="auto"/>
            </w:tcBorders>
            <w:vAlign w:val="center"/>
          </w:tcPr>
          <w:p w14:paraId="1F6AE148" w14:textId="77777777" w:rsidR="006C22CE" w:rsidRPr="005F7DE3" w:rsidRDefault="006C22CE" w:rsidP="00B036E2">
            <w:pPr>
              <w:jc w:val="center"/>
              <w:rPr>
                <w:b/>
                <w:bCs/>
                <w:lang w:eastAsia="zh-CN"/>
              </w:rPr>
            </w:pPr>
            <w:r w:rsidRPr="005F7DE3">
              <w:rPr>
                <w:b/>
                <w:bCs/>
                <w:lang w:eastAsia="zh-CN"/>
              </w:rPr>
              <w:t>MAPE (%)</w:t>
            </w:r>
          </w:p>
        </w:tc>
      </w:tr>
      <w:tr w:rsidR="006C22CE" w:rsidRPr="005F7DE3" w14:paraId="63177D74" w14:textId="77777777" w:rsidTr="00B036E2">
        <w:trPr>
          <w:jc w:val="center"/>
        </w:trPr>
        <w:tc>
          <w:tcPr>
            <w:tcW w:w="1870" w:type="dxa"/>
            <w:tcBorders>
              <w:top w:val="single" w:sz="4" w:space="0" w:color="auto"/>
            </w:tcBorders>
            <w:vAlign w:val="center"/>
          </w:tcPr>
          <w:p w14:paraId="6345B35F" w14:textId="77777777" w:rsidR="006C22CE" w:rsidRPr="005F7DE3" w:rsidRDefault="006C22CE" w:rsidP="00B036E2">
            <w:pPr>
              <w:jc w:val="center"/>
              <w:rPr>
                <w:lang w:eastAsia="zh-CN"/>
              </w:rPr>
            </w:pPr>
            <w:r w:rsidRPr="005F7DE3">
              <w:rPr>
                <w:lang w:eastAsia="zh-CN"/>
              </w:rPr>
              <w:t>RC</w:t>
            </w:r>
          </w:p>
        </w:tc>
        <w:tc>
          <w:tcPr>
            <w:tcW w:w="1870" w:type="dxa"/>
            <w:tcBorders>
              <w:top w:val="single" w:sz="4" w:space="0" w:color="auto"/>
            </w:tcBorders>
            <w:vAlign w:val="center"/>
          </w:tcPr>
          <w:p w14:paraId="03FF3A80" w14:textId="65670B77" w:rsidR="006C22CE" w:rsidRPr="005F7DE3" w:rsidRDefault="006C22CE" w:rsidP="00B036E2">
            <w:pPr>
              <w:jc w:val="center"/>
              <w:rPr>
                <w:lang w:eastAsia="zh-CN"/>
              </w:rPr>
            </w:pPr>
            <w:r w:rsidRPr="005F7DE3">
              <w:rPr>
                <w:lang w:eastAsia="zh-CN"/>
              </w:rPr>
              <w:t>13.56</w:t>
            </w:r>
          </w:p>
        </w:tc>
        <w:tc>
          <w:tcPr>
            <w:tcW w:w="1870" w:type="dxa"/>
            <w:tcBorders>
              <w:top w:val="single" w:sz="4" w:space="0" w:color="auto"/>
            </w:tcBorders>
            <w:vAlign w:val="center"/>
          </w:tcPr>
          <w:p w14:paraId="7174050F" w14:textId="6EDAE912" w:rsidR="006C22CE" w:rsidRPr="005F7DE3" w:rsidRDefault="006C22CE" w:rsidP="00B036E2">
            <w:pPr>
              <w:jc w:val="center"/>
              <w:rPr>
                <w:lang w:eastAsia="zh-CN"/>
              </w:rPr>
            </w:pPr>
            <w:r w:rsidRPr="005F7DE3">
              <w:rPr>
                <w:lang w:eastAsia="zh-CN"/>
              </w:rPr>
              <w:t>15.59</w:t>
            </w:r>
          </w:p>
        </w:tc>
        <w:tc>
          <w:tcPr>
            <w:tcW w:w="1870" w:type="dxa"/>
            <w:tcBorders>
              <w:top w:val="single" w:sz="4" w:space="0" w:color="auto"/>
            </w:tcBorders>
            <w:vAlign w:val="center"/>
          </w:tcPr>
          <w:p w14:paraId="0AF2F202" w14:textId="5F171E67" w:rsidR="006C22CE" w:rsidRPr="005F7DE3" w:rsidRDefault="006C22CE" w:rsidP="00B036E2">
            <w:pPr>
              <w:jc w:val="center"/>
              <w:rPr>
                <w:lang w:eastAsia="zh-CN"/>
              </w:rPr>
            </w:pPr>
            <w:r w:rsidRPr="005F7DE3">
              <w:rPr>
                <w:lang w:eastAsia="zh-CN"/>
              </w:rPr>
              <w:t>5.76</w:t>
            </w:r>
          </w:p>
        </w:tc>
        <w:tc>
          <w:tcPr>
            <w:tcW w:w="1870" w:type="dxa"/>
            <w:tcBorders>
              <w:top w:val="single" w:sz="4" w:space="0" w:color="auto"/>
            </w:tcBorders>
            <w:vAlign w:val="center"/>
          </w:tcPr>
          <w:p w14:paraId="253AFD63" w14:textId="36AB7A54" w:rsidR="006C22CE" w:rsidRPr="005F7DE3" w:rsidRDefault="006C22CE" w:rsidP="00B036E2">
            <w:pPr>
              <w:jc w:val="center"/>
              <w:rPr>
                <w:lang w:eastAsia="zh-CN"/>
              </w:rPr>
            </w:pPr>
            <w:r w:rsidRPr="005F7DE3">
              <w:rPr>
                <w:lang w:eastAsia="zh-CN"/>
              </w:rPr>
              <w:t>108.53</w:t>
            </w:r>
          </w:p>
        </w:tc>
      </w:tr>
      <w:tr w:rsidR="006C22CE" w:rsidRPr="005F7DE3" w14:paraId="13B85BFD" w14:textId="77777777" w:rsidTr="00B036E2">
        <w:trPr>
          <w:jc w:val="center"/>
        </w:trPr>
        <w:tc>
          <w:tcPr>
            <w:tcW w:w="1870" w:type="dxa"/>
            <w:vAlign w:val="center"/>
          </w:tcPr>
          <w:p w14:paraId="1734B7B7" w14:textId="77777777" w:rsidR="006C22CE" w:rsidRPr="005F7DE3" w:rsidRDefault="006C22CE" w:rsidP="00B036E2">
            <w:pPr>
              <w:jc w:val="center"/>
              <w:rPr>
                <w:lang w:eastAsia="zh-CN"/>
              </w:rPr>
            </w:pPr>
            <w:r w:rsidRPr="005F7DE3">
              <w:rPr>
                <w:lang w:eastAsia="zh-CN"/>
              </w:rPr>
              <w:t>GGMR</w:t>
            </w:r>
          </w:p>
        </w:tc>
        <w:tc>
          <w:tcPr>
            <w:tcW w:w="1870" w:type="dxa"/>
            <w:vAlign w:val="center"/>
          </w:tcPr>
          <w:p w14:paraId="5C78A286" w14:textId="26D46767" w:rsidR="006C22CE" w:rsidRPr="005F7DE3" w:rsidRDefault="00FA27FC" w:rsidP="00B036E2">
            <w:pPr>
              <w:jc w:val="center"/>
              <w:rPr>
                <w:lang w:eastAsia="zh-CN"/>
              </w:rPr>
            </w:pPr>
            <w:r w:rsidRPr="005F7DE3">
              <w:rPr>
                <w:lang w:eastAsia="zh-CN"/>
              </w:rPr>
              <w:t>20.75</w:t>
            </w:r>
          </w:p>
        </w:tc>
        <w:tc>
          <w:tcPr>
            <w:tcW w:w="1870" w:type="dxa"/>
            <w:vAlign w:val="center"/>
          </w:tcPr>
          <w:p w14:paraId="1AFFCD9E" w14:textId="3D8F941D" w:rsidR="006C22CE" w:rsidRPr="005F7DE3" w:rsidRDefault="00FA27FC" w:rsidP="00B036E2">
            <w:pPr>
              <w:jc w:val="center"/>
              <w:rPr>
                <w:lang w:eastAsia="zh-CN"/>
              </w:rPr>
            </w:pPr>
            <w:r w:rsidRPr="005F7DE3">
              <w:rPr>
                <w:lang w:eastAsia="zh-CN"/>
              </w:rPr>
              <w:t>22.55</w:t>
            </w:r>
          </w:p>
        </w:tc>
        <w:tc>
          <w:tcPr>
            <w:tcW w:w="1870" w:type="dxa"/>
            <w:vAlign w:val="center"/>
          </w:tcPr>
          <w:p w14:paraId="627FDF31" w14:textId="3EFC5B9A" w:rsidR="006C22CE" w:rsidRPr="005F7DE3" w:rsidRDefault="00FA27FC" w:rsidP="00B036E2">
            <w:pPr>
              <w:jc w:val="center"/>
              <w:rPr>
                <w:lang w:eastAsia="zh-CN"/>
              </w:rPr>
            </w:pPr>
            <w:r w:rsidRPr="005F7DE3">
              <w:rPr>
                <w:lang w:eastAsia="zh-CN"/>
              </w:rPr>
              <w:t>7.61</w:t>
            </w:r>
          </w:p>
        </w:tc>
        <w:tc>
          <w:tcPr>
            <w:tcW w:w="1870" w:type="dxa"/>
            <w:vAlign w:val="center"/>
          </w:tcPr>
          <w:p w14:paraId="5EA24EDD" w14:textId="7252E9E6" w:rsidR="006C22CE" w:rsidRPr="005F7DE3" w:rsidRDefault="006F6DFB" w:rsidP="00B036E2">
            <w:pPr>
              <w:jc w:val="center"/>
              <w:rPr>
                <w:lang w:eastAsia="zh-CN"/>
              </w:rPr>
            </w:pPr>
            <w:r w:rsidRPr="005F7DE3">
              <w:rPr>
                <w:lang w:eastAsia="zh-CN"/>
              </w:rPr>
              <w:t>27.</w:t>
            </w:r>
            <w:r w:rsidR="00FA27FC" w:rsidRPr="005F7DE3">
              <w:rPr>
                <w:lang w:eastAsia="zh-CN"/>
              </w:rPr>
              <w:t>74</w:t>
            </w:r>
          </w:p>
        </w:tc>
      </w:tr>
      <w:tr w:rsidR="006C22CE" w:rsidRPr="005F7DE3" w14:paraId="4F34CFC8" w14:textId="77777777" w:rsidTr="00B036E2">
        <w:trPr>
          <w:jc w:val="center"/>
        </w:trPr>
        <w:tc>
          <w:tcPr>
            <w:tcW w:w="1870" w:type="dxa"/>
            <w:tcBorders>
              <w:bottom w:val="single" w:sz="4" w:space="0" w:color="auto"/>
            </w:tcBorders>
            <w:vAlign w:val="center"/>
          </w:tcPr>
          <w:p w14:paraId="22ADBB60" w14:textId="71E41D47" w:rsidR="006C22CE" w:rsidRPr="005F7DE3" w:rsidRDefault="0056344C" w:rsidP="00B036E2">
            <w:pPr>
              <w:jc w:val="center"/>
              <w:rPr>
                <w:lang w:eastAsia="zh-CN"/>
              </w:rPr>
            </w:pPr>
            <w:r w:rsidRPr="005F7DE3">
              <w:rPr>
                <w:lang w:eastAsia="zh-CN"/>
              </w:rPr>
              <w:t>Hybrid</w:t>
            </w:r>
          </w:p>
        </w:tc>
        <w:tc>
          <w:tcPr>
            <w:tcW w:w="1870" w:type="dxa"/>
            <w:tcBorders>
              <w:bottom w:val="single" w:sz="4" w:space="0" w:color="auto"/>
            </w:tcBorders>
            <w:vAlign w:val="center"/>
          </w:tcPr>
          <w:p w14:paraId="7DFA09C5" w14:textId="64167C40" w:rsidR="006C22CE" w:rsidRPr="005F7DE3" w:rsidRDefault="006F6DFB" w:rsidP="00B036E2">
            <w:pPr>
              <w:jc w:val="center"/>
              <w:rPr>
                <w:rFonts w:eastAsiaTheme="minorEastAsia"/>
                <w:b/>
                <w:bCs/>
                <w:lang w:eastAsia="zh-CN"/>
              </w:rPr>
            </w:pPr>
            <w:r w:rsidRPr="005F7DE3">
              <w:rPr>
                <w:b/>
                <w:bCs/>
                <w:lang w:eastAsia="zh-CN"/>
              </w:rPr>
              <w:t>8.77</w:t>
            </w:r>
          </w:p>
        </w:tc>
        <w:tc>
          <w:tcPr>
            <w:tcW w:w="1870" w:type="dxa"/>
            <w:tcBorders>
              <w:bottom w:val="single" w:sz="4" w:space="0" w:color="auto"/>
            </w:tcBorders>
            <w:vAlign w:val="center"/>
          </w:tcPr>
          <w:p w14:paraId="7C55B7BC" w14:textId="3043DF92" w:rsidR="006C22CE" w:rsidRPr="005F7DE3" w:rsidRDefault="006F6DFB" w:rsidP="00B036E2">
            <w:pPr>
              <w:jc w:val="center"/>
              <w:rPr>
                <w:b/>
                <w:bCs/>
                <w:lang w:eastAsia="zh-CN"/>
              </w:rPr>
            </w:pPr>
            <w:r w:rsidRPr="005F7DE3">
              <w:rPr>
                <w:b/>
                <w:bCs/>
                <w:lang w:eastAsia="zh-CN"/>
              </w:rPr>
              <w:t>9.95</w:t>
            </w:r>
          </w:p>
        </w:tc>
        <w:tc>
          <w:tcPr>
            <w:tcW w:w="1870" w:type="dxa"/>
            <w:tcBorders>
              <w:bottom w:val="single" w:sz="4" w:space="0" w:color="auto"/>
            </w:tcBorders>
            <w:vAlign w:val="center"/>
          </w:tcPr>
          <w:p w14:paraId="7F769A29" w14:textId="4B107A01" w:rsidR="006C22CE" w:rsidRPr="005F7DE3" w:rsidRDefault="00810C50" w:rsidP="00B036E2">
            <w:pPr>
              <w:jc w:val="center"/>
              <w:rPr>
                <w:b/>
                <w:bCs/>
                <w:lang w:eastAsia="zh-CN"/>
              </w:rPr>
            </w:pPr>
            <w:r w:rsidRPr="005F7DE3">
              <w:rPr>
                <w:b/>
                <w:bCs/>
                <w:lang w:eastAsia="zh-CN"/>
              </w:rPr>
              <w:t>3.</w:t>
            </w:r>
            <w:r w:rsidR="006F6DFB" w:rsidRPr="005F7DE3">
              <w:rPr>
                <w:b/>
                <w:bCs/>
                <w:lang w:eastAsia="zh-CN"/>
              </w:rPr>
              <w:t>62</w:t>
            </w:r>
          </w:p>
        </w:tc>
        <w:tc>
          <w:tcPr>
            <w:tcW w:w="1870" w:type="dxa"/>
            <w:tcBorders>
              <w:bottom w:val="single" w:sz="4" w:space="0" w:color="auto"/>
            </w:tcBorders>
            <w:vAlign w:val="center"/>
          </w:tcPr>
          <w:p w14:paraId="04050245" w14:textId="6C8306B9" w:rsidR="006C22CE" w:rsidRPr="005F7DE3" w:rsidRDefault="006F6DFB" w:rsidP="00B036E2">
            <w:pPr>
              <w:jc w:val="center"/>
              <w:rPr>
                <w:b/>
                <w:bCs/>
                <w:lang w:eastAsia="zh-CN"/>
              </w:rPr>
            </w:pPr>
            <w:r w:rsidRPr="005F7DE3">
              <w:rPr>
                <w:b/>
                <w:bCs/>
                <w:lang w:eastAsia="zh-CN"/>
              </w:rPr>
              <w:t>19.31</w:t>
            </w:r>
          </w:p>
        </w:tc>
      </w:tr>
    </w:tbl>
    <w:p w14:paraId="3E011FF3" w14:textId="77777777" w:rsidR="00B060F6" w:rsidRPr="005F7DE3" w:rsidRDefault="00B060F6" w:rsidP="00626F5E">
      <w:pPr>
        <w:keepNext/>
      </w:pPr>
    </w:p>
    <w:p w14:paraId="215AF145" w14:textId="76872781" w:rsidR="005115E6" w:rsidRPr="005F7DE3" w:rsidRDefault="005115E6" w:rsidP="005115E6">
      <w:pPr>
        <w:pStyle w:val="Heading1"/>
      </w:pPr>
      <w:r w:rsidRPr="005F7DE3">
        <w:t xml:space="preserve">4. </w:t>
      </w:r>
      <w:r w:rsidR="00DF340C">
        <w:t>CONCLUSION</w:t>
      </w:r>
      <w:r w:rsidR="00702CA4">
        <w:t>S</w:t>
      </w:r>
    </w:p>
    <w:p w14:paraId="38E6A2DB" w14:textId="77777777" w:rsidR="005115E6" w:rsidRPr="005F7DE3" w:rsidRDefault="005115E6" w:rsidP="005115E6">
      <w:pPr>
        <w:rPr>
          <w:rFonts w:eastAsiaTheme="minorEastAsia"/>
          <w:lang w:eastAsia="zh-CN"/>
        </w:rPr>
      </w:pPr>
    </w:p>
    <w:p w14:paraId="23761529" w14:textId="66C1199B" w:rsidR="001E0914" w:rsidRPr="005F7DE3" w:rsidRDefault="00FE073D" w:rsidP="00FE073D">
      <w:pPr>
        <w:jc w:val="both"/>
        <w:rPr>
          <w:rFonts w:eastAsiaTheme="minorEastAsia"/>
          <w:lang w:eastAsia="zh-CN"/>
        </w:rPr>
      </w:pPr>
      <w:r w:rsidRPr="005F7DE3">
        <w:rPr>
          <w:rFonts w:eastAsiaTheme="minorEastAsia"/>
          <w:lang w:eastAsia="zh-CN"/>
        </w:rPr>
        <w:t xml:space="preserve">In this paper, a novel </w:t>
      </w:r>
      <w:r w:rsidR="00AF77D1" w:rsidRPr="005F7DE3">
        <w:rPr>
          <w:rFonts w:eastAsiaTheme="minorEastAsia"/>
          <w:lang w:eastAsia="zh-CN"/>
        </w:rPr>
        <w:t>h</w:t>
      </w:r>
      <w:r w:rsidRPr="005F7DE3">
        <w:rPr>
          <w:rFonts w:eastAsiaTheme="minorEastAsia"/>
          <w:lang w:eastAsia="zh-CN"/>
        </w:rPr>
        <w:t xml:space="preserve">ybrid </w:t>
      </w:r>
      <w:r w:rsidR="00AF77D1" w:rsidRPr="005F7DE3">
        <w:rPr>
          <w:rFonts w:eastAsiaTheme="minorEastAsia"/>
          <w:lang w:eastAsia="zh-CN"/>
        </w:rPr>
        <w:t>modeling a</w:t>
      </w:r>
      <w:r w:rsidRPr="005F7DE3">
        <w:rPr>
          <w:rFonts w:eastAsiaTheme="minorEastAsia"/>
          <w:lang w:eastAsia="zh-CN"/>
        </w:rPr>
        <w:t xml:space="preserve">pproach </w:t>
      </w:r>
      <w:r w:rsidR="00AF77D1" w:rsidRPr="005F7DE3">
        <w:rPr>
          <w:rFonts w:eastAsiaTheme="minorEastAsia"/>
          <w:lang w:eastAsia="zh-CN"/>
        </w:rPr>
        <w:t xml:space="preserve">has </w:t>
      </w:r>
      <w:r w:rsidRPr="005F7DE3">
        <w:rPr>
          <w:rFonts w:eastAsiaTheme="minorEastAsia"/>
        </w:rPr>
        <w:t xml:space="preserve">been </w:t>
      </w:r>
      <w:r w:rsidRPr="005F7DE3">
        <w:rPr>
          <w:rFonts w:eastAsiaTheme="minorEastAsia"/>
          <w:lang w:eastAsia="zh-CN"/>
        </w:rPr>
        <w:t xml:space="preserve">proposed to predict the energy consumption of a hydronic radiant slab system that incorporates the advantages of both the RC and GGMR models. The proposed method was validated using data from actual radiant slab operations at Purdue University. According to the case study, the </w:t>
      </w:r>
      <w:r w:rsidR="00755097">
        <w:rPr>
          <w:rFonts w:eastAsiaTheme="minorEastAsia"/>
          <w:lang w:eastAsia="zh-CN"/>
        </w:rPr>
        <w:t>h</w:t>
      </w:r>
      <w:r w:rsidRPr="005F7DE3">
        <w:rPr>
          <w:rFonts w:eastAsiaTheme="minorEastAsia"/>
          <w:lang w:eastAsia="zh-CN"/>
        </w:rPr>
        <w:t xml:space="preserve">ybrid </w:t>
      </w:r>
      <w:r w:rsidR="00755097">
        <w:rPr>
          <w:rFonts w:eastAsiaTheme="minorEastAsia"/>
          <w:lang w:eastAsia="zh-CN"/>
        </w:rPr>
        <w:t>m</w:t>
      </w:r>
      <w:r w:rsidRPr="005F7DE3">
        <w:rPr>
          <w:rFonts w:eastAsiaTheme="minorEastAsia"/>
          <w:lang w:eastAsia="zh-CN"/>
        </w:rPr>
        <w:t>odel outperformed the RC, GGMR</w:t>
      </w:r>
      <w:r w:rsidR="00E52179">
        <w:rPr>
          <w:rFonts w:eastAsiaTheme="minorEastAsia"/>
          <w:lang w:eastAsia="zh-CN"/>
        </w:rPr>
        <w:t xml:space="preserve"> </w:t>
      </w:r>
      <w:r w:rsidRPr="005F7DE3">
        <w:rPr>
          <w:rFonts w:eastAsiaTheme="minorEastAsia"/>
          <w:lang w:eastAsia="zh-CN"/>
        </w:rPr>
        <w:t xml:space="preserve">in terms of prediction performance. And the proposed </w:t>
      </w:r>
      <w:r w:rsidR="00755097">
        <w:rPr>
          <w:rFonts w:eastAsiaTheme="minorEastAsia"/>
          <w:lang w:eastAsia="zh-CN"/>
        </w:rPr>
        <w:t>h</w:t>
      </w:r>
      <w:r w:rsidRPr="005F7DE3">
        <w:rPr>
          <w:rFonts w:eastAsiaTheme="minorEastAsia"/>
          <w:lang w:eastAsia="zh-CN"/>
        </w:rPr>
        <w:t>ybrid model has a CVRMSE of 9.95 percent for hourly prediction (</w:t>
      </w:r>
      <w:r w:rsidR="00B461B7" w:rsidRPr="005F7DE3">
        <w:rPr>
          <w:rFonts w:eastAsiaTheme="minorEastAsia"/>
          <w:lang w:eastAsia="zh-CN"/>
        </w:rPr>
        <w:t>5.64</w:t>
      </w:r>
      <w:r w:rsidRPr="005F7DE3">
        <w:rPr>
          <w:rFonts w:eastAsiaTheme="minorEastAsia"/>
          <w:lang w:eastAsia="zh-CN"/>
        </w:rPr>
        <w:t xml:space="preserve"> percent less than RC, </w:t>
      </w:r>
      <w:r w:rsidR="00B461B7" w:rsidRPr="005F7DE3">
        <w:rPr>
          <w:rFonts w:eastAsiaTheme="minorEastAsia"/>
          <w:lang w:eastAsia="zh-CN"/>
        </w:rPr>
        <w:t>12.6</w:t>
      </w:r>
      <w:r w:rsidRPr="005F7DE3">
        <w:rPr>
          <w:rFonts w:eastAsiaTheme="minorEastAsia"/>
          <w:lang w:eastAsia="zh-CN"/>
        </w:rPr>
        <w:t xml:space="preserve"> percent less than GGMR), which clearly meets the criteria for ASHRAE Guideline 14</w:t>
      </w:r>
      <w:r w:rsidR="00AD6441" w:rsidRPr="005F7DE3">
        <w:rPr>
          <w:rFonts w:eastAsiaTheme="minorEastAsia"/>
          <w:lang w:eastAsia="zh-CN"/>
        </w:rPr>
        <w:t xml:space="preserve">. </w:t>
      </w:r>
      <w:r w:rsidRPr="005F7DE3">
        <w:rPr>
          <w:rFonts w:eastAsiaTheme="minorEastAsia"/>
          <w:lang w:eastAsia="zh-CN"/>
        </w:rPr>
        <w:t>Specifically, it has been demonstrated that the RC model prediction can be used as input for a GGMR model to further reduce</w:t>
      </w:r>
      <w:r w:rsidR="00ED6C94">
        <w:rPr>
          <w:rFonts w:eastAsiaTheme="minorEastAsia"/>
          <w:lang w:eastAsia="zh-CN"/>
        </w:rPr>
        <w:t xml:space="preserve"> prediction</w:t>
      </w:r>
      <w:r w:rsidRPr="005F7DE3">
        <w:rPr>
          <w:rFonts w:eastAsiaTheme="minorEastAsia"/>
          <w:lang w:eastAsia="zh-CN"/>
        </w:rPr>
        <w:t xml:space="preserve"> </w:t>
      </w:r>
      <w:r w:rsidR="00ED6C94">
        <w:rPr>
          <w:rFonts w:eastAsiaTheme="minorEastAsia"/>
          <w:lang w:eastAsia="zh-CN"/>
        </w:rPr>
        <w:t xml:space="preserve">errors of </w:t>
      </w:r>
      <w:r w:rsidRPr="005F7DE3">
        <w:rPr>
          <w:rFonts w:eastAsiaTheme="minorEastAsia"/>
          <w:lang w:eastAsia="zh-CN"/>
        </w:rPr>
        <w:t>RC and GGMR model</w:t>
      </w:r>
      <w:r w:rsidR="000F006E">
        <w:rPr>
          <w:rFonts w:eastAsiaTheme="minorEastAsia"/>
          <w:lang w:eastAsia="zh-CN"/>
        </w:rPr>
        <w:t>s</w:t>
      </w:r>
      <w:r w:rsidRPr="005F7DE3">
        <w:rPr>
          <w:rFonts w:eastAsiaTheme="minorEastAsia"/>
          <w:lang w:eastAsia="zh-CN"/>
        </w:rPr>
        <w:t>.</w:t>
      </w:r>
    </w:p>
    <w:p w14:paraId="6E4EF6C4" w14:textId="77777777" w:rsidR="001E0914" w:rsidRPr="005F7DE3" w:rsidRDefault="001E0914" w:rsidP="00FE073D">
      <w:pPr>
        <w:jc w:val="both"/>
        <w:rPr>
          <w:rFonts w:eastAsiaTheme="minorEastAsia"/>
          <w:lang w:eastAsia="zh-CN"/>
        </w:rPr>
      </w:pPr>
    </w:p>
    <w:p w14:paraId="519595F7" w14:textId="04168091" w:rsidR="00FE073D" w:rsidRPr="005F7DE3" w:rsidRDefault="00FE073D" w:rsidP="00FE073D">
      <w:pPr>
        <w:jc w:val="both"/>
        <w:rPr>
          <w:rFonts w:eastAsiaTheme="minorEastAsia"/>
          <w:lang w:eastAsia="zh-CN"/>
        </w:rPr>
      </w:pPr>
      <w:r w:rsidRPr="005F7DE3">
        <w:rPr>
          <w:rFonts w:eastAsiaTheme="minorEastAsia"/>
          <w:lang w:eastAsia="zh-CN"/>
        </w:rPr>
        <w:t>In addition, it's worth noting that the case study makes use of a single onsite dataset source. In the future, we need to conduct additional case studies using a variety of data sources.</w:t>
      </w:r>
    </w:p>
    <w:p w14:paraId="193D847A" w14:textId="77777777" w:rsidR="00643CC4" w:rsidRPr="005F7DE3" w:rsidRDefault="00643CC4" w:rsidP="00447E3E">
      <w:pPr>
        <w:rPr>
          <w:lang w:eastAsia="zh-CN"/>
        </w:rPr>
      </w:pPr>
    </w:p>
    <w:p w14:paraId="53C75136" w14:textId="3BB66644" w:rsidR="00707894" w:rsidRPr="005F7DE3" w:rsidRDefault="00D659F1" w:rsidP="004845F2">
      <w:pPr>
        <w:pStyle w:val="Heading1"/>
      </w:pPr>
      <w:r w:rsidRPr="005F7DE3">
        <w:t>NOMENCLATURE</w:t>
      </w:r>
    </w:p>
    <w:p w14:paraId="5F7E0236" w14:textId="79C508ED" w:rsidR="00D659F1" w:rsidRPr="005F7DE3" w:rsidRDefault="00D659F1" w:rsidP="005115E6">
      <w:pPr>
        <w:rPr>
          <w:b/>
          <w:sz w:val="24"/>
        </w:rPr>
      </w:pPr>
    </w:p>
    <w:tbl>
      <w:tblPr>
        <w:tblStyle w:val="TableGrid"/>
        <w:tblW w:w="7865" w:type="dxa"/>
        <w:jc w:val="center"/>
        <w:tblLook w:val="04A0" w:firstRow="1" w:lastRow="0" w:firstColumn="1" w:lastColumn="0" w:noHBand="0" w:noVBand="1"/>
      </w:tblPr>
      <w:tblGrid>
        <w:gridCol w:w="1266"/>
        <w:gridCol w:w="1769"/>
        <w:gridCol w:w="1148"/>
        <w:gridCol w:w="1007"/>
        <w:gridCol w:w="1668"/>
        <w:gridCol w:w="1007"/>
      </w:tblGrid>
      <w:tr w:rsidR="003A30ED" w:rsidRPr="005F7DE3" w14:paraId="5ED355A3" w14:textId="77777777" w:rsidTr="00FC0A9D">
        <w:trPr>
          <w:trHeight w:val="399"/>
          <w:jc w:val="center"/>
        </w:trPr>
        <w:tc>
          <w:tcPr>
            <w:tcW w:w="1266" w:type="dxa"/>
            <w:tcBorders>
              <w:top w:val="single" w:sz="4" w:space="0" w:color="auto"/>
              <w:left w:val="single" w:sz="4" w:space="0" w:color="auto"/>
              <w:bottom w:val="nil"/>
              <w:right w:val="nil"/>
            </w:tcBorders>
          </w:tcPr>
          <w:p w14:paraId="28343F29" w14:textId="0529D6E5" w:rsidR="003A30ED" w:rsidRPr="005F7DE3" w:rsidRDefault="003A30ED" w:rsidP="003A30ED">
            <w:pPr>
              <w:jc w:val="center"/>
              <w:rPr>
                <w:i/>
              </w:rPr>
            </w:pPr>
            <m:oMathPara>
              <m:oMath>
                <m:r>
                  <w:rPr>
                    <w:rFonts w:ascii="Cambria Math" w:hAnsi="Cambria Math"/>
                  </w:rPr>
                  <m:t>A</m:t>
                </m:r>
              </m:oMath>
            </m:oMathPara>
          </w:p>
        </w:tc>
        <w:tc>
          <w:tcPr>
            <w:tcW w:w="1769" w:type="dxa"/>
            <w:tcBorders>
              <w:top w:val="single" w:sz="4" w:space="0" w:color="auto"/>
              <w:left w:val="nil"/>
              <w:bottom w:val="nil"/>
              <w:right w:val="nil"/>
            </w:tcBorders>
          </w:tcPr>
          <w:p w14:paraId="7767E27B" w14:textId="69932580" w:rsidR="003A30ED" w:rsidRPr="005F7DE3" w:rsidRDefault="003A30ED" w:rsidP="003A30ED">
            <w:pPr>
              <w:jc w:val="center"/>
            </w:pPr>
            <w:r w:rsidRPr="005F7DE3">
              <w:t>area</w:t>
            </w:r>
          </w:p>
        </w:tc>
        <w:tc>
          <w:tcPr>
            <w:tcW w:w="1148" w:type="dxa"/>
            <w:tcBorders>
              <w:top w:val="single" w:sz="4" w:space="0" w:color="auto"/>
              <w:left w:val="nil"/>
              <w:bottom w:val="nil"/>
              <w:right w:val="nil"/>
            </w:tcBorders>
          </w:tcPr>
          <w:p w14:paraId="676879AC" w14:textId="5A06D25C" w:rsidR="003A30ED" w:rsidRPr="005F7DE3" w:rsidRDefault="00AA15E2" w:rsidP="003A30ED">
            <w:pPr>
              <w:jc w:val="center"/>
              <w:rPr>
                <w:iCs/>
              </w:rPr>
            </w:pPr>
            <m:oMathPara>
              <m:oMath>
                <m:sSup>
                  <m:sSupPr>
                    <m:ctrlPr>
                      <w:rPr>
                        <w:rFonts w:ascii="Cambria Math" w:hAnsi="Cambria Math"/>
                        <w:iCs/>
                      </w:rPr>
                    </m:ctrlPr>
                  </m:sSupPr>
                  <m:e>
                    <m:r>
                      <m:rPr>
                        <m:sty m:val="p"/>
                      </m:rPr>
                      <w:rPr>
                        <w:rFonts w:ascii="Cambria Math" w:hAnsi="Cambria Math"/>
                      </w:rPr>
                      <m:t>m</m:t>
                    </m:r>
                  </m:e>
                  <m:sup>
                    <m:r>
                      <m:rPr>
                        <m:sty m:val="p"/>
                      </m:rPr>
                      <w:rPr>
                        <w:rFonts w:ascii="Cambria Math" w:hAnsi="Cambria Math"/>
                      </w:rPr>
                      <m:t>2</m:t>
                    </m:r>
                  </m:sup>
                </m:sSup>
              </m:oMath>
            </m:oMathPara>
          </w:p>
        </w:tc>
        <w:tc>
          <w:tcPr>
            <w:tcW w:w="1007" w:type="dxa"/>
            <w:tcBorders>
              <w:top w:val="single" w:sz="4" w:space="0" w:color="auto"/>
              <w:left w:val="nil"/>
              <w:bottom w:val="nil"/>
              <w:right w:val="nil"/>
            </w:tcBorders>
          </w:tcPr>
          <w:p w14:paraId="2E10B864" w14:textId="272D647A" w:rsidR="003A30ED" w:rsidRPr="005F7DE3" w:rsidRDefault="003A30ED" w:rsidP="003A30ED">
            <w:pPr>
              <w:jc w:val="center"/>
            </w:pPr>
            <w:r w:rsidRPr="005F7DE3">
              <w:rPr>
                <w:i/>
              </w:rPr>
              <w:t>R</w:t>
            </w:r>
          </w:p>
        </w:tc>
        <w:tc>
          <w:tcPr>
            <w:tcW w:w="1668" w:type="dxa"/>
            <w:tcBorders>
              <w:top w:val="single" w:sz="4" w:space="0" w:color="auto"/>
              <w:left w:val="nil"/>
              <w:bottom w:val="nil"/>
              <w:right w:val="nil"/>
            </w:tcBorders>
          </w:tcPr>
          <w:p w14:paraId="527EA64D" w14:textId="13745C89" w:rsidR="003A30ED" w:rsidRPr="005F7DE3" w:rsidRDefault="003A30ED" w:rsidP="003A30ED">
            <w:pPr>
              <w:jc w:val="center"/>
            </w:pPr>
            <w:r w:rsidRPr="005F7DE3">
              <w:t>resistors</w:t>
            </w:r>
          </w:p>
        </w:tc>
        <w:tc>
          <w:tcPr>
            <w:tcW w:w="1007" w:type="dxa"/>
            <w:tcBorders>
              <w:top w:val="single" w:sz="4" w:space="0" w:color="auto"/>
              <w:left w:val="nil"/>
              <w:bottom w:val="nil"/>
              <w:right w:val="single" w:sz="4" w:space="0" w:color="auto"/>
            </w:tcBorders>
          </w:tcPr>
          <w:p w14:paraId="5FBEA6DF" w14:textId="720EC0CB" w:rsidR="003A30ED" w:rsidRPr="005F7DE3" w:rsidRDefault="003A30ED" w:rsidP="003A30ED">
            <w:pPr>
              <w:jc w:val="center"/>
              <w:rPr>
                <w:i/>
                <w:iCs/>
              </w:rPr>
            </w:pPr>
            <w:r w:rsidRPr="005F7DE3">
              <w:rPr>
                <w:iCs/>
              </w:rPr>
              <w:t>K/W</w:t>
            </w:r>
          </w:p>
        </w:tc>
      </w:tr>
      <w:tr w:rsidR="003A30ED" w:rsidRPr="005F7DE3" w14:paraId="70543BF0" w14:textId="77777777" w:rsidTr="00FC0A9D">
        <w:trPr>
          <w:trHeight w:val="421"/>
          <w:jc w:val="center"/>
        </w:trPr>
        <w:tc>
          <w:tcPr>
            <w:tcW w:w="1266" w:type="dxa"/>
            <w:tcBorders>
              <w:top w:val="nil"/>
              <w:left w:val="single" w:sz="4" w:space="0" w:color="auto"/>
              <w:bottom w:val="nil"/>
              <w:right w:val="nil"/>
            </w:tcBorders>
          </w:tcPr>
          <w:p w14:paraId="6C892A39" w14:textId="4E4C95A8" w:rsidR="003A30ED" w:rsidRPr="005F7DE3" w:rsidRDefault="003A30ED" w:rsidP="003A30ED">
            <w:pPr>
              <w:jc w:val="center"/>
              <w:rPr>
                <w:i/>
              </w:rPr>
            </w:pPr>
            <m:oMathPara>
              <m:oMath>
                <m:r>
                  <w:rPr>
                    <w:rFonts w:ascii="Cambria Math" w:hAnsi="Cambria Math"/>
                  </w:rPr>
                  <m:t>C</m:t>
                </m:r>
              </m:oMath>
            </m:oMathPara>
          </w:p>
        </w:tc>
        <w:tc>
          <w:tcPr>
            <w:tcW w:w="1769" w:type="dxa"/>
            <w:tcBorders>
              <w:top w:val="nil"/>
              <w:left w:val="nil"/>
              <w:bottom w:val="nil"/>
              <w:right w:val="nil"/>
            </w:tcBorders>
          </w:tcPr>
          <w:p w14:paraId="6525CF01" w14:textId="250E334F" w:rsidR="003A30ED" w:rsidRPr="005F7DE3" w:rsidRDefault="003A30ED" w:rsidP="003A30ED">
            <w:pPr>
              <w:jc w:val="center"/>
            </w:pPr>
            <w:r w:rsidRPr="005F7DE3">
              <w:t>capacitors</w:t>
            </w:r>
          </w:p>
        </w:tc>
        <w:tc>
          <w:tcPr>
            <w:tcW w:w="1148" w:type="dxa"/>
            <w:tcBorders>
              <w:top w:val="nil"/>
              <w:left w:val="nil"/>
              <w:bottom w:val="nil"/>
              <w:right w:val="nil"/>
            </w:tcBorders>
          </w:tcPr>
          <w:p w14:paraId="768354C4" w14:textId="4FB9C842" w:rsidR="003A30ED" w:rsidRPr="005F7DE3" w:rsidRDefault="003A30ED" w:rsidP="003A30ED">
            <w:pPr>
              <w:jc w:val="center"/>
              <w:rPr>
                <w:iCs/>
              </w:rPr>
            </w:pPr>
            <w:r w:rsidRPr="005F7DE3">
              <w:rPr>
                <w:iCs/>
              </w:rPr>
              <w:t>J/K</w:t>
            </w:r>
          </w:p>
        </w:tc>
        <w:tc>
          <w:tcPr>
            <w:tcW w:w="1007" w:type="dxa"/>
            <w:tcBorders>
              <w:top w:val="nil"/>
              <w:left w:val="nil"/>
              <w:bottom w:val="nil"/>
              <w:right w:val="nil"/>
            </w:tcBorders>
          </w:tcPr>
          <w:p w14:paraId="2757E9A0" w14:textId="766CBC00" w:rsidR="003A30ED" w:rsidRPr="005F7DE3" w:rsidRDefault="00D47CBD" w:rsidP="003A30ED">
            <w:pPr>
              <w:jc w:val="center"/>
            </w:pPr>
            <m:oMathPara>
              <m:oMath>
                <m:r>
                  <m:rPr>
                    <m:sty m:val="p"/>
                  </m:rPr>
                  <w:rPr>
                    <w:rFonts w:ascii="Cambria Math" w:hAnsi="Cambria Math"/>
                  </w:rPr>
                  <m:t>ρ</m:t>
                </m:r>
              </m:oMath>
            </m:oMathPara>
          </w:p>
        </w:tc>
        <w:tc>
          <w:tcPr>
            <w:tcW w:w="1668" w:type="dxa"/>
            <w:tcBorders>
              <w:top w:val="nil"/>
              <w:left w:val="nil"/>
              <w:bottom w:val="nil"/>
              <w:right w:val="nil"/>
            </w:tcBorders>
          </w:tcPr>
          <w:p w14:paraId="72AA73DE" w14:textId="5EDF5712" w:rsidR="003A30ED" w:rsidRPr="005F7DE3" w:rsidRDefault="003A30ED" w:rsidP="003A30ED">
            <w:pPr>
              <w:jc w:val="center"/>
            </w:pPr>
            <w:r w:rsidRPr="005F7DE3">
              <w:t>density</w:t>
            </w:r>
          </w:p>
        </w:tc>
        <w:tc>
          <w:tcPr>
            <w:tcW w:w="1007" w:type="dxa"/>
            <w:tcBorders>
              <w:top w:val="nil"/>
              <w:left w:val="nil"/>
              <w:bottom w:val="nil"/>
              <w:right w:val="single" w:sz="4" w:space="0" w:color="auto"/>
            </w:tcBorders>
          </w:tcPr>
          <w:p w14:paraId="102BF633" w14:textId="391C44FA" w:rsidR="003A30ED" w:rsidRPr="005F7DE3" w:rsidRDefault="003A30ED" w:rsidP="003A30ED">
            <w:pPr>
              <w:jc w:val="center"/>
              <w:rPr>
                <w:i/>
                <w:iCs/>
              </w:rPr>
            </w:pPr>
            <w:r w:rsidRPr="005F7DE3">
              <w:rPr>
                <w:i/>
                <w:iCs/>
              </w:rPr>
              <w:t>kg/m3</w:t>
            </w:r>
          </w:p>
        </w:tc>
      </w:tr>
      <w:tr w:rsidR="003A30ED" w:rsidRPr="005F7DE3" w14:paraId="621C63EA" w14:textId="0D6D8630" w:rsidTr="00FC0A9D">
        <w:trPr>
          <w:trHeight w:val="441"/>
          <w:jc w:val="center"/>
        </w:trPr>
        <w:tc>
          <w:tcPr>
            <w:tcW w:w="1266" w:type="dxa"/>
            <w:tcBorders>
              <w:top w:val="nil"/>
              <w:left w:val="single" w:sz="4" w:space="0" w:color="auto"/>
              <w:bottom w:val="nil"/>
              <w:right w:val="nil"/>
            </w:tcBorders>
          </w:tcPr>
          <w:p w14:paraId="6A8C68BF" w14:textId="1579407E" w:rsidR="003A30ED" w:rsidRPr="005F7DE3" w:rsidRDefault="00AA15E2" w:rsidP="003A30ED">
            <w:pPr>
              <w:jc w:val="center"/>
              <w:rPr>
                <w:i/>
              </w:rPr>
            </w:pPr>
            <m:oMathPara>
              <m:oMath>
                <m:sSub>
                  <m:sSubPr>
                    <m:ctrlPr>
                      <w:rPr>
                        <w:rFonts w:ascii="Cambria Math" w:hAnsi="Cambria Math"/>
                        <w:i/>
                      </w:rPr>
                    </m:ctrlPr>
                  </m:sSubPr>
                  <m:e>
                    <m:r>
                      <w:rPr>
                        <w:rFonts w:ascii="Cambria Math" w:hAnsi="Cambria Math"/>
                      </w:rPr>
                      <m:t>C</m:t>
                    </m:r>
                  </m:e>
                  <m:sub>
                    <m:r>
                      <w:rPr>
                        <w:rFonts w:ascii="Cambria Math" w:hAnsi="Cambria Math"/>
                      </w:rPr>
                      <m:t>p</m:t>
                    </m:r>
                  </m:sub>
                </m:sSub>
              </m:oMath>
            </m:oMathPara>
          </w:p>
        </w:tc>
        <w:tc>
          <w:tcPr>
            <w:tcW w:w="1769" w:type="dxa"/>
            <w:tcBorders>
              <w:top w:val="nil"/>
              <w:left w:val="nil"/>
              <w:bottom w:val="nil"/>
              <w:right w:val="nil"/>
            </w:tcBorders>
          </w:tcPr>
          <w:p w14:paraId="279B680A" w14:textId="437A8C7F" w:rsidR="003A30ED" w:rsidRPr="005F7DE3" w:rsidRDefault="003A30ED" w:rsidP="003A30ED">
            <w:pPr>
              <w:jc w:val="center"/>
            </w:pPr>
            <w:r w:rsidRPr="005F7DE3">
              <w:t>Specific heat</w:t>
            </w:r>
          </w:p>
        </w:tc>
        <w:tc>
          <w:tcPr>
            <w:tcW w:w="1148" w:type="dxa"/>
            <w:tcBorders>
              <w:top w:val="nil"/>
              <w:left w:val="nil"/>
              <w:bottom w:val="nil"/>
              <w:right w:val="nil"/>
            </w:tcBorders>
          </w:tcPr>
          <w:p w14:paraId="0FF31CC1" w14:textId="4F6CAA7E" w:rsidR="003A30ED" w:rsidRPr="005F7DE3" w:rsidRDefault="003A30ED" w:rsidP="003A30ED">
            <w:pPr>
              <w:jc w:val="center"/>
              <w:rPr>
                <w:iCs/>
              </w:rPr>
            </w:pPr>
            <w:r w:rsidRPr="005F7DE3">
              <w:rPr>
                <w:iCs/>
              </w:rPr>
              <w:t>J/Kg/K</w:t>
            </w:r>
          </w:p>
        </w:tc>
        <w:tc>
          <w:tcPr>
            <w:tcW w:w="1007" w:type="dxa"/>
            <w:tcBorders>
              <w:top w:val="nil"/>
              <w:left w:val="nil"/>
              <w:bottom w:val="nil"/>
              <w:right w:val="nil"/>
            </w:tcBorders>
          </w:tcPr>
          <w:p w14:paraId="7CA2D8C6" w14:textId="18027EE7" w:rsidR="003A30ED" w:rsidRPr="005F7DE3" w:rsidRDefault="003A30ED" w:rsidP="003A30ED">
            <w:pPr>
              <w:jc w:val="center"/>
            </w:pPr>
            <w:r w:rsidRPr="005F7DE3">
              <w:rPr>
                <w:i/>
              </w:rPr>
              <w:t>T</w:t>
            </w:r>
          </w:p>
        </w:tc>
        <w:tc>
          <w:tcPr>
            <w:tcW w:w="1668" w:type="dxa"/>
            <w:tcBorders>
              <w:top w:val="nil"/>
              <w:left w:val="nil"/>
              <w:bottom w:val="nil"/>
              <w:right w:val="nil"/>
            </w:tcBorders>
          </w:tcPr>
          <w:p w14:paraId="0E631AC5" w14:textId="32CB287A" w:rsidR="003A30ED" w:rsidRPr="005F7DE3" w:rsidRDefault="003A30ED" w:rsidP="003A30ED">
            <w:pPr>
              <w:jc w:val="center"/>
            </w:pPr>
            <w:r w:rsidRPr="005F7DE3">
              <w:t>temperature</w:t>
            </w:r>
          </w:p>
        </w:tc>
        <w:tc>
          <w:tcPr>
            <w:tcW w:w="1007" w:type="dxa"/>
            <w:tcBorders>
              <w:top w:val="nil"/>
              <w:left w:val="nil"/>
              <w:bottom w:val="nil"/>
              <w:right w:val="single" w:sz="4" w:space="0" w:color="auto"/>
            </w:tcBorders>
          </w:tcPr>
          <w:p w14:paraId="0B06AE58" w14:textId="36DCB1E1" w:rsidR="003A30ED" w:rsidRPr="005F7DE3" w:rsidRDefault="003A30ED" w:rsidP="003A30ED">
            <w:pPr>
              <w:jc w:val="center"/>
              <w:rPr>
                <w:i/>
                <w:iCs/>
              </w:rPr>
            </w:pPr>
            <w:r w:rsidRPr="005F7DE3">
              <w:rPr>
                <w:iCs/>
              </w:rPr>
              <w:t>K</w:t>
            </w:r>
          </w:p>
        </w:tc>
      </w:tr>
      <w:tr w:rsidR="003A30ED" w:rsidRPr="005F7DE3" w14:paraId="6B646069" w14:textId="77777777" w:rsidTr="00FC0A9D">
        <w:trPr>
          <w:trHeight w:val="421"/>
          <w:jc w:val="center"/>
        </w:trPr>
        <w:tc>
          <w:tcPr>
            <w:tcW w:w="1266" w:type="dxa"/>
            <w:tcBorders>
              <w:top w:val="nil"/>
              <w:left w:val="single" w:sz="4" w:space="0" w:color="auto"/>
              <w:bottom w:val="nil"/>
              <w:right w:val="nil"/>
            </w:tcBorders>
          </w:tcPr>
          <w:p w14:paraId="7631E212" w14:textId="476E3AEB" w:rsidR="003A30ED" w:rsidRPr="005F7DE3" w:rsidRDefault="003A30ED" w:rsidP="003A30ED">
            <w:pPr>
              <w:jc w:val="center"/>
              <w:rPr>
                <w:i/>
              </w:rPr>
            </w:pPr>
            <m:oMathPara>
              <m:oMathParaPr>
                <m:jc m:val="center"/>
              </m:oMathParaPr>
              <m:oMath>
                <m:r>
                  <w:rPr>
                    <w:rFonts w:ascii="Cambria Math" w:hAnsi="Cambria Math"/>
                  </w:rPr>
                  <m:t>h</m:t>
                </m:r>
              </m:oMath>
            </m:oMathPara>
          </w:p>
        </w:tc>
        <w:tc>
          <w:tcPr>
            <w:tcW w:w="1769" w:type="dxa"/>
            <w:tcBorders>
              <w:top w:val="nil"/>
              <w:left w:val="nil"/>
              <w:bottom w:val="nil"/>
              <w:right w:val="nil"/>
            </w:tcBorders>
          </w:tcPr>
          <w:p w14:paraId="72BAB31D" w14:textId="1C42544B" w:rsidR="003A30ED" w:rsidRPr="005F7DE3" w:rsidRDefault="003A30ED" w:rsidP="003A30ED">
            <w:pPr>
              <w:jc w:val="center"/>
            </w:pPr>
            <w:r w:rsidRPr="005F7DE3">
              <w:t>heat transfer coefficient</w:t>
            </w:r>
          </w:p>
        </w:tc>
        <w:tc>
          <w:tcPr>
            <w:tcW w:w="1148" w:type="dxa"/>
            <w:tcBorders>
              <w:top w:val="nil"/>
              <w:left w:val="nil"/>
              <w:bottom w:val="nil"/>
              <w:right w:val="nil"/>
            </w:tcBorders>
          </w:tcPr>
          <w:p w14:paraId="7F7652FF" w14:textId="0D10E656" w:rsidR="003A30ED" w:rsidRPr="005F7DE3" w:rsidRDefault="00D47CBD" w:rsidP="003A30ED">
            <w:pPr>
              <w:jc w:val="center"/>
              <w:rPr>
                <w:iCs/>
              </w:rPr>
            </w:pPr>
            <m:oMathPara>
              <m:oMath>
                <m:r>
                  <m:rPr>
                    <m:sty m:val="p"/>
                  </m:rPr>
                  <w:rPr>
                    <w:rFonts w:ascii="Cambria Math" w:hAnsi="Cambria Math"/>
                  </w:rPr>
                  <m:t>W</m:t>
                </m:r>
                <m:r>
                  <m:rPr>
                    <m:lit/>
                    <m:sty m:val="p"/>
                  </m:rPr>
                  <w:rPr>
                    <w:rFonts w:ascii="Cambria Math" w:hAnsi="Cambria Math"/>
                  </w:rPr>
                  <m:t>/</m:t>
                </m:r>
                <m:d>
                  <m:dPr>
                    <m:ctrlPr>
                      <w:rPr>
                        <w:rFonts w:ascii="Cambria Math" w:hAnsi="Cambria Math"/>
                        <w:iCs/>
                      </w:rPr>
                    </m:ctrlPr>
                  </m:dPr>
                  <m:e>
                    <m:sSup>
                      <m:sSupPr>
                        <m:ctrlPr>
                          <w:rPr>
                            <w:rFonts w:ascii="Cambria Math" w:hAnsi="Cambria Math"/>
                            <w:iCs/>
                          </w:rPr>
                        </m:ctrlPr>
                      </m:sSupPr>
                      <m:e>
                        <m:r>
                          <w:rPr>
                            <w:rFonts w:ascii="Cambria Math" w:hAnsi="Cambria Math"/>
                          </w:rPr>
                          <m:t>m</m:t>
                        </m:r>
                      </m:e>
                      <m:sup>
                        <m:r>
                          <m:rPr>
                            <m:sty m:val="p"/>
                          </m:rPr>
                          <w:rPr>
                            <w:rFonts w:ascii="Cambria Math" w:hAnsi="Cambria Math"/>
                          </w:rPr>
                          <m:t>2</m:t>
                        </m:r>
                      </m:sup>
                    </m:sSup>
                    <m:r>
                      <m:rPr>
                        <m:sty m:val="p"/>
                      </m:rPr>
                      <w:rPr>
                        <w:rFonts w:ascii="Cambria Math" w:hAnsi="Cambria Math"/>
                      </w:rPr>
                      <m:t>K</m:t>
                    </m:r>
                  </m:e>
                </m:d>
              </m:oMath>
            </m:oMathPara>
          </w:p>
        </w:tc>
        <w:tc>
          <w:tcPr>
            <w:tcW w:w="1007" w:type="dxa"/>
            <w:tcBorders>
              <w:top w:val="nil"/>
              <w:left w:val="nil"/>
              <w:bottom w:val="nil"/>
              <w:right w:val="nil"/>
            </w:tcBorders>
          </w:tcPr>
          <w:p w14:paraId="795AFD64" w14:textId="4BA0CB3F" w:rsidR="003A30ED" w:rsidRPr="005F7DE3" w:rsidRDefault="003A30ED" w:rsidP="003A30ED">
            <w:pPr>
              <w:jc w:val="center"/>
            </w:pPr>
            <w:r w:rsidRPr="005F7DE3">
              <w:rPr>
                <w:i/>
              </w:rPr>
              <w:t>t</w:t>
            </w:r>
          </w:p>
        </w:tc>
        <w:tc>
          <w:tcPr>
            <w:tcW w:w="1668" w:type="dxa"/>
            <w:tcBorders>
              <w:top w:val="nil"/>
              <w:left w:val="nil"/>
              <w:bottom w:val="nil"/>
              <w:right w:val="nil"/>
            </w:tcBorders>
          </w:tcPr>
          <w:p w14:paraId="32B7CFCD" w14:textId="72A206CD" w:rsidR="003A30ED" w:rsidRPr="005F7DE3" w:rsidRDefault="003A30ED" w:rsidP="003A30ED">
            <w:pPr>
              <w:jc w:val="center"/>
            </w:pPr>
            <w:r w:rsidRPr="005F7DE3">
              <w:t>time</w:t>
            </w:r>
          </w:p>
        </w:tc>
        <w:tc>
          <w:tcPr>
            <w:tcW w:w="1007" w:type="dxa"/>
            <w:tcBorders>
              <w:top w:val="nil"/>
              <w:left w:val="nil"/>
              <w:bottom w:val="nil"/>
              <w:right w:val="single" w:sz="4" w:space="0" w:color="auto"/>
            </w:tcBorders>
          </w:tcPr>
          <w:p w14:paraId="50ABC9A8" w14:textId="4CEBDB49" w:rsidR="003A30ED" w:rsidRPr="005F7DE3" w:rsidRDefault="003A30ED" w:rsidP="003A30ED">
            <w:pPr>
              <w:jc w:val="center"/>
              <w:rPr>
                <w:i/>
                <w:iCs/>
              </w:rPr>
            </w:pPr>
            <w:r w:rsidRPr="005F7DE3">
              <w:rPr>
                <w:iCs/>
              </w:rPr>
              <w:t>second</w:t>
            </w:r>
          </w:p>
        </w:tc>
      </w:tr>
      <w:tr w:rsidR="003A30ED" w:rsidRPr="005F7DE3" w14:paraId="3311CBE7" w14:textId="77777777" w:rsidTr="00FC0A9D">
        <w:trPr>
          <w:trHeight w:val="399"/>
          <w:jc w:val="center"/>
        </w:trPr>
        <w:tc>
          <w:tcPr>
            <w:tcW w:w="1266" w:type="dxa"/>
            <w:tcBorders>
              <w:top w:val="nil"/>
              <w:left w:val="single" w:sz="4" w:space="0" w:color="auto"/>
              <w:bottom w:val="nil"/>
              <w:right w:val="nil"/>
            </w:tcBorders>
          </w:tcPr>
          <w:p w14:paraId="63C7FA96" w14:textId="0CD34638" w:rsidR="003A30ED" w:rsidRPr="005F7DE3" w:rsidRDefault="003A30ED" w:rsidP="003A30ED">
            <w:pPr>
              <w:jc w:val="center"/>
              <w:rPr>
                <w:i/>
              </w:rPr>
            </w:pPr>
            <w:r w:rsidRPr="005F7DE3">
              <w:t>L</w:t>
            </w:r>
          </w:p>
        </w:tc>
        <w:tc>
          <w:tcPr>
            <w:tcW w:w="1769" w:type="dxa"/>
            <w:tcBorders>
              <w:top w:val="nil"/>
              <w:left w:val="nil"/>
              <w:bottom w:val="nil"/>
              <w:right w:val="nil"/>
            </w:tcBorders>
          </w:tcPr>
          <w:p w14:paraId="09E53698" w14:textId="20399C00" w:rsidR="003A30ED" w:rsidRPr="005F7DE3" w:rsidRDefault="003A30ED" w:rsidP="003A30ED">
            <w:pPr>
              <w:jc w:val="center"/>
            </w:pPr>
            <w:r w:rsidRPr="005F7DE3">
              <w:t>thickness</w:t>
            </w:r>
          </w:p>
        </w:tc>
        <w:tc>
          <w:tcPr>
            <w:tcW w:w="1148" w:type="dxa"/>
            <w:tcBorders>
              <w:top w:val="nil"/>
              <w:left w:val="nil"/>
              <w:bottom w:val="nil"/>
              <w:right w:val="nil"/>
            </w:tcBorders>
          </w:tcPr>
          <w:p w14:paraId="396C207D" w14:textId="5D2274AE" w:rsidR="003A30ED" w:rsidRPr="005F7DE3" w:rsidRDefault="003A30ED" w:rsidP="003A30ED">
            <w:pPr>
              <w:jc w:val="center"/>
              <w:rPr>
                <w:iCs/>
              </w:rPr>
            </w:pPr>
            <w:r w:rsidRPr="005F7DE3">
              <w:rPr>
                <w:i/>
                <w:iCs/>
              </w:rPr>
              <w:t>m</w:t>
            </w:r>
          </w:p>
        </w:tc>
        <w:tc>
          <w:tcPr>
            <w:tcW w:w="1007" w:type="dxa"/>
            <w:tcBorders>
              <w:top w:val="nil"/>
              <w:left w:val="nil"/>
              <w:bottom w:val="nil"/>
              <w:right w:val="nil"/>
            </w:tcBorders>
          </w:tcPr>
          <w:p w14:paraId="042728E4" w14:textId="36473398" w:rsidR="003A30ED" w:rsidRPr="005F7DE3" w:rsidRDefault="003A30ED" w:rsidP="003A30ED">
            <w:pPr>
              <w:jc w:val="center"/>
            </w:pPr>
          </w:p>
        </w:tc>
        <w:tc>
          <w:tcPr>
            <w:tcW w:w="1668" w:type="dxa"/>
            <w:tcBorders>
              <w:top w:val="nil"/>
              <w:left w:val="nil"/>
              <w:bottom w:val="nil"/>
              <w:right w:val="nil"/>
            </w:tcBorders>
          </w:tcPr>
          <w:p w14:paraId="6D585F42" w14:textId="2EB6CF9B" w:rsidR="003A30ED" w:rsidRPr="005F7DE3" w:rsidRDefault="003A30ED" w:rsidP="003A30ED">
            <w:pPr>
              <w:jc w:val="center"/>
            </w:pPr>
          </w:p>
        </w:tc>
        <w:tc>
          <w:tcPr>
            <w:tcW w:w="1007" w:type="dxa"/>
            <w:tcBorders>
              <w:top w:val="nil"/>
              <w:left w:val="nil"/>
              <w:bottom w:val="nil"/>
              <w:right w:val="single" w:sz="4" w:space="0" w:color="auto"/>
            </w:tcBorders>
          </w:tcPr>
          <w:p w14:paraId="724B5C29" w14:textId="372F5AAF" w:rsidR="003A30ED" w:rsidRPr="005F7DE3" w:rsidRDefault="003A30ED" w:rsidP="003A30ED">
            <w:pPr>
              <w:jc w:val="center"/>
              <w:rPr>
                <w:i/>
                <w:iCs/>
              </w:rPr>
            </w:pPr>
          </w:p>
        </w:tc>
      </w:tr>
      <w:tr w:rsidR="003A30ED" w:rsidRPr="005F7DE3" w14:paraId="3AEF1CE5" w14:textId="77777777" w:rsidTr="00FC0A9D">
        <w:trPr>
          <w:trHeight w:val="421"/>
          <w:jc w:val="center"/>
        </w:trPr>
        <w:tc>
          <w:tcPr>
            <w:tcW w:w="1266" w:type="dxa"/>
            <w:tcBorders>
              <w:top w:val="nil"/>
              <w:left w:val="single" w:sz="4" w:space="0" w:color="auto"/>
              <w:bottom w:val="nil"/>
              <w:right w:val="nil"/>
            </w:tcBorders>
          </w:tcPr>
          <w:p w14:paraId="4CC8278C" w14:textId="68F63688" w:rsidR="003A30ED" w:rsidRPr="005F7DE3" w:rsidRDefault="00D47CBD" w:rsidP="003A30ED">
            <w:pPr>
              <w:jc w:val="center"/>
              <w:rPr>
                <w:i/>
              </w:rPr>
            </w:pPr>
            <m:oMathPara>
              <m:oMath>
                <m:r>
                  <m:rPr>
                    <m:sty m:val="p"/>
                  </m:rPr>
                  <w:rPr>
                    <w:rFonts w:ascii="Cambria Math" w:hAnsi="Cambria Math"/>
                  </w:rPr>
                  <m:t>λ</m:t>
                </m:r>
              </m:oMath>
            </m:oMathPara>
          </w:p>
        </w:tc>
        <w:tc>
          <w:tcPr>
            <w:tcW w:w="1769" w:type="dxa"/>
            <w:tcBorders>
              <w:top w:val="nil"/>
              <w:left w:val="nil"/>
              <w:bottom w:val="nil"/>
              <w:right w:val="nil"/>
            </w:tcBorders>
          </w:tcPr>
          <w:p w14:paraId="35A1FC67" w14:textId="7AF0D650" w:rsidR="003A30ED" w:rsidRPr="005F7DE3" w:rsidRDefault="003A30ED" w:rsidP="003A30ED">
            <w:pPr>
              <w:jc w:val="center"/>
            </w:pPr>
            <w:r w:rsidRPr="005F7DE3">
              <w:t>conductivity</w:t>
            </w:r>
          </w:p>
        </w:tc>
        <w:tc>
          <w:tcPr>
            <w:tcW w:w="1148" w:type="dxa"/>
            <w:tcBorders>
              <w:top w:val="nil"/>
              <w:left w:val="nil"/>
              <w:bottom w:val="nil"/>
              <w:right w:val="nil"/>
            </w:tcBorders>
          </w:tcPr>
          <w:p w14:paraId="225CCD64" w14:textId="045ABF3D" w:rsidR="003A30ED" w:rsidRPr="005F7DE3" w:rsidRDefault="003A30ED" w:rsidP="003A30ED">
            <w:pPr>
              <w:jc w:val="center"/>
              <w:rPr>
                <w:iCs/>
              </w:rPr>
            </w:pPr>
            <w:r w:rsidRPr="005F7DE3">
              <w:rPr>
                <w:i/>
                <w:iCs/>
              </w:rPr>
              <w:t>w/m/K</w:t>
            </w:r>
          </w:p>
        </w:tc>
        <w:tc>
          <w:tcPr>
            <w:tcW w:w="1007" w:type="dxa"/>
            <w:tcBorders>
              <w:top w:val="nil"/>
              <w:left w:val="nil"/>
              <w:bottom w:val="nil"/>
              <w:right w:val="nil"/>
            </w:tcBorders>
          </w:tcPr>
          <w:p w14:paraId="5D40443A" w14:textId="442ECF4B" w:rsidR="003A30ED" w:rsidRPr="005F7DE3" w:rsidRDefault="003A30ED" w:rsidP="003A30ED">
            <w:pPr>
              <w:jc w:val="center"/>
            </w:pPr>
          </w:p>
        </w:tc>
        <w:tc>
          <w:tcPr>
            <w:tcW w:w="1668" w:type="dxa"/>
            <w:tcBorders>
              <w:top w:val="nil"/>
              <w:left w:val="nil"/>
              <w:bottom w:val="nil"/>
              <w:right w:val="nil"/>
            </w:tcBorders>
          </w:tcPr>
          <w:p w14:paraId="0586492E" w14:textId="41D2846B" w:rsidR="003A30ED" w:rsidRPr="005F7DE3" w:rsidRDefault="003A30ED" w:rsidP="003A30ED">
            <w:pPr>
              <w:jc w:val="center"/>
            </w:pPr>
          </w:p>
        </w:tc>
        <w:tc>
          <w:tcPr>
            <w:tcW w:w="1007" w:type="dxa"/>
            <w:tcBorders>
              <w:top w:val="nil"/>
              <w:left w:val="nil"/>
              <w:bottom w:val="nil"/>
              <w:right w:val="single" w:sz="4" w:space="0" w:color="auto"/>
            </w:tcBorders>
          </w:tcPr>
          <w:p w14:paraId="0BB2109A" w14:textId="07256CFB" w:rsidR="003A30ED" w:rsidRPr="005F7DE3" w:rsidRDefault="003A30ED" w:rsidP="003A30ED">
            <w:pPr>
              <w:jc w:val="center"/>
              <w:rPr>
                <w:i/>
                <w:iCs/>
              </w:rPr>
            </w:pPr>
          </w:p>
        </w:tc>
      </w:tr>
      <w:tr w:rsidR="003A30ED" w:rsidRPr="005F7DE3" w14:paraId="1FC5181A" w14:textId="77777777" w:rsidTr="00FC0A9D">
        <w:trPr>
          <w:trHeight w:val="399"/>
          <w:jc w:val="center"/>
        </w:trPr>
        <w:tc>
          <w:tcPr>
            <w:tcW w:w="1266" w:type="dxa"/>
            <w:tcBorders>
              <w:top w:val="nil"/>
              <w:left w:val="single" w:sz="4" w:space="0" w:color="auto"/>
              <w:bottom w:val="single" w:sz="4" w:space="0" w:color="auto"/>
              <w:right w:val="nil"/>
            </w:tcBorders>
          </w:tcPr>
          <w:p w14:paraId="0234522A" w14:textId="018C46F8" w:rsidR="003A30ED" w:rsidRPr="005F7DE3" w:rsidRDefault="003A30ED" w:rsidP="003A30ED">
            <w:pPr>
              <w:jc w:val="center"/>
              <w:rPr>
                <w:i/>
              </w:rPr>
            </w:pPr>
            <w:r w:rsidRPr="005F7DE3">
              <w:t>Q</w:t>
            </w:r>
          </w:p>
        </w:tc>
        <w:tc>
          <w:tcPr>
            <w:tcW w:w="1769" w:type="dxa"/>
            <w:tcBorders>
              <w:top w:val="nil"/>
              <w:left w:val="nil"/>
              <w:bottom w:val="single" w:sz="4" w:space="0" w:color="auto"/>
              <w:right w:val="nil"/>
            </w:tcBorders>
          </w:tcPr>
          <w:p w14:paraId="2C40C7FC" w14:textId="7D8B4379" w:rsidR="003A30ED" w:rsidRPr="005F7DE3" w:rsidRDefault="003A30ED" w:rsidP="003A30ED">
            <w:pPr>
              <w:jc w:val="center"/>
            </w:pPr>
            <w:r w:rsidRPr="005F7DE3">
              <w:t>heating flux</w:t>
            </w:r>
          </w:p>
        </w:tc>
        <w:tc>
          <w:tcPr>
            <w:tcW w:w="1148" w:type="dxa"/>
            <w:tcBorders>
              <w:top w:val="nil"/>
              <w:left w:val="nil"/>
              <w:bottom w:val="single" w:sz="4" w:space="0" w:color="auto"/>
              <w:right w:val="nil"/>
            </w:tcBorders>
          </w:tcPr>
          <w:p w14:paraId="4C44E744" w14:textId="62A87FAD" w:rsidR="003A30ED" w:rsidRPr="005F7DE3" w:rsidRDefault="003A30ED" w:rsidP="003A30ED">
            <w:pPr>
              <w:jc w:val="center"/>
              <w:rPr>
                <w:iCs/>
              </w:rPr>
            </w:pPr>
            <w:r w:rsidRPr="005F7DE3">
              <w:rPr>
                <w:i/>
                <w:iCs/>
              </w:rPr>
              <w:t>W</w:t>
            </w:r>
          </w:p>
        </w:tc>
        <w:tc>
          <w:tcPr>
            <w:tcW w:w="1007" w:type="dxa"/>
            <w:tcBorders>
              <w:top w:val="nil"/>
              <w:left w:val="nil"/>
              <w:bottom w:val="single" w:sz="4" w:space="0" w:color="auto"/>
              <w:right w:val="nil"/>
            </w:tcBorders>
          </w:tcPr>
          <w:p w14:paraId="0A68E895" w14:textId="7C549914" w:rsidR="003A30ED" w:rsidRPr="005F7DE3" w:rsidRDefault="003A30ED" w:rsidP="003A30ED">
            <w:pPr>
              <w:jc w:val="center"/>
            </w:pPr>
          </w:p>
        </w:tc>
        <w:tc>
          <w:tcPr>
            <w:tcW w:w="1668" w:type="dxa"/>
            <w:tcBorders>
              <w:top w:val="nil"/>
              <w:left w:val="nil"/>
              <w:bottom w:val="single" w:sz="4" w:space="0" w:color="auto"/>
              <w:right w:val="nil"/>
            </w:tcBorders>
          </w:tcPr>
          <w:p w14:paraId="75AF5D8A" w14:textId="0DAE8C9A" w:rsidR="003A30ED" w:rsidRPr="005F7DE3" w:rsidRDefault="003A30ED" w:rsidP="003A30ED">
            <w:pPr>
              <w:jc w:val="center"/>
            </w:pPr>
          </w:p>
        </w:tc>
        <w:tc>
          <w:tcPr>
            <w:tcW w:w="1007" w:type="dxa"/>
            <w:tcBorders>
              <w:top w:val="nil"/>
              <w:left w:val="nil"/>
              <w:bottom w:val="single" w:sz="4" w:space="0" w:color="auto"/>
              <w:right w:val="single" w:sz="4" w:space="0" w:color="auto"/>
            </w:tcBorders>
          </w:tcPr>
          <w:p w14:paraId="63A466ED" w14:textId="52D34297" w:rsidR="003A30ED" w:rsidRPr="005F7DE3" w:rsidRDefault="003A30ED" w:rsidP="003A30ED">
            <w:pPr>
              <w:jc w:val="center"/>
              <w:rPr>
                <w:i/>
                <w:iCs/>
              </w:rPr>
            </w:pPr>
          </w:p>
        </w:tc>
      </w:tr>
      <w:tr w:rsidR="003A30ED" w:rsidRPr="005F7DE3" w14:paraId="02C39443" w14:textId="77777777" w:rsidTr="00FC0A9D">
        <w:trPr>
          <w:trHeight w:val="399"/>
          <w:jc w:val="center"/>
        </w:trPr>
        <w:tc>
          <w:tcPr>
            <w:tcW w:w="1266" w:type="dxa"/>
            <w:tcBorders>
              <w:top w:val="single" w:sz="4" w:space="0" w:color="auto"/>
              <w:left w:val="single" w:sz="4" w:space="0" w:color="auto"/>
              <w:bottom w:val="nil"/>
              <w:right w:val="nil"/>
            </w:tcBorders>
          </w:tcPr>
          <w:p w14:paraId="0EB6F9F3" w14:textId="14DA86A1" w:rsidR="003A30ED" w:rsidRPr="005F7DE3" w:rsidRDefault="003A30ED" w:rsidP="003A30ED">
            <w:pPr>
              <w:jc w:val="center"/>
              <w:rPr>
                <w:b/>
                <w:bCs/>
              </w:rPr>
            </w:pPr>
            <w:r w:rsidRPr="005F7DE3">
              <w:rPr>
                <w:b/>
                <w:bCs/>
              </w:rPr>
              <w:lastRenderedPageBreak/>
              <w:t>Subscript</w:t>
            </w:r>
          </w:p>
        </w:tc>
        <w:tc>
          <w:tcPr>
            <w:tcW w:w="1769" w:type="dxa"/>
            <w:tcBorders>
              <w:top w:val="single" w:sz="4" w:space="0" w:color="auto"/>
              <w:left w:val="nil"/>
              <w:bottom w:val="nil"/>
              <w:right w:val="nil"/>
            </w:tcBorders>
          </w:tcPr>
          <w:p w14:paraId="1C9F9408" w14:textId="77777777" w:rsidR="003A30ED" w:rsidRPr="005F7DE3" w:rsidRDefault="003A30ED" w:rsidP="003A30ED">
            <w:pPr>
              <w:jc w:val="center"/>
            </w:pPr>
          </w:p>
        </w:tc>
        <w:tc>
          <w:tcPr>
            <w:tcW w:w="1148" w:type="dxa"/>
            <w:tcBorders>
              <w:top w:val="single" w:sz="4" w:space="0" w:color="auto"/>
              <w:left w:val="nil"/>
              <w:bottom w:val="nil"/>
              <w:right w:val="nil"/>
            </w:tcBorders>
          </w:tcPr>
          <w:p w14:paraId="30FEA596" w14:textId="77777777" w:rsidR="003A30ED" w:rsidRPr="005F7DE3" w:rsidRDefault="003A30ED" w:rsidP="003A30ED">
            <w:pPr>
              <w:jc w:val="center"/>
              <w:rPr>
                <w:iCs/>
              </w:rPr>
            </w:pPr>
          </w:p>
        </w:tc>
        <w:tc>
          <w:tcPr>
            <w:tcW w:w="1007" w:type="dxa"/>
            <w:tcBorders>
              <w:top w:val="single" w:sz="4" w:space="0" w:color="auto"/>
              <w:left w:val="nil"/>
              <w:bottom w:val="nil"/>
              <w:right w:val="nil"/>
            </w:tcBorders>
          </w:tcPr>
          <w:p w14:paraId="34234B8D" w14:textId="6368BA0A" w:rsidR="003A30ED" w:rsidRPr="005F7DE3" w:rsidRDefault="003A30ED" w:rsidP="003A30ED">
            <w:pPr>
              <w:jc w:val="center"/>
            </w:pPr>
          </w:p>
        </w:tc>
        <w:tc>
          <w:tcPr>
            <w:tcW w:w="1668" w:type="dxa"/>
            <w:tcBorders>
              <w:top w:val="single" w:sz="4" w:space="0" w:color="auto"/>
              <w:left w:val="nil"/>
              <w:bottom w:val="nil"/>
              <w:right w:val="nil"/>
            </w:tcBorders>
          </w:tcPr>
          <w:p w14:paraId="491634D1" w14:textId="4C152CE9" w:rsidR="003A30ED" w:rsidRPr="005F7DE3" w:rsidRDefault="003A30ED" w:rsidP="003A30ED">
            <w:pPr>
              <w:jc w:val="center"/>
            </w:pPr>
          </w:p>
        </w:tc>
        <w:tc>
          <w:tcPr>
            <w:tcW w:w="1007" w:type="dxa"/>
            <w:tcBorders>
              <w:top w:val="single" w:sz="4" w:space="0" w:color="auto"/>
              <w:left w:val="nil"/>
              <w:bottom w:val="nil"/>
            </w:tcBorders>
          </w:tcPr>
          <w:p w14:paraId="73F51289" w14:textId="77777777" w:rsidR="003A30ED" w:rsidRPr="005F7DE3" w:rsidRDefault="003A30ED" w:rsidP="003A30ED">
            <w:pPr>
              <w:jc w:val="center"/>
              <w:rPr>
                <w:i/>
                <w:iCs/>
              </w:rPr>
            </w:pPr>
          </w:p>
        </w:tc>
      </w:tr>
      <w:tr w:rsidR="003A30ED" w:rsidRPr="005F7DE3" w14:paraId="066B5473" w14:textId="77777777" w:rsidTr="00FC0A9D">
        <w:trPr>
          <w:trHeight w:val="399"/>
          <w:jc w:val="center"/>
        </w:trPr>
        <w:tc>
          <w:tcPr>
            <w:tcW w:w="1266" w:type="dxa"/>
            <w:tcBorders>
              <w:top w:val="nil"/>
              <w:left w:val="single" w:sz="4" w:space="0" w:color="auto"/>
              <w:bottom w:val="nil"/>
              <w:right w:val="nil"/>
            </w:tcBorders>
          </w:tcPr>
          <w:p w14:paraId="241B7933" w14:textId="5B67EF4B" w:rsidR="003A30ED" w:rsidRPr="005F7DE3" w:rsidRDefault="003A30ED" w:rsidP="003A30ED">
            <w:pPr>
              <w:jc w:val="center"/>
              <w:rPr>
                <w:i/>
                <w:iCs/>
              </w:rPr>
            </w:pPr>
            <w:r w:rsidRPr="005F7DE3">
              <w:rPr>
                <w:i/>
                <w:iCs/>
              </w:rPr>
              <w:t>adj</w:t>
            </w:r>
          </w:p>
        </w:tc>
        <w:tc>
          <w:tcPr>
            <w:tcW w:w="1769" w:type="dxa"/>
            <w:tcBorders>
              <w:top w:val="nil"/>
              <w:left w:val="nil"/>
              <w:bottom w:val="nil"/>
              <w:right w:val="nil"/>
            </w:tcBorders>
          </w:tcPr>
          <w:p w14:paraId="4D056F79" w14:textId="427D6987" w:rsidR="003A30ED" w:rsidRPr="005F7DE3" w:rsidRDefault="003A30ED" w:rsidP="003A30ED">
            <w:pPr>
              <w:jc w:val="center"/>
            </w:pPr>
            <w:r w:rsidRPr="005F7DE3">
              <w:t>adjacent</w:t>
            </w:r>
          </w:p>
        </w:tc>
        <w:tc>
          <w:tcPr>
            <w:tcW w:w="1148" w:type="dxa"/>
            <w:tcBorders>
              <w:top w:val="nil"/>
              <w:left w:val="nil"/>
              <w:bottom w:val="nil"/>
              <w:right w:val="nil"/>
            </w:tcBorders>
          </w:tcPr>
          <w:p w14:paraId="64924C8C" w14:textId="77777777" w:rsidR="003A30ED" w:rsidRPr="005F7DE3" w:rsidRDefault="003A30ED" w:rsidP="003A30ED">
            <w:pPr>
              <w:jc w:val="center"/>
              <w:rPr>
                <w:iCs/>
              </w:rPr>
            </w:pPr>
          </w:p>
        </w:tc>
        <w:tc>
          <w:tcPr>
            <w:tcW w:w="1007" w:type="dxa"/>
            <w:tcBorders>
              <w:top w:val="nil"/>
              <w:left w:val="nil"/>
              <w:bottom w:val="nil"/>
              <w:right w:val="nil"/>
            </w:tcBorders>
          </w:tcPr>
          <w:p w14:paraId="5B8F7DA9" w14:textId="7043C3F8" w:rsidR="003A30ED" w:rsidRPr="005F7DE3" w:rsidRDefault="003A30ED" w:rsidP="003A30ED">
            <w:pPr>
              <w:jc w:val="center"/>
              <w:rPr>
                <w:i/>
                <w:iCs/>
              </w:rPr>
            </w:pPr>
            <w:r w:rsidRPr="005F7DE3">
              <w:rPr>
                <w:i/>
                <w:iCs/>
              </w:rPr>
              <w:t>intwall</w:t>
            </w:r>
          </w:p>
        </w:tc>
        <w:tc>
          <w:tcPr>
            <w:tcW w:w="1668" w:type="dxa"/>
            <w:tcBorders>
              <w:top w:val="nil"/>
              <w:left w:val="nil"/>
              <w:bottom w:val="nil"/>
              <w:right w:val="nil"/>
            </w:tcBorders>
          </w:tcPr>
          <w:p w14:paraId="2AD49E54" w14:textId="72C1EA11" w:rsidR="003A30ED" w:rsidRPr="005F7DE3" w:rsidRDefault="003A30ED" w:rsidP="003A30ED">
            <w:pPr>
              <w:jc w:val="center"/>
            </w:pPr>
            <w:r w:rsidRPr="005F7DE3">
              <w:t>internal wall</w:t>
            </w:r>
          </w:p>
        </w:tc>
        <w:tc>
          <w:tcPr>
            <w:tcW w:w="1007" w:type="dxa"/>
            <w:tcBorders>
              <w:top w:val="nil"/>
              <w:left w:val="nil"/>
              <w:bottom w:val="nil"/>
            </w:tcBorders>
          </w:tcPr>
          <w:p w14:paraId="39CABF81" w14:textId="77777777" w:rsidR="003A30ED" w:rsidRPr="005F7DE3" w:rsidRDefault="003A30ED" w:rsidP="003A30ED">
            <w:pPr>
              <w:jc w:val="center"/>
              <w:rPr>
                <w:i/>
                <w:iCs/>
              </w:rPr>
            </w:pPr>
          </w:p>
        </w:tc>
      </w:tr>
      <w:tr w:rsidR="003A30ED" w:rsidRPr="005F7DE3" w14:paraId="5B588AFB" w14:textId="77777777" w:rsidTr="00FC0A9D">
        <w:trPr>
          <w:trHeight w:val="399"/>
          <w:jc w:val="center"/>
        </w:trPr>
        <w:tc>
          <w:tcPr>
            <w:tcW w:w="1266" w:type="dxa"/>
            <w:tcBorders>
              <w:top w:val="nil"/>
              <w:left w:val="single" w:sz="4" w:space="0" w:color="auto"/>
              <w:bottom w:val="nil"/>
              <w:right w:val="nil"/>
            </w:tcBorders>
          </w:tcPr>
          <w:p w14:paraId="5E9384EF" w14:textId="30C865F5" w:rsidR="003A30ED" w:rsidRPr="005F7DE3" w:rsidRDefault="003A30ED" w:rsidP="003A30ED">
            <w:pPr>
              <w:jc w:val="center"/>
              <w:rPr>
                <w:i/>
                <w:iCs/>
              </w:rPr>
            </w:pPr>
            <w:r w:rsidRPr="005F7DE3">
              <w:rPr>
                <w:i/>
                <w:iCs/>
              </w:rPr>
              <w:t>AHU</w:t>
            </w:r>
          </w:p>
        </w:tc>
        <w:tc>
          <w:tcPr>
            <w:tcW w:w="1769" w:type="dxa"/>
            <w:tcBorders>
              <w:top w:val="nil"/>
              <w:left w:val="nil"/>
              <w:bottom w:val="nil"/>
              <w:right w:val="nil"/>
            </w:tcBorders>
          </w:tcPr>
          <w:p w14:paraId="5C5FB7C3" w14:textId="0704BCCD" w:rsidR="003A30ED" w:rsidRPr="005F7DE3" w:rsidRDefault="003A30ED" w:rsidP="003A30ED">
            <w:pPr>
              <w:jc w:val="center"/>
            </w:pPr>
            <w:r w:rsidRPr="005F7DE3">
              <w:t>air handling unit</w:t>
            </w:r>
          </w:p>
        </w:tc>
        <w:tc>
          <w:tcPr>
            <w:tcW w:w="1148" w:type="dxa"/>
            <w:tcBorders>
              <w:top w:val="nil"/>
              <w:left w:val="nil"/>
              <w:bottom w:val="nil"/>
              <w:right w:val="nil"/>
            </w:tcBorders>
          </w:tcPr>
          <w:p w14:paraId="5F19A61B" w14:textId="77777777" w:rsidR="003A30ED" w:rsidRPr="005F7DE3" w:rsidRDefault="003A30ED" w:rsidP="003A30ED">
            <w:pPr>
              <w:jc w:val="center"/>
              <w:rPr>
                <w:iCs/>
              </w:rPr>
            </w:pPr>
          </w:p>
        </w:tc>
        <w:tc>
          <w:tcPr>
            <w:tcW w:w="1007" w:type="dxa"/>
            <w:tcBorders>
              <w:top w:val="nil"/>
              <w:left w:val="nil"/>
              <w:bottom w:val="nil"/>
              <w:right w:val="nil"/>
            </w:tcBorders>
          </w:tcPr>
          <w:p w14:paraId="760633B8" w14:textId="143D7A73" w:rsidR="003A30ED" w:rsidRPr="005F7DE3" w:rsidRDefault="003A30ED" w:rsidP="003A30ED">
            <w:pPr>
              <w:jc w:val="center"/>
              <w:rPr>
                <w:i/>
                <w:iCs/>
              </w:rPr>
            </w:pPr>
            <w:r w:rsidRPr="005F7DE3">
              <w:rPr>
                <w:i/>
                <w:iCs/>
              </w:rPr>
              <w:t>int</w:t>
            </w:r>
          </w:p>
        </w:tc>
        <w:tc>
          <w:tcPr>
            <w:tcW w:w="1668" w:type="dxa"/>
            <w:tcBorders>
              <w:top w:val="nil"/>
              <w:left w:val="nil"/>
              <w:bottom w:val="nil"/>
              <w:right w:val="nil"/>
            </w:tcBorders>
          </w:tcPr>
          <w:p w14:paraId="66FB18D8" w14:textId="158F5363" w:rsidR="003A30ED" w:rsidRPr="005F7DE3" w:rsidRDefault="003A30ED" w:rsidP="003A30ED">
            <w:pPr>
              <w:jc w:val="center"/>
            </w:pPr>
            <w:r w:rsidRPr="005F7DE3">
              <w:t>internal heating</w:t>
            </w:r>
          </w:p>
        </w:tc>
        <w:tc>
          <w:tcPr>
            <w:tcW w:w="1007" w:type="dxa"/>
            <w:tcBorders>
              <w:top w:val="nil"/>
              <w:left w:val="nil"/>
              <w:bottom w:val="nil"/>
            </w:tcBorders>
          </w:tcPr>
          <w:p w14:paraId="49F5122D" w14:textId="77777777" w:rsidR="003A30ED" w:rsidRPr="005F7DE3" w:rsidRDefault="003A30ED" w:rsidP="003A30ED">
            <w:pPr>
              <w:jc w:val="center"/>
              <w:rPr>
                <w:i/>
                <w:iCs/>
              </w:rPr>
            </w:pPr>
          </w:p>
        </w:tc>
      </w:tr>
      <w:tr w:rsidR="003A30ED" w:rsidRPr="005F7DE3" w14:paraId="37502CBA" w14:textId="77777777" w:rsidTr="00FC0A9D">
        <w:trPr>
          <w:trHeight w:val="399"/>
          <w:jc w:val="center"/>
        </w:trPr>
        <w:tc>
          <w:tcPr>
            <w:tcW w:w="1266" w:type="dxa"/>
            <w:tcBorders>
              <w:top w:val="nil"/>
              <w:left w:val="single" w:sz="4" w:space="0" w:color="auto"/>
              <w:bottom w:val="nil"/>
              <w:right w:val="nil"/>
            </w:tcBorders>
          </w:tcPr>
          <w:p w14:paraId="6ED893DA" w14:textId="6282872F" w:rsidR="003A30ED" w:rsidRPr="005F7DE3" w:rsidRDefault="003A30ED" w:rsidP="003A30ED">
            <w:pPr>
              <w:jc w:val="center"/>
              <w:rPr>
                <w:i/>
                <w:iCs/>
              </w:rPr>
            </w:pPr>
            <w:r w:rsidRPr="005F7DE3">
              <w:rPr>
                <w:i/>
                <w:iCs/>
              </w:rPr>
              <w:t>cav</w:t>
            </w:r>
          </w:p>
        </w:tc>
        <w:tc>
          <w:tcPr>
            <w:tcW w:w="1769" w:type="dxa"/>
            <w:tcBorders>
              <w:top w:val="nil"/>
              <w:left w:val="nil"/>
              <w:bottom w:val="nil"/>
              <w:right w:val="nil"/>
            </w:tcBorders>
          </w:tcPr>
          <w:p w14:paraId="05ACF5C7" w14:textId="5CFB54F6" w:rsidR="003A30ED" w:rsidRPr="005F7DE3" w:rsidRDefault="003A30ED" w:rsidP="003A30ED">
            <w:pPr>
              <w:jc w:val="center"/>
            </w:pPr>
            <w:r w:rsidRPr="005F7DE3">
              <w:t>cavity</w:t>
            </w:r>
          </w:p>
        </w:tc>
        <w:tc>
          <w:tcPr>
            <w:tcW w:w="1148" w:type="dxa"/>
            <w:tcBorders>
              <w:top w:val="nil"/>
              <w:left w:val="nil"/>
              <w:bottom w:val="nil"/>
              <w:right w:val="nil"/>
            </w:tcBorders>
          </w:tcPr>
          <w:p w14:paraId="575D9634" w14:textId="77777777" w:rsidR="003A30ED" w:rsidRPr="005F7DE3" w:rsidRDefault="003A30ED" w:rsidP="003A30ED">
            <w:pPr>
              <w:jc w:val="center"/>
              <w:rPr>
                <w:iCs/>
              </w:rPr>
            </w:pPr>
          </w:p>
        </w:tc>
        <w:tc>
          <w:tcPr>
            <w:tcW w:w="1007" w:type="dxa"/>
            <w:tcBorders>
              <w:top w:val="nil"/>
              <w:left w:val="nil"/>
              <w:bottom w:val="nil"/>
              <w:right w:val="nil"/>
            </w:tcBorders>
          </w:tcPr>
          <w:p w14:paraId="3C582A99" w14:textId="67FC134E" w:rsidR="003A30ED" w:rsidRPr="005F7DE3" w:rsidRDefault="003A30ED" w:rsidP="003A30ED">
            <w:pPr>
              <w:jc w:val="center"/>
              <w:rPr>
                <w:i/>
                <w:iCs/>
              </w:rPr>
            </w:pPr>
            <w:r w:rsidRPr="005F7DE3">
              <w:rPr>
                <w:i/>
                <w:iCs/>
              </w:rPr>
              <w:t>rad</w:t>
            </w:r>
          </w:p>
        </w:tc>
        <w:tc>
          <w:tcPr>
            <w:tcW w:w="1668" w:type="dxa"/>
            <w:tcBorders>
              <w:top w:val="nil"/>
              <w:left w:val="nil"/>
              <w:bottom w:val="nil"/>
              <w:right w:val="nil"/>
            </w:tcBorders>
          </w:tcPr>
          <w:p w14:paraId="1D670407" w14:textId="161D6770" w:rsidR="003A30ED" w:rsidRPr="005F7DE3" w:rsidRDefault="003A30ED" w:rsidP="003A30ED">
            <w:pPr>
              <w:jc w:val="center"/>
            </w:pPr>
            <w:r w:rsidRPr="005F7DE3">
              <w:t>radiant heating flux</w:t>
            </w:r>
          </w:p>
        </w:tc>
        <w:tc>
          <w:tcPr>
            <w:tcW w:w="1007" w:type="dxa"/>
            <w:tcBorders>
              <w:top w:val="nil"/>
              <w:left w:val="nil"/>
              <w:bottom w:val="nil"/>
            </w:tcBorders>
          </w:tcPr>
          <w:p w14:paraId="14124F38" w14:textId="77777777" w:rsidR="003A30ED" w:rsidRPr="005F7DE3" w:rsidRDefault="003A30ED" w:rsidP="003A30ED">
            <w:pPr>
              <w:jc w:val="center"/>
              <w:rPr>
                <w:i/>
                <w:iCs/>
              </w:rPr>
            </w:pPr>
          </w:p>
        </w:tc>
      </w:tr>
      <w:tr w:rsidR="003A30ED" w:rsidRPr="005F7DE3" w14:paraId="38D592BB" w14:textId="77777777" w:rsidTr="00FC0A9D">
        <w:trPr>
          <w:trHeight w:val="399"/>
          <w:jc w:val="center"/>
        </w:trPr>
        <w:tc>
          <w:tcPr>
            <w:tcW w:w="1266" w:type="dxa"/>
            <w:tcBorders>
              <w:top w:val="nil"/>
              <w:left w:val="single" w:sz="4" w:space="0" w:color="auto"/>
              <w:bottom w:val="single" w:sz="4" w:space="0" w:color="auto"/>
              <w:right w:val="nil"/>
            </w:tcBorders>
          </w:tcPr>
          <w:p w14:paraId="2FBCEA6D" w14:textId="7D9AEB23" w:rsidR="003A30ED" w:rsidRPr="005F7DE3" w:rsidRDefault="003A30ED" w:rsidP="003A30ED">
            <w:pPr>
              <w:jc w:val="center"/>
              <w:rPr>
                <w:i/>
                <w:iCs/>
              </w:rPr>
            </w:pPr>
            <w:r w:rsidRPr="005F7DE3">
              <w:rPr>
                <w:i/>
                <w:iCs/>
              </w:rPr>
              <w:t>env</w:t>
            </w:r>
          </w:p>
        </w:tc>
        <w:tc>
          <w:tcPr>
            <w:tcW w:w="1769" w:type="dxa"/>
            <w:tcBorders>
              <w:top w:val="nil"/>
              <w:left w:val="nil"/>
              <w:bottom w:val="single" w:sz="4" w:space="0" w:color="auto"/>
              <w:right w:val="nil"/>
            </w:tcBorders>
          </w:tcPr>
          <w:p w14:paraId="7D7A2E5C" w14:textId="3B3B9E84" w:rsidR="003A30ED" w:rsidRPr="005F7DE3" w:rsidRDefault="003A30ED" w:rsidP="003A30ED">
            <w:pPr>
              <w:jc w:val="center"/>
            </w:pPr>
            <w:r w:rsidRPr="005F7DE3">
              <w:t>envelope</w:t>
            </w:r>
          </w:p>
        </w:tc>
        <w:tc>
          <w:tcPr>
            <w:tcW w:w="1148" w:type="dxa"/>
            <w:tcBorders>
              <w:top w:val="nil"/>
              <w:left w:val="nil"/>
              <w:bottom w:val="single" w:sz="4" w:space="0" w:color="auto"/>
              <w:right w:val="nil"/>
            </w:tcBorders>
          </w:tcPr>
          <w:p w14:paraId="53518CA9" w14:textId="77777777" w:rsidR="003A30ED" w:rsidRPr="005F7DE3" w:rsidRDefault="003A30ED" w:rsidP="003A30ED">
            <w:pPr>
              <w:jc w:val="center"/>
              <w:rPr>
                <w:iCs/>
              </w:rPr>
            </w:pPr>
          </w:p>
        </w:tc>
        <w:tc>
          <w:tcPr>
            <w:tcW w:w="1007" w:type="dxa"/>
            <w:tcBorders>
              <w:top w:val="nil"/>
              <w:left w:val="nil"/>
              <w:right w:val="nil"/>
            </w:tcBorders>
          </w:tcPr>
          <w:p w14:paraId="7A8E185E" w14:textId="77777777" w:rsidR="003A30ED" w:rsidRPr="005F7DE3" w:rsidRDefault="003A30ED" w:rsidP="003A30ED">
            <w:pPr>
              <w:jc w:val="center"/>
              <w:rPr>
                <w:i/>
                <w:iCs/>
              </w:rPr>
            </w:pPr>
          </w:p>
        </w:tc>
        <w:tc>
          <w:tcPr>
            <w:tcW w:w="1668" w:type="dxa"/>
            <w:tcBorders>
              <w:top w:val="nil"/>
              <w:left w:val="nil"/>
              <w:right w:val="nil"/>
            </w:tcBorders>
          </w:tcPr>
          <w:p w14:paraId="3849BA58" w14:textId="77777777" w:rsidR="003A30ED" w:rsidRPr="005F7DE3" w:rsidRDefault="003A30ED" w:rsidP="003A30ED">
            <w:pPr>
              <w:jc w:val="center"/>
            </w:pPr>
          </w:p>
        </w:tc>
        <w:tc>
          <w:tcPr>
            <w:tcW w:w="1007" w:type="dxa"/>
            <w:tcBorders>
              <w:top w:val="nil"/>
              <w:left w:val="nil"/>
            </w:tcBorders>
          </w:tcPr>
          <w:p w14:paraId="7F7EA6E5" w14:textId="77777777" w:rsidR="003A30ED" w:rsidRPr="005F7DE3" w:rsidRDefault="003A30ED" w:rsidP="003A30ED">
            <w:pPr>
              <w:jc w:val="center"/>
              <w:rPr>
                <w:i/>
                <w:iCs/>
              </w:rPr>
            </w:pPr>
          </w:p>
        </w:tc>
      </w:tr>
    </w:tbl>
    <w:p w14:paraId="2130E34E" w14:textId="33D776B9" w:rsidR="007F4813" w:rsidRDefault="007F4813">
      <w:pPr>
        <w:rPr>
          <w:sz w:val="24"/>
        </w:rPr>
      </w:pPr>
    </w:p>
    <w:p w14:paraId="4D60BC9E" w14:textId="3A03780D" w:rsidR="006F11EC" w:rsidRDefault="006F11EC" w:rsidP="006F11EC">
      <w:pPr>
        <w:pStyle w:val="Heading1"/>
        <w:rPr>
          <w:bdr w:val="none" w:sz="0" w:space="0" w:color="auto" w:frame="1"/>
        </w:rPr>
      </w:pPr>
      <w:r>
        <w:rPr>
          <w:bdr w:val="none" w:sz="0" w:space="0" w:color="auto" w:frame="1"/>
        </w:rPr>
        <w:t>A</w:t>
      </w:r>
      <w:r w:rsidR="001B6C6E">
        <w:rPr>
          <w:bdr w:val="none" w:sz="0" w:space="0" w:color="auto" w:frame="1"/>
        </w:rPr>
        <w:t>CKNOWLEDG</w:t>
      </w:r>
      <w:r w:rsidR="00321504">
        <w:rPr>
          <w:bdr w:val="none" w:sz="0" w:space="0" w:color="auto" w:frame="1"/>
        </w:rPr>
        <w:t>E</w:t>
      </w:r>
      <w:r w:rsidR="001B6C6E">
        <w:rPr>
          <w:bdr w:val="none" w:sz="0" w:space="0" w:color="auto" w:frame="1"/>
        </w:rPr>
        <w:t>MENT</w:t>
      </w:r>
    </w:p>
    <w:p w14:paraId="1330EA52" w14:textId="77777777" w:rsidR="006F11EC" w:rsidRPr="005B1AF0" w:rsidRDefault="006F11EC" w:rsidP="006F11EC"/>
    <w:p w14:paraId="1AC764FE" w14:textId="48705771" w:rsidR="005701A1" w:rsidRDefault="006F11EC" w:rsidP="00447E3E">
      <w:pPr>
        <w:rPr>
          <w:bdr w:val="none" w:sz="0" w:space="0" w:color="auto" w:frame="1"/>
        </w:rPr>
      </w:pPr>
      <w:r>
        <w:rPr>
          <w:bdr w:val="none" w:sz="0" w:space="0" w:color="auto" w:frame="1"/>
        </w:rPr>
        <w:t>This study was supported by the National Science Foundation Environmental Sustainability program under Grant No. 1929209. Any opinions, findings, and conclusions, or recommendations expressed in this material are those of the authors and do not necessarily reflect the views of the National Science Foundation.</w:t>
      </w:r>
    </w:p>
    <w:p w14:paraId="097517AB" w14:textId="739F9B52" w:rsidR="005701A1" w:rsidRDefault="005701A1" w:rsidP="0043009B"/>
    <w:p w14:paraId="4D16965E" w14:textId="2B22E9F2" w:rsidR="005701A1" w:rsidRDefault="005701A1" w:rsidP="00FC0A9D">
      <w:pPr>
        <w:pStyle w:val="Heading1"/>
      </w:pPr>
      <w:r>
        <w:t>REFERENCES</w:t>
      </w:r>
    </w:p>
    <w:p w14:paraId="307CD30E" w14:textId="3FB9A038" w:rsidR="005701A1" w:rsidRDefault="005701A1" w:rsidP="0043009B"/>
    <w:p w14:paraId="495800A1" w14:textId="77777777" w:rsidR="005701A1" w:rsidRPr="005701A1" w:rsidRDefault="005701A1" w:rsidP="005701A1">
      <w:pPr>
        <w:pStyle w:val="Bibliography"/>
      </w:pPr>
      <w:r>
        <w:rPr>
          <w:bdr w:val="none" w:sz="0" w:space="0" w:color="auto" w:frame="1"/>
        </w:rPr>
        <w:fldChar w:fldCharType="begin"/>
      </w:r>
      <w:r>
        <w:rPr>
          <w:bdr w:val="none" w:sz="0" w:space="0" w:color="auto" w:frame="1"/>
        </w:rPr>
        <w:instrText xml:space="preserve"> ADDIN ZOTERO_BIBL {"uncited":[],"omitted":[],"custom":[]} CSL_BIBLIOGRAPHY </w:instrText>
      </w:r>
      <w:r>
        <w:rPr>
          <w:bdr w:val="none" w:sz="0" w:space="0" w:color="auto" w:frame="1"/>
        </w:rPr>
        <w:fldChar w:fldCharType="separate"/>
      </w:r>
      <w:r w:rsidRPr="005701A1">
        <w:t xml:space="preserve">Ahn, Byung-Cheon, and Jae-Yeob Song. 2010. “Control Characteristics and Heating Performance Analysis of Automatic Thermostatic Valves for Radiant Slab Heating System in Residential Apartments.” </w:t>
      </w:r>
      <w:r w:rsidRPr="005701A1">
        <w:rPr>
          <w:i/>
          <w:iCs/>
        </w:rPr>
        <w:t>Energy</w:t>
      </w:r>
      <w:r w:rsidRPr="005701A1">
        <w:t xml:space="preserve"> 35(4): 1615–24.</w:t>
      </w:r>
    </w:p>
    <w:p w14:paraId="501D05F1" w14:textId="77777777" w:rsidR="005701A1" w:rsidRPr="005701A1" w:rsidRDefault="005701A1" w:rsidP="005701A1">
      <w:pPr>
        <w:pStyle w:val="Bibliography"/>
      </w:pPr>
      <w:r w:rsidRPr="005701A1">
        <w:t xml:space="preserve">“Ambient Weather Network.” 2022. </w:t>
      </w:r>
      <w:r w:rsidRPr="005701A1">
        <w:rPr>
          <w:i/>
          <w:iCs/>
        </w:rPr>
        <w:t>Ambient Weather Network</w:t>
      </w:r>
      <w:r w:rsidRPr="005701A1">
        <w:t>. https://ambientweather.net/ (April 11, 2022).</w:t>
      </w:r>
    </w:p>
    <w:p w14:paraId="0479C625" w14:textId="77777777" w:rsidR="005701A1" w:rsidRPr="005701A1" w:rsidRDefault="005701A1" w:rsidP="005701A1">
      <w:pPr>
        <w:pStyle w:val="Bibliography"/>
      </w:pPr>
      <w:r w:rsidRPr="005701A1">
        <w:t xml:space="preserve">ANSI/ASHRAE/IES 90.1-2010. 2010. </w:t>
      </w:r>
      <w:r w:rsidRPr="005701A1">
        <w:rPr>
          <w:i/>
          <w:iCs/>
        </w:rPr>
        <w:t>Energy Standard for Buildings Except Low-Rise Residential Buildings</w:t>
      </w:r>
      <w:r w:rsidRPr="005701A1">
        <w:t>. American Society of Heating, Refrigerating and Air-Conditioning Engineers.</w:t>
      </w:r>
    </w:p>
    <w:p w14:paraId="4EB339E1" w14:textId="77777777" w:rsidR="005701A1" w:rsidRPr="005701A1" w:rsidRDefault="005701A1" w:rsidP="005701A1">
      <w:pPr>
        <w:pStyle w:val="Bibliography"/>
      </w:pPr>
      <w:r w:rsidRPr="005701A1">
        <w:t>ASHRAE. 2014. “ASHRAE Guideline 14: Measurement of Energy, Demand and Water Savings.” : 150.</w:t>
      </w:r>
    </w:p>
    <w:p w14:paraId="4CC04EAB" w14:textId="77777777" w:rsidR="005701A1" w:rsidRPr="005701A1" w:rsidRDefault="005701A1" w:rsidP="005701A1">
      <w:pPr>
        <w:pStyle w:val="Bibliography"/>
      </w:pPr>
      <w:r w:rsidRPr="005701A1">
        <w:t xml:space="preserve">Billard, Aude, Sylvain Calinon, Rüdiger Dillmann, and Stefan Schaal. 2008. “Robot Programming by Demonstration.” In </w:t>
      </w:r>
      <w:r w:rsidRPr="005701A1">
        <w:rPr>
          <w:i/>
          <w:iCs/>
        </w:rPr>
        <w:t>Springer Handbook of Robotics</w:t>
      </w:r>
      <w:r w:rsidRPr="005701A1">
        <w:t>, eds. Bruno Siciliano and Oussama Khatib. Berlin, Heidelberg: Springer, 1371–94. https://doi.org/10.1007/978-3-540-30301-5_60 (April 12, 2022).</w:t>
      </w:r>
    </w:p>
    <w:p w14:paraId="0896DF79" w14:textId="77777777" w:rsidR="005701A1" w:rsidRPr="005701A1" w:rsidRDefault="005701A1" w:rsidP="005701A1">
      <w:pPr>
        <w:pStyle w:val="Bibliography"/>
      </w:pPr>
      <w:r w:rsidRPr="005701A1">
        <w:t>Bouchachia, Hamid, and Charlie Vanaret. 2011. “Incremental Learning Based on Growing Gaussian Mixture Models.”</w:t>
      </w:r>
    </w:p>
    <w:p w14:paraId="1F07E745" w14:textId="77777777" w:rsidR="005701A1" w:rsidRPr="005701A1" w:rsidRDefault="005701A1" w:rsidP="005701A1">
      <w:pPr>
        <w:pStyle w:val="Bibliography"/>
      </w:pPr>
      <w:r w:rsidRPr="005701A1">
        <w:t xml:space="preserve">Braun, James E., and Nitin Chaturvedi. 2002. “An Inverse Gray-Box Model for Transient Building Load Prediction.” </w:t>
      </w:r>
      <w:r w:rsidRPr="005701A1">
        <w:rPr>
          <w:i/>
          <w:iCs/>
        </w:rPr>
        <w:t>HVAC&amp;R Research</w:t>
      </w:r>
      <w:r w:rsidRPr="005701A1">
        <w:t xml:space="preserve"> 8(1): 73–99.</w:t>
      </w:r>
    </w:p>
    <w:p w14:paraId="0D401265" w14:textId="77777777" w:rsidR="005701A1" w:rsidRPr="005701A1" w:rsidRDefault="005701A1" w:rsidP="005701A1">
      <w:pPr>
        <w:pStyle w:val="Bibliography"/>
      </w:pPr>
      <w:r w:rsidRPr="005701A1">
        <w:t xml:space="preserve">Cederborg, Thomas, Ming Li, Adrien Baranes, and Pierre-Yves Oudeyer. 2010. “Incremental Local Online Gaussian Mixture Regression for Imitation Learning of Multiple Tasks.” In </w:t>
      </w:r>
      <w:r w:rsidRPr="005701A1">
        <w:rPr>
          <w:i/>
          <w:iCs/>
        </w:rPr>
        <w:t>2010 IEEE/RSJ International Conference on Intelligent Robots and Systems</w:t>
      </w:r>
      <w:r w:rsidRPr="005701A1">
        <w:t>, , 267–74.</w:t>
      </w:r>
    </w:p>
    <w:p w14:paraId="6E0E5560" w14:textId="77777777" w:rsidR="005701A1" w:rsidRPr="005701A1" w:rsidRDefault="005701A1" w:rsidP="005701A1">
      <w:pPr>
        <w:pStyle w:val="Bibliography"/>
      </w:pPr>
      <w:r w:rsidRPr="005701A1">
        <w:t xml:space="preserve">Clarke, Joseph. 2001. </w:t>
      </w:r>
      <w:r w:rsidRPr="005701A1">
        <w:rPr>
          <w:i/>
          <w:iCs/>
        </w:rPr>
        <w:t>Energy Simulation in Building Design</w:t>
      </w:r>
      <w:r w:rsidRPr="005701A1">
        <w:t>. 2nd ed. London: Routledge.</w:t>
      </w:r>
    </w:p>
    <w:p w14:paraId="36EE35EB" w14:textId="77777777" w:rsidR="005701A1" w:rsidRPr="005701A1" w:rsidRDefault="005701A1" w:rsidP="005701A1">
      <w:pPr>
        <w:pStyle w:val="Bibliography"/>
      </w:pPr>
      <w:r w:rsidRPr="005701A1">
        <w:t xml:space="preserve">Crawley, Drury B. et al. 2001. “EnergyPlus: Creating a New-Generation Building Energy Simulation Program.” </w:t>
      </w:r>
      <w:r w:rsidRPr="005701A1">
        <w:rPr>
          <w:i/>
          <w:iCs/>
        </w:rPr>
        <w:t>Energy and Buildings</w:t>
      </w:r>
      <w:r w:rsidRPr="005701A1">
        <w:t xml:space="preserve"> 33(4): 319–31.</w:t>
      </w:r>
    </w:p>
    <w:p w14:paraId="6B973D87" w14:textId="77777777" w:rsidR="005701A1" w:rsidRPr="005701A1" w:rsidRDefault="005701A1" w:rsidP="005701A1">
      <w:pPr>
        <w:pStyle w:val="Bibliography"/>
      </w:pPr>
      <w:r w:rsidRPr="005701A1">
        <w:t xml:space="preserve">Dong, Bing, Zhaoxuan Li, S. M. Mahbobur Rahman, and Rolando Vega. 2016. “A Hybrid Model Approach for Forecasting Future Residential Electricity Consumption.” </w:t>
      </w:r>
      <w:r w:rsidRPr="005701A1">
        <w:rPr>
          <w:i/>
          <w:iCs/>
        </w:rPr>
        <w:t>Energy and Buildings</w:t>
      </w:r>
      <w:r w:rsidRPr="005701A1">
        <w:t xml:space="preserve"> 117: 341–51.</w:t>
      </w:r>
    </w:p>
    <w:p w14:paraId="242056FC" w14:textId="77777777" w:rsidR="005701A1" w:rsidRPr="005701A1" w:rsidRDefault="005701A1" w:rsidP="005701A1">
      <w:pPr>
        <w:pStyle w:val="Bibliography"/>
      </w:pPr>
      <w:r w:rsidRPr="005701A1">
        <w:t xml:space="preserve">Goyal, Siddharth, Chenda Liao, and Prabir Barooah. 2011. “Identification of Multi-Zone Building Thermal Interaction Model from Data.” In </w:t>
      </w:r>
      <w:r w:rsidRPr="005701A1">
        <w:rPr>
          <w:i/>
          <w:iCs/>
        </w:rPr>
        <w:t>2011 50th IEEE Conference on Decision and Control and European Control Conference</w:t>
      </w:r>
      <w:r w:rsidRPr="005701A1">
        <w:t>, , 181–86.</w:t>
      </w:r>
    </w:p>
    <w:p w14:paraId="07B5CD9A" w14:textId="77777777" w:rsidR="005701A1" w:rsidRPr="005701A1" w:rsidRDefault="005701A1" w:rsidP="005701A1">
      <w:pPr>
        <w:pStyle w:val="Bibliography"/>
      </w:pPr>
      <w:r w:rsidRPr="005701A1">
        <w:lastRenderedPageBreak/>
        <w:t xml:space="preserve">Guenther, Janine, and Oliver Sawodny. 2019. “Feature Selection and Gaussian Process Regression for Personalized Thermal Comfort Prediction.” </w:t>
      </w:r>
      <w:r w:rsidRPr="005701A1">
        <w:rPr>
          <w:i/>
          <w:iCs/>
        </w:rPr>
        <w:t>Building and Environment</w:t>
      </w:r>
      <w:r w:rsidRPr="005701A1">
        <w:t xml:space="preserve"> 148: 448–58.</w:t>
      </w:r>
    </w:p>
    <w:p w14:paraId="649D4E6E" w14:textId="77777777" w:rsidR="005701A1" w:rsidRPr="005701A1" w:rsidRDefault="005701A1" w:rsidP="005701A1">
      <w:pPr>
        <w:pStyle w:val="Bibliography"/>
      </w:pPr>
      <w:r w:rsidRPr="005701A1">
        <w:t xml:space="preserve">Handbook, ASHRAE. 2001. “Fundamentals SI Edition.” </w:t>
      </w:r>
      <w:r w:rsidRPr="005701A1">
        <w:rPr>
          <w:i/>
          <w:iCs/>
        </w:rPr>
        <w:t>American Society of Heating, Refrigerating and Air-Conditioning Engineers, Inc., Atlanta, GA</w:t>
      </w:r>
      <w:r w:rsidRPr="005701A1">
        <w:t>.</w:t>
      </w:r>
    </w:p>
    <w:p w14:paraId="01D6C8BA" w14:textId="77777777" w:rsidR="005701A1" w:rsidRPr="005701A1" w:rsidRDefault="005701A1" w:rsidP="005701A1">
      <w:pPr>
        <w:pStyle w:val="Bibliography"/>
      </w:pPr>
      <w:r w:rsidRPr="005701A1">
        <w:t xml:space="preserve">James V. Miranda, Lester. 2018. “PySwarms: A Research Toolkit for Particle Swarm Optimization in Python.” </w:t>
      </w:r>
      <w:r w:rsidRPr="005701A1">
        <w:rPr>
          <w:i/>
          <w:iCs/>
        </w:rPr>
        <w:t>The Journal of Open Source Software</w:t>
      </w:r>
      <w:r w:rsidRPr="005701A1">
        <w:t xml:space="preserve"> 3(21): 433.</w:t>
      </w:r>
    </w:p>
    <w:p w14:paraId="27DF373A" w14:textId="77777777" w:rsidR="005701A1" w:rsidRPr="005701A1" w:rsidRDefault="005701A1" w:rsidP="005701A1">
      <w:pPr>
        <w:pStyle w:val="Bibliography"/>
      </w:pPr>
      <w:r w:rsidRPr="005701A1">
        <w:t xml:space="preserve">Joe, Jaewan, and Panagiota Karava. 2017. “Agent-Based System Identification for Control-Oriented Building Models.” </w:t>
      </w:r>
      <w:r w:rsidRPr="005701A1">
        <w:rPr>
          <w:i/>
          <w:iCs/>
        </w:rPr>
        <w:t>Journal of Building Performance Simulation</w:t>
      </w:r>
      <w:r w:rsidRPr="005701A1">
        <w:t xml:space="preserve"> 10(2): 183–204.</w:t>
      </w:r>
    </w:p>
    <w:p w14:paraId="395673A1" w14:textId="77777777" w:rsidR="005701A1" w:rsidRPr="005701A1" w:rsidRDefault="005701A1" w:rsidP="005701A1">
      <w:pPr>
        <w:pStyle w:val="Bibliography"/>
      </w:pPr>
      <w:r w:rsidRPr="005701A1">
        <w:t xml:space="preserve">———. 2019. “A Model Predictive Control Strategy to Optimize the Performance of Radiant Floor Heating and Cooling Systems in Office Buildings.” </w:t>
      </w:r>
      <w:r w:rsidRPr="005701A1">
        <w:rPr>
          <w:i/>
          <w:iCs/>
        </w:rPr>
        <w:t>Applied Energy</w:t>
      </w:r>
      <w:r w:rsidRPr="005701A1">
        <w:t xml:space="preserve"> 245: 65–77.</w:t>
      </w:r>
    </w:p>
    <w:p w14:paraId="449EC3E0" w14:textId="77777777" w:rsidR="005701A1" w:rsidRPr="005701A1" w:rsidRDefault="005701A1" w:rsidP="005701A1">
      <w:pPr>
        <w:pStyle w:val="Bibliography"/>
      </w:pPr>
      <w:r w:rsidRPr="005701A1">
        <w:t xml:space="preserve">Karami, Majid, and Liping Wang. 2018. “Fault Detection and Diagnosis for Nonlinear Systems: A New Adaptive Gaussian Mixture Modeling Approach.” </w:t>
      </w:r>
      <w:r w:rsidRPr="005701A1">
        <w:rPr>
          <w:i/>
          <w:iCs/>
        </w:rPr>
        <w:t>Energy and Buildings</w:t>
      </w:r>
      <w:r w:rsidRPr="005701A1">
        <w:t xml:space="preserve"> 166: 477–88.</w:t>
      </w:r>
    </w:p>
    <w:p w14:paraId="19CD40CB" w14:textId="77777777" w:rsidR="005701A1" w:rsidRPr="005701A1" w:rsidRDefault="005701A1" w:rsidP="005701A1">
      <w:pPr>
        <w:pStyle w:val="Bibliography"/>
      </w:pPr>
      <w:r w:rsidRPr="005701A1">
        <w:t xml:space="preserve">Koschenz, Markus, and Viktor Dorer. 1999. “Interaction of an Air System with Concrete Core Conditioning.” </w:t>
      </w:r>
      <w:r w:rsidRPr="005701A1">
        <w:rPr>
          <w:i/>
          <w:iCs/>
        </w:rPr>
        <w:t>Energy and Buildings</w:t>
      </w:r>
      <w:r w:rsidRPr="005701A1">
        <w:t xml:space="preserve"> 30(2): 139–45.</w:t>
      </w:r>
    </w:p>
    <w:p w14:paraId="723B6C1B" w14:textId="77777777" w:rsidR="005701A1" w:rsidRPr="005701A1" w:rsidRDefault="005701A1" w:rsidP="005701A1">
      <w:pPr>
        <w:pStyle w:val="Bibliography"/>
      </w:pPr>
      <w:r w:rsidRPr="005701A1">
        <w:t xml:space="preserve">Li, Deyang, and Zhihuan Song. 2020. “A Novel Incremental Gaussian Mixture Regression and Its Application for Time-Varying Multimodal Process Quality Prediction.” In </w:t>
      </w:r>
      <w:r w:rsidRPr="005701A1">
        <w:rPr>
          <w:i/>
          <w:iCs/>
        </w:rPr>
        <w:t>2020 IEEE 9th Data Driven Control and Learning Systems Conference (DDCLS)</w:t>
      </w:r>
      <w:r w:rsidRPr="005701A1">
        <w:t>, , 645–50.</w:t>
      </w:r>
    </w:p>
    <w:p w14:paraId="6CAF4922" w14:textId="77777777" w:rsidR="005701A1" w:rsidRPr="005701A1" w:rsidRDefault="005701A1" w:rsidP="005701A1">
      <w:pPr>
        <w:pStyle w:val="Bibliography"/>
      </w:pPr>
      <w:r w:rsidRPr="005701A1">
        <w:t xml:space="preserve">Liu, Kuixing et al. 2011. “Establishment and Validation of Modified Star-Type RC-Network Model for Concrete Core Cooling Slab.” </w:t>
      </w:r>
      <w:r w:rsidRPr="005701A1">
        <w:rPr>
          <w:i/>
          <w:iCs/>
        </w:rPr>
        <w:t>Energy and Buildings</w:t>
      </w:r>
      <w:r w:rsidRPr="005701A1">
        <w:t xml:space="preserve"> 43(9): 2378–84.</w:t>
      </w:r>
    </w:p>
    <w:p w14:paraId="1B958AF9" w14:textId="77777777" w:rsidR="005701A1" w:rsidRPr="005701A1" w:rsidRDefault="005701A1" w:rsidP="005701A1">
      <w:pPr>
        <w:pStyle w:val="Bibliography"/>
      </w:pPr>
      <w:r w:rsidRPr="005701A1">
        <w:t xml:space="preserve">Neumann, Hannah, Sebastian Gamisch, and Stefan Gschwander. 2021. “Comparison of RC-Model and FEM-Model for a PCM-Plate Storage Including Free Convection.” </w:t>
      </w:r>
      <w:r w:rsidRPr="005701A1">
        <w:rPr>
          <w:i/>
          <w:iCs/>
        </w:rPr>
        <w:t>Applied Thermal Engineering</w:t>
      </w:r>
      <w:r w:rsidRPr="005701A1">
        <w:t xml:space="preserve"> 196: 117232.</w:t>
      </w:r>
    </w:p>
    <w:p w14:paraId="53014268" w14:textId="77777777" w:rsidR="005701A1" w:rsidRPr="005701A1" w:rsidRDefault="005701A1" w:rsidP="005701A1">
      <w:pPr>
        <w:pStyle w:val="Bibliography"/>
      </w:pPr>
      <w:r w:rsidRPr="005701A1">
        <w:t xml:space="preserve">O’Dwyer, Edward et al. 2016. “Modelling and Disturbance Estimation for Model Predictive Control in Building Heating Systems.” </w:t>
      </w:r>
      <w:r w:rsidRPr="005701A1">
        <w:rPr>
          <w:i/>
          <w:iCs/>
        </w:rPr>
        <w:t>Energy and Buildings</w:t>
      </w:r>
      <w:r w:rsidRPr="005701A1">
        <w:t xml:space="preserve"> 130: 532–45.</w:t>
      </w:r>
    </w:p>
    <w:p w14:paraId="725D6259" w14:textId="77777777" w:rsidR="005701A1" w:rsidRPr="005701A1" w:rsidRDefault="005701A1" w:rsidP="005701A1">
      <w:pPr>
        <w:pStyle w:val="Bibliography"/>
      </w:pPr>
      <w:r w:rsidRPr="005701A1">
        <w:t xml:space="preserve">Rhee, Kyu-Nam, and Kwang Woo Kim. 2015. “A 50 Year Review of Basic and Applied Research in Radiant Heating and Cooling Systems for the Built Environment.” </w:t>
      </w:r>
      <w:r w:rsidRPr="005701A1">
        <w:rPr>
          <w:i/>
          <w:iCs/>
        </w:rPr>
        <w:t>Building and Environment</w:t>
      </w:r>
      <w:r w:rsidRPr="005701A1">
        <w:t xml:space="preserve"> 91: 166–90.</w:t>
      </w:r>
    </w:p>
    <w:p w14:paraId="0392F6FB" w14:textId="77777777" w:rsidR="005701A1" w:rsidRPr="005701A1" w:rsidRDefault="005701A1" w:rsidP="005701A1">
      <w:pPr>
        <w:pStyle w:val="Bibliography"/>
      </w:pPr>
      <w:r w:rsidRPr="005701A1">
        <w:t xml:space="preserve">Rodríguez Jara, Enrique Á. et al. 2016. “A New Analytical Approach for Simplified Thermal Modelling of Buildings: Self-Adjusting RC-Network Model.” </w:t>
      </w:r>
      <w:r w:rsidRPr="005701A1">
        <w:rPr>
          <w:i/>
          <w:iCs/>
        </w:rPr>
        <w:t>Energy and Buildings</w:t>
      </w:r>
      <w:r w:rsidRPr="005701A1">
        <w:t xml:space="preserve"> 130: 85–97.</w:t>
      </w:r>
    </w:p>
    <w:p w14:paraId="3819BE65" w14:textId="77777777" w:rsidR="005701A1" w:rsidRPr="005701A1" w:rsidRDefault="005701A1" w:rsidP="005701A1">
      <w:pPr>
        <w:pStyle w:val="Bibliography"/>
      </w:pPr>
      <w:r w:rsidRPr="005701A1">
        <w:t xml:space="preserve">Sourbron, M. et al. 2009. “Efficiently Produced Heat and Cold Is Squandered by Inappropriate Control Strategies: A Case Study.” </w:t>
      </w:r>
      <w:r w:rsidRPr="005701A1">
        <w:rPr>
          <w:i/>
          <w:iCs/>
        </w:rPr>
        <w:t>Energy and Buildings</w:t>
      </w:r>
      <w:r w:rsidRPr="005701A1">
        <w:t xml:space="preserve"> 41(10): 1091–98.</w:t>
      </w:r>
    </w:p>
    <w:p w14:paraId="4EA9FFE8" w14:textId="77777777" w:rsidR="005701A1" w:rsidRPr="005701A1" w:rsidRDefault="005701A1" w:rsidP="005701A1">
      <w:pPr>
        <w:pStyle w:val="Bibliography"/>
      </w:pPr>
      <w:r w:rsidRPr="005701A1">
        <w:t>Sung, Hsi Guang. 2004. “Gaussian Mixture Regression and Classification.” Ph.D. Rice University. https://www.proquest.com/docview/305155652/abstract/8C63788CCF824897PQ/1 (April 12, 2022).</w:t>
      </w:r>
    </w:p>
    <w:p w14:paraId="6ACB519A" w14:textId="77777777" w:rsidR="005701A1" w:rsidRPr="005701A1" w:rsidRDefault="005701A1" w:rsidP="005701A1">
      <w:pPr>
        <w:pStyle w:val="Bibliography"/>
      </w:pPr>
      <w:r w:rsidRPr="005701A1">
        <w:t xml:space="preserve">Wang, Liping, Robert Kubichek, and Xiaohui Zhou. 2018. “Adaptive Learning Based Data-Driven Models for Predicting Hourly Building Energy Use.” </w:t>
      </w:r>
      <w:r w:rsidRPr="005701A1">
        <w:rPr>
          <w:i/>
          <w:iCs/>
        </w:rPr>
        <w:t>Energy and Buildings</w:t>
      </w:r>
      <w:r w:rsidRPr="005701A1">
        <w:t xml:space="preserve"> 159: 454–61.</w:t>
      </w:r>
    </w:p>
    <w:p w14:paraId="1506777C" w14:textId="77777777" w:rsidR="005701A1" w:rsidRPr="005701A1" w:rsidRDefault="005701A1" w:rsidP="005701A1">
      <w:pPr>
        <w:pStyle w:val="Bibliography"/>
      </w:pPr>
      <w:r w:rsidRPr="005701A1">
        <w:t xml:space="preserve">Zhang, Rui, Khee Poh Lam, Shi-chune Yao, and Yongjie Zhang. 2013. “Coupled EnergyPlus and Computational Fluid Dynamics Simulation for Natural Ventilation.” </w:t>
      </w:r>
      <w:r w:rsidRPr="005701A1">
        <w:rPr>
          <w:i/>
          <w:iCs/>
        </w:rPr>
        <w:t>Building and Environment</w:t>
      </w:r>
      <w:r w:rsidRPr="005701A1">
        <w:t xml:space="preserve"> 68: 100–113.</w:t>
      </w:r>
    </w:p>
    <w:p w14:paraId="4F445FE8" w14:textId="419DDAF8" w:rsidR="005701A1" w:rsidRDefault="005701A1" w:rsidP="0043009B">
      <w:pPr>
        <w:rPr>
          <w:bdr w:val="none" w:sz="0" w:space="0" w:color="auto" w:frame="1"/>
        </w:rPr>
      </w:pPr>
      <w:r>
        <w:rPr>
          <w:bdr w:val="none" w:sz="0" w:space="0" w:color="auto" w:frame="1"/>
        </w:rPr>
        <w:fldChar w:fldCharType="end"/>
      </w:r>
    </w:p>
    <w:p w14:paraId="1B97AAD7" w14:textId="77777777" w:rsidR="001E3D5B" w:rsidRPr="005F7DE3" w:rsidRDefault="001E3D5B" w:rsidP="00447E3E">
      <w:pPr>
        <w:rPr>
          <w:lang w:eastAsia="zh-CN"/>
        </w:rPr>
      </w:pPr>
    </w:p>
    <w:sectPr w:rsidR="001E3D5B" w:rsidRPr="005F7DE3" w:rsidSect="0054522F">
      <w:headerReference w:type="even" r:id="rId16"/>
      <w:headerReference w:type="default" r:id="rId17"/>
      <w:footerReference w:type="default" r:id="rId18"/>
      <w:pgSz w:w="12240" w:h="15840" w:code="1"/>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3E9E74" w14:textId="77777777" w:rsidR="00C50E44" w:rsidRDefault="00C50E44">
      <w:r>
        <w:separator/>
      </w:r>
    </w:p>
  </w:endnote>
  <w:endnote w:type="continuationSeparator" w:id="0">
    <w:p w14:paraId="3BEB8C72" w14:textId="77777777" w:rsidR="00C50E44" w:rsidRDefault="00C50E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6A20C5" w14:textId="77777777" w:rsidR="007F01E9" w:rsidRPr="001C1A98" w:rsidRDefault="001C1A98" w:rsidP="007C0E14">
    <w:pPr>
      <w:pStyle w:val="Footer"/>
      <w:jc w:val="center"/>
      <w:rPr>
        <w:rFonts w:ascii="Arial" w:hAnsi="Arial" w:cs="Arial"/>
      </w:rPr>
    </w:pPr>
    <w:r w:rsidRPr="001C1A98">
      <w:rPr>
        <w:rFonts w:ascii="Arial" w:hAnsi="Arial" w:cs="Arial"/>
      </w:rPr>
      <w:t>7</w:t>
    </w:r>
    <w:r w:rsidR="00497C38" w:rsidRPr="001C1A98">
      <w:rPr>
        <w:rFonts w:ascii="Arial" w:hAnsi="Arial" w:cs="Arial"/>
        <w:vertAlign w:val="superscript"/>
      </w:rPr>
      <w:t>th</w:t>
    </w:r>
    <w:r w:rsidR="003A4983" w:rsidRPr="001C1A98">
      <w:rPr>
        <w:rFonts w:ascii="Arial" w:hAnsi="Arial" w:cs="Arial"/>
      </w:rPr>
      <w:t xml:space="preserve"> </w:t>
    </w:r>
    <w:r w:rsidR="007356C9" w:rsidRPr="001C1A98">
      <w:rPr>
        <w:rFonts w:ascii="Arial" w:hAnsi="Arial" w:cs="Arial"/>
      </w:rPr>
      <w:t xml:space="preserve">International </w:t>
    </w:r>
    <w:r w:rsidR="0008288F" w:rsidRPr="001C1A98">
      <w:rPr>
        <w:rFonts w:ascii="Arial" w:hAnsi="Arial" w:cs="Arial"/>
      </w:rPr>
      <w:t>High Performance Buildings</w:t>
    </w:r>
    <w:r w:rsidR="007356C9" w:rsidRPr="001C1A98">
      <w:rPr>
        <w:rFonts w:ascii="Arial" w:hAnsi="Arial" w:cs="Arial"/>
      </w:rPr>
      <w:t xml:space="preserve"> Confer</w:t>
    </w:r>
    <w:r w:rsidR="007F01E9" w:rsidRPr="001C1A98">
      <w:rPr>
        <w:rFonts w:ascii="Arial" w:hAnsi="Arial" w:cs="Arial"/>
      </w:rPr>
      <w:t xml:space="preserve">ence at Purdue, </w:t>
    </w:r>
    <w:r w:rsidR="00692C84" w:rsidRPr="001C1A98">
      <w:rPr>
        <w:rFonts w:ascii="Arial" w:hAnsi="Arial" w:cs="Arial"/>
      </w:rPr>
      <w:t xml:space="preserve">July </w:t>
    </w:r>
    <w:r w:rsidRPr="001C1A98">
      <w:rPr>
        <w:rFonts w:ascii="Arial" w:hAnsi="Arial" w:cs="Arial"/>
      </w:rPr>
      <w:t>10 – 14, 202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52D85C" w14:textId="77777777" w:rsidR="00C50E44" w:rsidRDefault="00C50E44">
      <w:r>
        <w:separator/>
      </w:r>
    </w:p>
  </w:footnote>
  <w:footnote w:type="continuationSeparator" w:id="0">
    <w:p w14:paraId="3AA62527" w14:textId="77777777" w:rsidR="00C50E44" w:rsidRDefault="00C50E4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5B4323" w14:textId="77777777" w:rsidR="007356C9" w:rsidRDefault="007356C9" w:rsidP="00BA02B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92B6C1C" w14:textId="77777777" w:rsidR="007356C9" w:rsidRDefault="007356C9" w:rsidP="00742799">
    <w:pPr>
      <w:pStyle w:val="Header"/>
      <w:ind w:right="360"/>
    </w:pPr>
  </w:p>
  <w:p w14:paraId="51DF3235" w14:textId="77777777" w:rsidR="007356C9" w:rsidRDefault="007356C9"/>
  <w:p w14:paraId="7A95F264" w14:textId="77777777" w:rsidR="007356C9" w:rsidRDefault="007356C9"/>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85D0CE" w14:textId="77777777" w:rsidR="007356C9" w:rsidRDefault="007356C9" w:rsidP="00742799">
    <w:pPr>
      <w:pStyle w:val="Header"/>
      <w:ind w:right="360"/>
      <w:jc w:val="right"/>
    </w:pPr>
  </w:p>
  <w:p w14:paraId="0EA83D84" w14:textId="77777777" w:rsidR="007356C9" w:rsidRPr="00742799" w:rsidRDefault="007356C9" w:rsidP="0069419B">
    <w:pPr>
      <w:pStyle w:val="Header"/>
      <w:jc w:val="right"/>
      <w:rPr>
        <w:rStyle w:val="PageNumber"/>
        <w:b/>
        <w:sz w:val="24"/>
        <w:szCs w:val="24"/>
      </w:rPr>
    </w:pPr>
    <w:r w:rsidRPr="003A2DB4">
      <w:rPr>
        <w:rStyle w:val="PageNumber"/>
        <w:b/>
        <w:i/>
        <w:sz w:val="24"/>
        <w:szCs w:val="24"/>
      </w:rPr>
      <w:t xml:space="preserve"> </w:t>
    </w:r>
    <w:r w:rsidR="0008288F">
      <w:rPr>
        <w:rStyle w:val="PageNumber"/>
        <w:b/>
        <w:i/>
        <w:sz w:val="24"/>
        <w:szCs w:val="24"/>
      </w:rPr>
      <w:t>3</w:t>
    </w:r>
    <w:r>
      <w:rPr>
        <w:rStyle w:val="PageNumber"/>
        <w:b/>
        <w:i/>
        <w:sz w:val="24"/>
        <w:szCs w:val="24"/>
      </w:rPr>
      <w:t>##</w:t>
    </w:r>
    <w:r w:rsidRPr="003A2DB4">
      <w:rPr>
        <w:rStyle w:val="PageNumber"/>
        <w:b/>
        <w:i/>
        <w:sz w:val="24"/>
        <w:szCs w:val="24"/>
      </w:rPr>
      <w:t>#</w:t>
    </w:r>
    <w:r>
      <w:rPr>
        <w:rStyle w:val="PageNumber"/>
        <w:b/>
        <w:sz w:val="24"/>
        <w:szCs w:val="24"/>
      </w:rPr>
      <w:t xml:space="preserve">, Page </w:t>
    </w:r>
    <w:r w:rsidRPr="00742799">
      <w:rPr>
        <w:rStyle w:val="PageNumber"/>
        <w:b/>
        <w:sz w:val="24"/>
        <w:szCs w:val="24"/>
      </w:rPr>
      <w:fldChar w:fldCharType="begin"/>
    </w:r>
    <w:r w:rsidRPr="00742799">
      <w:rPr>
        <w:rStyle w:val="PageNumber"/>
        <w:b/>
        <w:sz w:val="24"/>
        <w:szCs w:val="24"/>
      </w:rPr>
      <w:instrText xml:space="preserve">PAGE  </w:instrText>
    </w:r>
    <w:r w:rsidRPr="00742799">
      <w:rPr>
        <w:rStyle w:val="PageNumber"/>
        <w:b/>
        <w:sz w:val="24"/>
        <w:szCs w:val="24"/>
      </w:rPr>
      <w:fldChar w:fldCharType="separate"/>
    </w:r>
    <w:r w:rsidR="00F71CBA">
      <w:rPr>
        <w:rStyle w:val="PageNumber"/>
        <w:b/>
        <w:noProof/>
        <w:sz w:val="24"/>
        <w:szCs w:val="24"/>
      </w:rPr>
      <w:t>4</w:t>
    </w:r>
    <w:r w:rsidRPr="00742799">
      <w:rPr>
        <w:rStyle w:val="PageNumber"/>
        <w:b/>
        <w:sz w:val="24"/>
        <w:szCs w:val="24"/>
      </w:rPr>
      <w:fldChar w:fldCharType="end"/>
    </w:r>
  </w:p>
  <w:p w14:paraId="674C99C9" w14:textId="77777777" w:rsidR="007356C9" w:rsidRDefault="007356C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2735541F"/>
    <w:multiLevelType w:val="singleLevel"/>
    <w:tmpl w:val="F1387B40"/>
    <w:lvl w:ilvl="0">
      <w:start w:val="1"/>
      <w:numFmt w:val="decimal"/>
      <w:lvlText w:val="%1."/>
      <w:legacy w:legacy="1" w:legacySpace="0" w:legacyIndent="283"/>
      <w:lvlJc w:val="left"/>
      <w:pPr>
        <w:ind w:left="283" w:hanging="283"/>
      </w:pPr>
    </w:lvl>
  </w:abstractNum>
  <w:abstractNum w:abstractNumId="2" w15:restartNumberingAfterBreak="0">
    <w:nsid w:val="277F6AE5"/>
    <w:multiLevelType w:val="hybridMultilevel"/>
    <w:tmpl w:val="00865FC0"/>
    <w:lvl w:ilvl="0" w:tplc="0F267A2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B032786"/>
    <w:multiLevelType w:val="hybridMultilevel"/>
    <w:tmpl w:val="E78C9D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31B2721"/>
    <w:multiLevelType w:val="singleLevel"/>
    <w:tmpl w:val="AFA4DC96"/>
    <w:lvl w:ilvl="0">
      <w:start w:val="1"/>
      <w:numFmt w:val="decimal"/>
      <w:lvlText w:val="%1."/>
      <w:legacy w:legacy="1" w:legacySpace="0" w:legacyIndent="360"/>
      <w:lvlJc w:val="left"/>
      <w:pPr>
        <w:ind w:left="360" w:hanging="360"/>
      </w:pPr>
    </w:lvl>
  </w:abstractNum>
  <w:num w:numId="1" w16cid:durableId="469057834">
    <w:abstractNumId w:val="4"/>
  </w:num>
  <w:num w:numId="2" w16cid:durableId="1620526953">
    <w:abstractNumId w:val="4"/>
    <w:lvlOverride w:ilvl="0">
      <w:lvl w:ilvl="0">
        <w:start w:val="1"/>
        <w:numFmt w:val="decimal"/>
        <w:lvlText w:val="%1."/>
        <w:legacy w:legacy="1" w:legacySpace="0" w:legacyIndent="360"/>
        <w:lvlJc w:val="left"/>
        <w:pPr>
          <w:ind w:left="360" w:hanging="360"/>
        </w:pPr>
      </w:lvl>
    </w:lvlOverride>
  </w:num>
  <w:num w:numId="3" w16cid:durableId="808597416">
    <w:abstractNumId w:val="1"/>
  </w:num>
  <w:num w:numId="4" w16cid:durableId="1721204661">
    <w:abstractNumId w:val="1"/>
    <w:lvlOverride w:ilvl="0">
      <w:lvl w:ilvl="0">
        <w:start w:val="1"/>
        <w:numFmt w:val="decimal"/>
        <w:lvlText w:val="%1."/>
        <w:legacy w:legacy="1" w:legacySpace="0" w:legacyIndent="283"/>
        <w:lvlJc w:val="left"/>
        <w:pPr>
          <w:ind w:left="283" w:hanging="283"/>
        </w:pPr>
      </w:lvl>
    </w:lvlOverride>
  </w:num>
  <w:num w:numId="5" w16cid:durableId="387994544">
    <w:abstractNumId w:val="0"/>
    <w:lvlOverride w:ilvl="0">
      <w:lvl w:ilvl="0">
        <w:numFmt w:val="bullet"/>
        <w:lvlText w:val=""/>
        <w:legacy w:legacy="1" w:legacySpace="0" w:legacyIndent="360"/>
        <w:lvlJc w:val="left"/>
        <w:pPr>
          <w:ind w:left="720" w:hanging="360"/>
        </w:pPr>
        <w:rPr>
          <w:rFonts w:ascii="Symbol" w:hAnsi="Symbol" w:hint="default"/>
        </w:rPr>
      </w:lvl>
    </w:lvlOverride>
  </w:num>
  <w:num w:numId="6" w16cid:durableId="659700471">
    <w:abstractNumId w:val="3"/>
  </w:num>
  <w:num w:numId="7" w16cid:durableId="2087064940">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chen Wu">
    <w15:presenceInfo w15:providerId="None" w15:userId="Lichen Wu"/>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50"/>
  </w:hdrShapeDefaults>
  <w:footnotePr>
    <w:footnote w:id="-1"/>
    <w:footnote w:id="0"/>
  </w:footnotePr>
  <w:endnotePr>
    <w:endnote w:id="-1"/>
    <w:endnote w:id="0"/>
  </w:endnotePr>
  <w:compat>
    <w:doNotUseHTMLParagraphAutoSpacing/>
    <w:useFELayou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ayNDE0tbQwNbQwNTcwtDRS0lEKTi0uzszPAykwrgUAocx16iwAAAA="/>
  </w:docVars>
  <w:rsids>
    <w:rsidRoot w:val="00734A8B"/>
    <w:rsid w:val="00003350"/>
    <w:rsid w:val="00003F50"/>
    <w:rsid w:val="00010C26"/>
    <w:rsid w:val="00011514"/>
    <w:rsid w:val="000116A4"/>
    <w:rsid w:val="00012700"/>
    <w:rsid w:val="0001391E"/>
    <w:rsid w:val="00013F24"/>
    <w:rsid w:val="0001492B"/>
    <w:rsid w:val="00015864"/>
    <w:rsid w:val="0002779E"/>
    <w:rsid w:val="000312A9"/>
    <w:rsid w:val="00032E3B"/>
    <w:rsid w:val="000342C1"/>
    <w:rsid w:val="000350D2"/>
    <w:rsid w:val="00044F96"/>
    <w:rsid w:val="00051F6B"/>
    <w:rsid w:val="00054660"/>
    <w:rsid w:val="000564BB"/>
    <w:rsid w:val="0005731E"/>
    <w:rsid w:val="00061434"/>
    <w:rsid w:val="00061787"/>
    <w:rsid w:val="000664E3"/>
    <w:rsid w:val="0007734F"/>
    <w:rsid w:val="00077F8D"/>
    <w:rsid w:val="00080C2E"/>
    <w:rsid w:val="000822A1"/>
    <w:rsid w:val="000827FA"/>
    <w:rsid w:val="0008288F"/>
    <w:rsid w:val="000835A8"/>
    <w:rsid w:val="000838D2"/>
    <w:rsid w:val="00084C5E"/>
    <w:rsid w:val="000856B7"/>
    <w:rsid w:val="00087CC0"/>
    <w:rsid w:val="000911DA"/>
    <w:rsid w:val="0009191C"/>
    <w:rsid w:val="000949D9"/>
    <w:rsid w:val="00096457"/>
    <w:rsid w:val="00096E5D"/>
    <w:rsid w:val="000A0EB5"/>
    <w:rsid w:val="000A2985"/>
    <w:rsid w:val="000A2E54"/>
    <w:rsid w:val="000A2F41"/>
    <w:rsid w:val="000B13D6"/>
    <w:rsid w:val="000B3DE1"/>
    <w:rsid w:val="000B45FB"/>
    <w:rsid w:val="000B5835"/>
    <w:rsid w:val="000B6EA5"/>
    <w:rsid w:val="000C12E6"/>
    <w:rsid w:val="000C24BB"/>
    <w:rsid w:val="000D1570"/>
    <w:rsid w:val="000D3117"/>
    <w:rsid w:val="000D358B"/>
    <w:rsid w:val="000D429F"/>
    <w:rsid w:val="000D4A40"/>
    <w:rsid w:val="000D5C1C"/>
    <w:rsid w:val="000D6704"/>
    <w:rsid w:val="000D79F5"/>
    <w:rsid w:val="000E0228"/>
    <w:rsid w:val="000E1892"/>
    <w:rsid w:val="000E2160"/>
    <w:rsid w:val="000E2CA7"/>
    <w:rsid w:val="000E5FF3"/>
    <w:rsid w:val="000E6F46"/>
    <w:rsid w:val="000F006E"/>
    <w:rsid w:val="000F158D"/>
    <w:rsid w:val="000F2762"/>
    <w:rsid w:val="000F39DB"/>
    <w:rsid w:val="000F53AF"/>
    <w:rsid w:val="000F5C3E"/>
    <w:rsid w:val="000F6828"/>
    <w:rsid w:val="0010010F"/>
    <w:rsid w:val="0010242C"/>
    <w:rsid w:val="00102551"/>
    <w:rsid w:val="001047A7"/>
    <w:rsid w:val="0010696B"/>
    <w:rsid w:val="00107F32"/>
    <w:rsid w:val="0011178C"/>
    <w:rsid w:val="00111B14"/>
    <w:rsid w:val="001122BE"/>
    <w:rsid w:val="00115AA8"/>
    <w:rsid w:val="00120781"/>
    <w:rsid w:val="00120B3B"/>
    <w:rsid w:val="00120EEC"/>
    <w:rsid w:val="00120FD7"/>
    <w:rsid w:val="00123030"/>
    <w:rsid w:val="00124E81"/>
    <w:rsid w:val="00127B73"/>
    <w:rsid w:val="0013096E"/>
    <w:rsid w:val="00130CF9"/>
    <w:rsid w:val="00134129"/>
    <w:rsid w:val="001352C2"/>
    <w:rsid w:val="00136006"/>
    <w:rsid w:val="00136DC7"/>
    <w:rsid w:val="001413C1"/>
    <w:rsid w:val="0014477F"/>
    <w:rsid w:val="0014731B"/>
    <w:rsid w:val="0014793E"/>
    <w:rsid w:val="0015610A"/>
    <w:rsid w:val="00157723"/>
    <w:rsid w:val="00157BEE"/>
    <w:rsid w:val="0016181E"/>
    <w:rsid w:val="00163AA8"/>
    <w:rsid w:val="00164D12"/>
    <w:rsid w:val="0016577D"/>
    <w:rsid w:val="00166AC6"/>
    <w:rsid w:val="0016754A"/>
    <w:rsid w:val="00167A84"/>
    <w:rsid w:val="00171DC7"/>
    <w:rsid w:val="0017237F"/>
    <w:rsid w:val="001728E9"/>
    <w:rsid w:val="00175E91"/>
    <w:rsid w:val="001766D6"/>
    <w:rsid w:val="00180C04"/>
    <w:rsid w:val="001817E2"/>
    <w:rsid w:val="00184E3E"/>
    <w:rsid w:val="001851E9"/>
    <w:rsid w:val="0019278F"/>
    <w:rsid w:val="00192D89"/>
    <w:rsid w:val="00195D52"/>
    <w:rsid w:val="001A2A06"/>
    <w:rsid w:val="001A34D3"/>
    <w:rsid w:val="001A3C5A"/>
    <w:rsid w:val="001A433F"/>
    <w:rsid w:val="001A50EE"/>
    <w:rsid w:val="001A7004"/>
    <w:rsid w:val="001A76CC"/>
    <w:rsid w:val="001A77A6"/>
    <w:rsid w:val="001A7EC3"/>
    <w:rsid w:val="001B008E"/>
    <w:rsid w:val="001B13EF"/>
    <w:rsid w:val="001B4B0A"/>
    <w:rsid w:val="001B6420"/>
    <w:rsid w:val="001B6C6E"/>
    <w:rsid w:val="001B6CB9"/>
    <w:rsid w:val="001C05E3"/>
    <w:rsid w:val="001C17EA"/>
    <w:rsid w:val="001C1A98"/>
    <w:rsid w:val="001C2B5E"/>
    <w:rsid w:val="001C4A3C"/>
    <w:rsid w:val="001C5DE2"/>
    <w:rsid w:val="001C6856"/>
    <w:rsid w:val="001C7869"/>
    <w:rsid w:val="001D1176"/>
    <w:rsid w:val="001D19BD"/>
    <w:rsid w:val="001E0914"/>
    <w:rsid w:val="001E0F94"/>
    <w:rsid w:val="001E1B06"/>
    <w:rsid w:val="001E3D5B"/>
    <w:rsid w:val="001F2F6C"/>
    <w:rsid w:val="001F6598"/>
    <w:rsid w:val="001F6879"/>
    <w:rsid w:val="00205D35"/>
    <w:rsid w:val="00213CDF"/>
    <w:rsid w:val="002176AB"/>
    <w:rsid w:val="002234F5"/>
    <w:rsid w:val="00223C27"/>
    <w:rsid w:val="00226D89"/>
    <w:rsid w:val="00226F73"/>
    <w:rsid w:val="00230478"/>
    <w:rsid w:val="002319BB"/>
    <w:rsid w:val="00232E05"/>
    <w:rsid w:val="00234233"/>
    <w:rsid w:val="00234AA3"/>
    <w:rsid w:val="0024076D"/>
    <w:rsid w:val="00240A6D"/>
    <w:rsid w:val="00247715"/>
    <w:rsid w:val="00261D8D"/>
    <w:rsid w:val="002658E3"/>
    <w:rsid w:val="00266D1E"/>
    <w:rsid w:val="00270034"/>
    <w:rsid w:val="00270B25"/>
    <w:rsid w:val="002756E7"/>
    <w:rsid w:val="002767D3"/>
    <w:rsid w:val="0028215C"/>
    <w:rsid w:val="00283684"/>
    <w:rsid w:val="00284736"/>
    <w:rsid w:val="0028609E"/>
    <w:rsid w:val="0028668B"/>
    <w:rsid w:val="002955FA"/>
    <w:rsid w:val="00295D03"/>
    <w:rsid w:val="002A0D0C"/>
    <w:rsid w:val="002A66E5"/>
    <w:rsid w:val="002A67BC"/>
    <w:rsid w:val="002A6B44"/>
    <w:rsid w:val="002A7248"/>
    <w:rsid w:val="002A73D6"/>
    <w:rsid w:val="002B02A5"/>
    <w:rsid w:val="002B1990"/>
    <w:rsid w:val="002B1D11"/>
    <w:rsid w:val="002B219B"/>
    <w:rsid w:val="002B30CC"/>
    <w:rsid w:val="002B3449"/>
    <w:rsid w:val="002B57E3"/>
    <w:rsid w:val="002C2A9A"/>
    <w:rsid w:val="002C2FCA"/>
    <w:rsid w:val="002C4328"/>
    <w:rsid w:val="002C4365"/>
    <w:rsid w:val="002C771F"/>
    <w:rsid w:val="002C7955"/>
    <w:rsid w:val="002C7AD3"/>
    <w:rsid w:val="002D009B"/>
    <w:rsid w:val="002D2997"/>
    <w:rsid w:val="002D4406"/>
    <w:rsid w:val="002D7DC8"/>
    <w:rsid w:val="002E1CE3"/>
    <w:rsid w:val="002E4B94"/>
    <w:rsid w:val="002E56EA"/>
    <w:rsid w:val="002E673B"/>
    <w:rsid w:val="002E7DB0"/>
    <w:rsid w:val="002F01D9"/>
    <w:rsid w:val="002F030B"/>
    <w:rsid w:val="002F0356"/>
    <w:rsid w:val="002F41A4"/>
    <w:rsid w:val="002F6486"/>
    <w:rsid w:val="002F69FD"/>
    <w:rsid w:val="00300DAC"/>
    <w:rsid w:val="00301069"/>
    <w:rsid w:val="003019F1"/>
    <w:rsid w:val="00301C84"/>
    <w:rsid w:val="003028A1"/>
    <w:rsid w:val="0031035B"/>
    <w:rsid w:val="003106BE"/>
    <w:rsid w:val="0031229C"/>
    <w:rsid w:val="0031392A"/>
    <w:rsid w:val="00314660"/>
    <w:rsid w:val="00321504"/>
    <w:rsid w:val="003223F5"/>
    <w:rsid w:val="00323710"/>
    <w:rsid w:val="0032664E"/>
    <w:rsid w:val="003267CB"/>
    <w:rsid w:val="0033121A"/>
    <w:rsid w:val="00333C87"/>
    <w:rsid w:val="00334E60"/>
    <w:rsid w:val="0033745D"/>
    <w:rsid w:val="00337E25"/>
    <w:rsid w:val="00337E80"/>
    <w:rsid w:val="00342168"/>
    <w:rsid w:val="00344707"/>
    <w:rsid w:val="00346C26"/>
    <w:rsid w:val="00347E7C"/>
    <w:rsid w:val="0035246E"/>
    <w:rsid w:val="00354DC9"/>
    <w:rsid w:val="00355381"/>
    <w:rsid w:val="00365D10"/>
    <w:rsid w:val="00366FFA"/>
    <w:rsid w:val="00375C20"/>
    <w:rsid w:val="00390D81"/>
    <w:rsid w:val="003912FC"/>
    <w:rsid w:val="00391A0F"/>
    <w:rsid w:val="00391AAE"/>
    <w:rsid w:val="00391C7C"/>
    <w:rsid w:val="00391DF8"/>
    <w:rsid w:val="00393D52"/>
    <w:rsid w:val="00393FBA"/>
    <w:rsid w:val="00395705"/>
    <w:rsid w:val="003A07DF"/>
    <w:rsid w:val="003A2DB4"/>
    <w:rsid w:val="003A30ED"/>
    <w:rsid w:val="003A45F5"/>
    <w:rsid w:val="003A4983"/>
    <w:rsid w:val="003A52F4"/>
    <w:rsid w:val="003A5763"/>
    <w:rsid w:val="003A6222"/>
    <w:rsid w:val="003A6E96"/>
    <w:rsid w:val="003A6EB5"/>
    <w:rsid w:val="003B0672"/>
    <w:rsid w:val="003B0BBC"/>
    <w:rsid w:val="003B7544"/>
    <w:rsid w:val="003C0F0C"/>
    <w:rsid w:val="003C1B14"/>
    <w:rsid w:val="003C5746"/>
    <w:rsid w:val="003C646C"/>
    <w:rsid w:val="003C762C"/>
    <w:rsid w:val="003C7BC2"/>
    <w:rsid w:val="003C7D20"/>
    <w:rsid w:val="003D0745"/>
    <w:rsid w:val="003D18DC"/>
    <w:rsid w:val="003D2780"/>
    <w:rsid w:val="003D30FD"/>
    <w:rsid w:val="003D3D7C"/>
    <w:rsid w:val="003D3E87"/>
    <w:rsid w:val="003D4C94"/>
    <w:rsid w:val="003D6683"/>
    <w:rsid w:val="003E0830"/>
    <w:rsid w:val="003E202B"/>
    <w:rsid w:val="003E3B22"/>
    <w:rsid w:val="003E3E05"/>
    <w:rsid w:val="003E58A6"/>
    <w:rsid w:val="003E6258"/>
    <w:rsid w:val="003E65A2"/>
    <w:rsid w:val="003E7DD4"/>
    <w:rsid w:val="003F6FD9"/>
    <w:rsid w:val="004041BA"/>
    <w:rsid w:val="004059E1"/>
    <w:rsid w:val="00411604"/>
    <w:rsid w:val="00412D34"/>
    <w:rsid w:val="00421F09"/>
    <w:rsid w:val="004241C1"/>
    <w:rsid w:val="00424D50"/>
    <w:rsid w:val="0043009B"/>
    <w:rsid w:val="004303CF"/>
    <w:rsid w:val="00430965"/>
    <w:rsid w:val="00432B1F"/>
    <w:rsid w:val="00433413"/>
    <w:rsid w:val="00436B6E"/>
    <w:rsid w:val="00436FD4"/>
    <w:rsid w:val="00437A49"/>
    <w:rsid w:val="00447D40"/>
    <w:rsid w:val="00447E3E"/>
    <w:rsid w:val="00450CAB"/>
    <w:rsid w:val="00451610"/>
    <w:rsid w:val="00451830"/>
    <w:rsid w:val="00451FBD"/>
    <w:rsid w:val="00452338"/>
    <w:rsid w:val="00453D53"/>
    <w:rsid w:val="00462110"/>
    <w:rsid w:val="004633EB"/>
    <w:rsid w:val="0046626F"/>
    <w:rsid w:val="00467593"/>
    <w:rsid w:val="00471646"/>
    <w:rsid w:val="00471AEA"/>
    <w:rsid w:val="004722C9"/>
    <w:rsid w:val="00473B42"/>
    <w:rsid w:val="00473C0B"/>
    <w:rsid w:val="00474A83"/>
    <w:rsid w:val="0047555C"/>
    <w:rsid w:val="00475C4C"/>
    <w:rsid w:val="00476B69"/>
    <w:rsid w:val="00482FCA"/>
    <w:rsid w:val="004837FF"/>
    <w:rsid w:val="004845F2"/>
    <w:rsid w:val="004863F8"/>
    <w:rsid w:val="00490213"/>
    <w:rsid w:val="00492785"/>
    <w:rsid w:val="00493FF4"/>
    <w:rsid w:val="00497C38"/>
    <w:rsid w:val="004A032E"/>
    <w:rsid w:val="004A064F"/>
    <w:rsid w:val="004A5826"/>
    <w:rsid w:val="004A63D3"/>
    <w:rsid w:val="004A6944"/>
    <w:rsid w:val="004A7017"/>
    <w:rsid w:val="004B07C4"/>
    <w:rsid w:val="004B0FA7"/>
    <w:rsid w:val="004B2BF8"/>
    <w:rsid w:val="004B2C86"/>
    <w:rsid w:val="004C0107"/>
    <w:rsid w:val="004C21F9"/>
    <w:rsid w:val="004C3895"/>
    <w:rsid w:val="004C4084"/>
    <w:rsid w:val="004C51D0"/>
    <w:rsid w:val="004C59D6"/>
    <w:rsid w:val="004D0944"/>
    <w:rsid w:val="004D0BFC"/>
    <w:rsid w:val="004D6A5C"/>
    <w:rsid w:val="004D6EB8"/>
    <w:rsid w:val="004E0916"/>
    <w:rsid w:val="004E2F90"/>
    <w:rsid w:val="004E30D9"/>
    <w:rsid w:val="004E3DA1"/>
    <w:rsid w:val="004F076D"/>
    <w:rsid w:val="004F1F57"/>
    <w:rsid w:val="004F3C66"/>
    <w:rsid w:val="004F4421"/>
    <w:rsid w:val="004F51B5"/>
    <w:rsid w:val="004F5EA1"/>
    <w:rsid w:val="00500202"/>
    <w:rsid w:val="005026FA"/>
    <w:rsid w:val="00504DA5"/>
    <w:rsid w:val="00507605"/>
    <w:rsid w:val="0051113A"/>
    <w:rsid w:val="005115E6"/>
    <w:rsid w:val="00514999"/>
    <w:rsid w:val="0052041C"/>
    <w:rsid w:val="00521E1D"/>
    <w:rsid w:val="0052482C"/>
    <w:rsid w:val="00527C0E"/>
    <w:rsid w:val="00530F4C"/>
    <w:rsid w:val="00533915"/>
    <w:rsid w:val="005400CF"/>
    <w:rsid w:val="00541B81"/>
    <w:rsid w:val="00541CA8"/>
    <w:rsid w:val="00543C7D"/>
    <w:rsid w:val="0054522F"/>
    <w:rsid w:val="00546B13"/>
    <w:rsid w:val="00546BD1"/>
    <w:rsid w:val="00551874"/>
    <w:rsid w:val="005534DD"/>
    <w:rsid w:val="00556D5A"/>
    <w:rsid w:val="00560829"/>
    <w:rsid w:val="0056344C"/>
    <w:rsid w:val="00563B8A"/>
    <w:rsid w:val="005701A1"/>
    <w:rsid w:val="00573371"/>
    <w:rsid w:val="005747C8"/>
    <w:rsid w:val="00575472"/>
    <w:rsid w:val="0057564F"/>
    <w:rsid w:val="00575F1E"/>
    <w:rsid w:val="00581852"/>
    <w:rsid w:val="00581879"/>
    <w:rsid w:val="0058225D"/>
    <w:rsid w:val="00582EE9"/>
    <w:rsid w:val="005832E2"/>
    <w:rsid w:val="00587F12"/>
    <w:rsid w:val="00592875"/>
    <w:rsid w:val="005933D5"/>
    <w:rsid w:val="00593A98"/>
    <w:rsid w:val="00597DDA"/>
    <w:rsid w:val="005A097A"/>
    <w:rsid w:val="005A24DD"/>
    <w:rsid w:val="005A53DF"/>
    <w:rsid w:val="005A6566"/>
    <w:rsid w:val="005A75D6"/>
    <w:rsid w:val="005A7F71"/>
    <w:rsid w:val="005B0CBA"/>
    <w:rsid w:val="005B1AF0"/>
    <w:rsid w:val="005B5984"/>
    <w:rsid w:val="005B76F7"/>
    <w:rsid w:val="005C04FC"/>
    <w:rsid w:val="005C2177"/>
    <w:rsid w:val="005C2ED5"/>
    <w:rsid w:val="005C33FC"/>
    <w:rsid w:val="005C3921"/>
    <w:rsid w:val="005C3B7F"/>
    <w:rsid w:val="005C4C2B"/>
    <w:rsid w:val="005C5B54"/>
    <w:rsid w:val="005C7DF7"/>
    <w:rsid w:val="005D0184"/>
    <w:rsid w:val="005D15F8"/>
    <w:rsid w:val="005D175C"/>
    <w:rsid w:val="005D7174"/>
    <w:rsid w:val="005E0DC5"/>
    <w:rsid w:val="005E37D4"/>
    <w:rsid w:val="005F3835"/>
    <w:rsid w:val="005F3A5B"/>
    <w:rsid w:val="005F7DE1"/>
    <w:rsid w:val="005F7DE3"/>
    <w:rsid w:val="0060072F"/>
    <w:rsid w:val="00600DBA"/>
    <w:rsid w:val="00604119"/>
    <w:rsid w:val="00604265"/>
    <w:rsid w:val="00605D3C"/>
    <w:rsid w:val="006064B5"/>
    <w:rsid w:val="0060727A"/>
    <w:rsid w:val="00607396"/>
    <w:rsid w:val="006074D8"/>
    <w:rsid w:val="0061508B"/>
    <w:rsid w:val="006168A0"/>
    <w:rsid w:val="0062156D"/>
    <w:rsid w:val="00624581"/>
    <w:rsid w:val="00624D6A"/>
    <w:rsid w:val="006257EF"/>
    <w:rsid w:val="0062676E"/>
    <w:rsid w:val="00626F5E"/>
    <w:rsid w:val="00632542"/>
    <w:rsid w:val="00634833"/>
    <w:rsid w:val="00635DD4"/>
    <w:rsid w:val="00643CC4"/>
    <w:rsid w:val="006465B7"/>
    <w:rsid w:val="006501E2"/>
    <w:rsid w:val="006566CF"/>
    <w:rsid w:val="00656BDE"/>
    <w:rsid w:val="006571AE"/>
    <w:rsid w:val="0065759F"/>
    <w:rsid w:val="00660702"/>
    <w:rsid w:val="00662BEA"/>
    <w:rsid w:val="00664E49"/>
    <w:rsid w:val="00667394"/>
    <w:rsid w:val="0067326A"/>
    <w:rsid w:val="00673746"/>
    <w:rsid w:val="0067465E"/>
    <w:rsid w:val="00676F4E"/>
    <w:rsid w:val="00680202"/>
    <w:rsid w:val="0068041B"/>
    <w:rsid w:val="00682654"/>
    <w:rsid w:val="0068314E"/>
    <w:rsid w:val="00684A70"/>
    <w:rsid w:val="00692C84"/>
    <w:rsid w:val="006934E4"/>
    <w:rsid w:val="0069419B"/>
    <w:rsid w:val="006A378B"/>
    <w:rsid w:val="006A6864"/>
    <w:rsid w:val="006B0297"/>
    <w:rsid w:val="006B5CB1"/>
    <w:rsid w:val="006B62D7"/>
    <w:rsid w:val="006B6C2F"/>
    <w:rsid w:val="006B77F2"/>
    <w:rsid w:val="006C1CC9"/>
    <w:rsid w:val="006C22CE"/>
    <w:rsid w:val="006C599F"/>
    <w:rsid w:val="006D03A9"/>
    <w:rsid w:val="006D0498"/>
    <w:rsid w:val="006D0A58"/>
    <w:rsid w:val="006D47B4"/>
    <w:rsid w:val="006D7DC2"/>
    <w:rsid w:val="006E2128"/>
    <w:rsid w:val="006E2A2A"/>
    <w:rsid w:val="006F0B39"/>
    <w:rsid w:val="006F11EC"/>
    <w:rsid w:val="006F18F2"/>
    <w:rsid w:val="006F1ED1"/>
    <w:rsid w:val="006F6DFB"/>
    <w:rsid w:val="00700110"/>
    <w:rsid w:val="0070094C"/>
    <w:rsid w:val="00702CA4"/>
    <w:rsid w:val="007032D7"/>
    <w:rsid w:val="007059B7"/>
    <w:rsid w:val="00706A76"/>
    <w:rsid w:val="00707894"/>
    <w:rsid w:val="00712F54"/>
    <w:rsid w:val="00716309"/>
    <w:rsid w:val="00720B8B"/>
    <w:rsid w:val="00721531"/>
    <w:rsid w:val="00722527"/>
    <w:rsid w:val="007233C2"/>
    <w:rsid w:val="00730914"/>
    <w:rsid w:val="007311D2"/>
    <w:rsid w:val="00734491"/>
    <w:rsid w:val="00734A8B"/>
    <w:rsid w:val="007356C9"/>
    <w:rsid w:val="00735E65"/>
    <w:rsid w:val="00740AF4"/>
    <w:rsid w:val="00740B88"/>
    <w:rsid w:val="00742799"/>
    <w:rsid w:val="00747E11"/>
    <w:rsid w:val="00754693"/>
    <w:rsid w:val="00754E6A"/>
    <w:rsid w:val="00755097"/>
    <w:rsid w:val="007570C6"/>
    <w:rsid w:val="00760631"/>
    <w:rsid w:val="00764557"/>
    <w:rsid w:val="0076604F"/>
    <w:rsid w:val="00767AB5"/>
    <w:rsid w:val="00770D41"/>
    <w:rsid w:val="0077249E"/>
    <w:rsid w:val="007759D2"/>
    <w:rsid w:val="00777185"/>
    <w:rsid w:val="00786E38"/>
    <w:rsid w:val="00787C6D"/>
    <w:rsid w:val="00791A2C"/>
    <w:rsid w:val="00792414"/>
    <w:rsid w:val="00794940"/>
    <w:rsid w:val="007A3894"/>
    <w:rsid w:val="007A465F"/>
    <w:rsid w:val="007B2BE9"/>
    <w:rsid w:val="007B5D76"/>
    <w:rsid w:val="007B68BC"/>
    <w:rsid w:val="007B7760"/>
    <w:rsid w:val="007C096E"/>
    <w:rsid w:val="007C0E14"/>
    <w:rsid w:val="007C1854"/>
    <w:rsid w:val="007C1B00"/>
    <w:rsid w:val="007C226A"/>
    <w:rsid w:val="007C49E9"/>
    <w:rsid w:val="007D29CB"/>
    <w:rsid w:val="007D3773"/>
    <w:rsid w:val="007D53FE"/>
    <w:rsid w:val="007E0949"/>
    <w:rsid w:val="007E0CD9"/>
    <w:rsid w:val="007E27E4"/>
    <w:rsid w:val="007E3E7C"/>
    <w:rsid w:val="007E487D"/>
    <w:rsid w:val="007E670F"/>
    <w:rsid w:val="007F01E9"/>
    <w:rsid w:val="007F19F1"/>
    <w:rsid w:val="007F1BB3"/>
    <w:rsid w:val="007F45A3"/>
    <w:rsid w:val="007F4813"/>
    <w:rsid w:val="007F4BE2"/>
    <w:rsid w:val="007F4EC6"/>
    <w:rsid w:val="007F50E7"/>
    <w:rsid w:val="008021C5"/>
    <w:rsid w:val="00803E74"/>
    <w:rsid w:val="00804030"/>
    <w:rsid w:val="00810715"/>
    <w:rsid w:val="00810C50"/>
    <w:rsid w:val="00811505"/>
    <w:rsid w:val="00812F43"/>
    <w:rsid w:val="00815DE1"/>
    <w:rsid w:val="00816063"/>
    <w:rsid w:val="008206A4"/>
    <w:rsid w:val="0082259C"/>
    <w:rsid w:val="00825873"/>
    <w:rsid w:val="00830170"/>
    <w:rsid w:val="008304A9"/>
    <w:rsid w:val="00835525"/>
    <w:rsid w:val="00837FDB"/>
    <w:rsid w:val="00844F19"/>
    <w:rsid w:val="008457CE"/>
    <w:rsid w:val="0084681B"/>
    <w:rsid w:val="0084724C"/>
    <w:rsid w:val="0085006F"/>
    <w:rsid w:val="008500F6"/>
    <w:rsid w:val="00850EFE"/>
    <w:rsid w:val="00851877"/>
    <w:rsid w:val="0085203D"/>
    <w:rsid w:val="00854725"/>
    <w:rsid w:val="00855726"/>
    <w:rsid w:val="008603D6"/>
    <w:rsid w:val="0086155B"/>
    <w:rsid w:val="008629B9"/>
    <w:rsid w:val="00864F09"/>
    <w:rsid w:val="008661CF"/>
    <w:rsid w:val="00866877"/>
    <w:rsid w:val="00866928"/>
    <w:rsid w:val="0086755E"/>
    <w:rsid w:val="00873057"/>
    <w:rsid w:val="008736DF"/>
    <w:rsid w:val="00874E03"/>
    <w:rsid w:val="00876FE8"/>
    <w:rsid w:val="0088264D"/>
    <w:rsid w:val="00882A18"/>
    <w:rsid w:val="00883F2A"/>
    <w:rsid w:val="00884433"/>
    <w:rsid w:val="00890159"/>
    <w:rsid w:val="008906E6"/>
    <w:rsid w:val="008919E2"/>
    <w:rsid w:val="00891C0B"/>
    <w:rsid w:val="00896FFF"/>
    <w:rsid w:val="008A1767"/>
    <w:rsid w:val="008A17E2"/>
    <w:rsid w:val="008A3BA9"/>
    <w:rsid w:val="008A49EC"/>
    <w:rsid w:val="008A55E4"/>
    <w:rsid w:val="008A7FBF"/>
    <w:rsid w:val="008B70D4"/>
    <w:rsid w:val="008B71BC"/>
    <w:rsid w:val="008C14BB"/>
    <w:rsid w:val="008C5E5B"/>
    <w:rsid w:val="008C7192"/>
    <w:rsid w:val="008C7C82"/>
    <w:rsid w:val="008D11C7"/>
    <w:rsid w:val="008D129C"/>
    <w:rsid w:val="008D22D5"/>
    <w:rsid w:val="008D283E"/>
    <w:rsid w:val="008D2C64"/>
    <w:rsid w:val="008D39CA"/>
    <w:rsid w:val="008D3C96"/>
    <w:rsid w:val="008D4BC1"/>
    <w:rsid w:val="008D5C56"/>
    <w:rsid w:val="008E1FAA"/>
    <w:rsid w:val="008F04BE"/>
    <w:rsid w:val="008F22FD"/>
    <w:rsid w:val="008F2572"/>
    <w:rsid w:val="008F6A72"/>
    <w:rsid w:val="0090144F"/>
    <w:rsid w:val="0091397D"/>
    <w:rsid w:val="0091449C"/>
    <w:rsid w:val="009157D1"/>
    <w:rsid w:val="00917C36"/>
    <w:rsid w:val="00921A49"/>
    <w:rsid w:val="00925EA5"/>
    <w:rsid w:val="0092798E"/>
    <w:rsid w:val="00930C07"/>
    <w:rsid w:val="009349CA"/>
    <w:rsid w:val="00934D2F"/>
    <w:rsid w:val="009415BD"/>
    <w:rsid w:val="0094265D"/>
    <w:rsid w:val="0094389E"/>
    <w:rsid w:val="00944367"/>
    <w:rsid w:val="00944936"/>
    <w:rsid w:val="009478CD"/>
    <w:rsid w:val="009512A0"/>
    <w:rsid w:val="00953BD5"/>
    <w:rsid w:val="009549E2"/>
    <w:rsid w:val="00956EF6"/>
    <w:rsid w:val="009606C1"/>
    <w:rsid w:val="00961179"/>
    <w:rsid w:val="0096173B"/>
    <w:rsid w:val="00962C91"/>
    <w:rsid w:val="009649F0"/>
    <w:rsid w:val="00971AFD"/>
    <w:rsid w:val="00972520"/>
    <w:rsid w:val="009736B4"/>
    <w:rsid w:val="00975C21"/>
    <w:rsid w:val="0097650F"/>
    <w:rsid w:val="0098153B"/>
    <w:rsid w:val="0098628D"/>
    <w:rsid w:val="00987B71"/>
    <w:rsid w:val="00992D3F"/>
    <w:rsid w:val="00993553"/>
    <w:rsid w:val="00993E5E"/>
    <w:rsid w:val="009A083D"/>
    <w:rsid w:val="009A4932"/>
    <w:rsid w:val="009A4AD0"/>
    <w:rsid w:val="009A57F1"/>
    <w:rsid w:val="009A5999"/>
    <w:rsid w:val="009A7900"/>
    <w:rsid w:val="009B3995"/>
    <w:rsid w:val="009B5227"/>
    <w:rsid w:val="009B557E"/>
    <w:rsid w:val="009B7CC7"/>
    <w:rsid w:val="009C131C"/>
    <w:rsid w:val="009C1CAA"/>
    <w:rsid w:val="009C342F"/>
    <w:rsid w:val="009C44EA"/>
    <w:rsid w:val="009C512C"/>
    <w:rsid w:val="009C5907"/>
    <w:rsid w:val="009C5B81"/>
    <w:rsid w:val="009D4BEE"/>
    <w:rsid w:val="009D7B5A"/>
    <w:rsid w:val="009E3D3D"/>
    <w:rsid w:val="009E3FB2"/>
    <w:rsid w:val="009F08C4"/>
    <w:rsid w:val="009F1AAC"/>
    <w:rsid w:val="009F215E"/>
    <w:rsid w:val="009F299C"/>
    <w:rsid w:val="009F53BF"/>
    <w:rsid w:val="009F75A3"/>
    <w:rsid w:val="00A0022A"/>
    <w:rsid w:val="00A029F2"/>
    <w:rsid w:val="00A05A9A"/>
    <w:rsid w:val="00A076C2"/>
    <w:rsid w:val="00A10C6E"/>
    <w:rsid w:val="00A13BFA"/>
    <w:rsid w:val="00A167B9"/>
    <w:rsid w:val="00A16FDD"/>
    <w:rsid w:val="00A1707D"/>
    <w:rsid w:val="00A2076A"/>
    <w:rsid w:val="00A20F58"/>
    <w:rsid w:val="00A2339B"/>
    <w:rsid w:val="00A27328"/>
    <w:rsid w:val="00A328B1"/>
    <w:rsid w:val="00A32B1B"/>
    <w:rsid w:val="00A32FB7"/>
    <w:rsid w:val="00A3786D"/>
    <w:rsid w:val="00A406F4"/>
    <w:rsid w:val="00A439FF"/>
    <w:rsid w:val="00A43F9E"/>
    <w:rsid w:val="00A4662E"/>
    <w:rsid w:val="00A46C87"/>
    <w:rsid w:val="00A554A7"/>
    <w:rsid w:val="00A56DB3"/>
    <w:rsid w:val="00A57370"/>
    <w:rsid w:val="00A60F9E"/>
    <w:rsid w:val="00A63423"/>
    <w:rsid w:val="00A725F8"/>
    <w:rsid w:val="00A7341F"/>
    <w:rsid w:val="00A75E62"/>
    <w:rsid w:val="00A772BB"/>
    <w:rsid w:val="00A80017"/>
    <w:rsid w:val="00A81326"/>
    <w:rsid w:val="00A81A9A"/>
    <w:rsid w:val="00A81C8E"/>
    <w:rsid w:val="00A8570C"/>
    <w:rsid w:val="00A86194"/>
    <w:rsid w:val="00A87C3F"/>
    <w:rsid w:val="00A87D78"/>
    <w:rsid w:val="00A90CF4"/>
    <w:rsid w:val="00A917F5"/>
    <w:rsid w:val="00A91C89"/>
    <w:rsid w:val="00A9220E"/>
    <w:rsid w:val="00A92705"/>
    <w:rsid w:val="00A94DE9"/>
    <w:rsid w:val="00A95D15"/>
    <w:rsid w:val="00A976AA"/>
    <w:rsid w:val="00AA15CA"/>
    <w:rsid w:val="00AA18AD"/>
    <w:rsid w:val="00AB1FCF"/>
    <w:rsid w:val="00AB4AF6"/>
    <w:rsid w:val="00AB7126"/>
    <w:rsid w:val="00AC07B6"/>
    <w:rsid w:val="00AC27B2"/>
    <w:rsid w:val="00AC3A31"/>
    <w:rsid w:val="00AC3E25"/>
    <w:rsid w:val="00AC7676"/>
    <w:rsid w:val="00AD0024"/>
    <w:rsid w:val="00AD0284"/>
    <w:rsid w:val="00AD418C"/>
    <w:rsid w:val="00AD4DFF"/>
    <w:rsid w:val="00AD5DB6"/>
    <w:rsid w:val="00AD6441"/>
    <w:rsid w:val="00AE2E46"/>
    <w:rsid w:val="00AE37D1"/>
    <w:rsid w:val="00AE76F6"/>
    <w:rsid w:val="00AF48A3"/>
    <w:rsid w:val="00AF4DBD"/>
    <w:rsid w:val="00AF6978"/>
    <w:rsid w:val="00AF72CB"/>
    <w:rsid w:val="00AF77D1"/>
    <w:rsid w:val="00B052DC"/>
    <w:rsid w:val="00B0575F"/>
    <w:rsid w:val="00B060F6"/>
    <w:rsid w:val="00B10D9B"/>
    <w:rsid w:val="00B1125B"/>
    <w:rsid w:val="00B1431F"/>
    <w:rsid w:val="00B2048F"/>
    <w:rsid w:val="00B20D68"/>
    <w:rsid w:val="00B212FE"/>
    <w:rsid w:val="00B228BC"/>
    <w:rsid w:val="00B23544"/>
    <w:rsid w:val="00B23785"/>
    <w:rsid w:val="00B26135"/>
    <w:rsid w:val="00B26DF7"/>
    <w:rsid w:val="00B27D5F"/>
    <w:rsid w:val="00B33466"/>
    <w:rsid w:val="00B33DE9"/>
    <w:rsid w:val="00B343D3"/>
    <w:rsid w:val="00B3467E"/>
    <w:rsid w:val="00B358C6"/>
    <w:rsid w:val="00B36E78"/>
    <w:rsid w:val="00B43940"/>
    <w:rsid w:val="00B43959"/>
    <w:rsid w:val="00B44256"/>
    <w:rsid w:val="00B45772"/>
    <w:rsid w:val="00B45DCC"/>
    <w:rsid w:val="00B461B7"/>
    <w:rsid w:val="00B50A22"/>
    <w:rsid w:val="00B518B5"/>
    <w:rsid w:val="00B51A0B"/>
    <w:rsid w:val="00B52BE3"/>
    <w:rsid w:val="00B60C87"/>
    <w:rsid w:val="00B63435"/>
    <w:rsid w:val="00B64271"/>
    <w:rsid w:val="00B64AA5"/>
    <w:rsid w:val="00B67364"/>
    <w:rsid w:val="00B674D3"/>
    <w:rsid w:val="00B676F8"/>
    <w:rsid w:val="00B67919"/>
    <w:rsid w:val="00B71870"/>
    <w:rsid w:val="00B71B61"/>
    <w:rsid w:val="00B738C5"/>
    <w:rsid w:val="00B73911"/>
    <w:rsid w:val="00B769A9"/>
    <w:rsid w:val="00B77225"/>
    <w:rsid w:val="00B77835"/>
    <w:rsid w:val="00B80A4C"/>
    <w:rsid w:val="00B80B9D"/>
    <w:rsid w:val="00B82569"/>
    <w:rsid w:val="00B82831"/>
    <w:rsid w:val="00B834A1"/>
    <w:rsid w:val="00B835D7"/>
    <w:rsid w:val="00B839AD"/>
    <w:rsid w:val="00B83C4A"/>
    <w:rsid w:val="00B8463E"/>
    <w:rsid w:val="00B84F6F"/>
    <w:rsid w:val="00B932EC"/>
    <w:rsid w:val="00B96C6F"/>
    <w:rsid w:val="00B970C2"/>
    <w:rsid w:val="00BA02B5"/>
    <w:rsid w:val="00BA1280"/>
    <w:rsid w:val="00BA1868"/>
    <w:rsid w:val="00BA5F99"/>
    <w:rsid w:val="00BA79BE"/>
    <w:rsid w:val="00BB05CE"/>
    <w:rsid w:val="00BB08F9"/>
    <w:rsid w:val="00BB142D"/>
    <w:rsid w:val="00BB31D6"/>
    <w:rsid w:val="00BB4101"/>
    <w:rsid w:val="00BB444F"/>
    <w:rsid w:val="00BB5B60"/>
    <w:rsid w:val="00BC1AAD"/>
    <w:rsid w:val="00BC1BE2"/>
    <w:rsid w:val="00BC1CA8"/>
    <w:rsid w:val="00BD08A8"/>
    <w:rsid w:val="00BD09F8"/>
    <w:rsid w:val="00BD1E49"/>
    <w:rsid w:val="00BD2185"/>
    <w:rsid w:val="00BD4B0A"/>
    <w:rsid w:val="00BD674C"/>
    <w:rsid w:val="00BD6957"/>
    <w:rsid w:val="00BE5387"/>
    <w:rsid w:val="00BE54DD"/>
    <w:rsid w:val="00BE5FA7"/>
    <w:rsid w:val="00BE7B0E"/>
    <w:rsid w:val="00BF24D9"/>
    <w:rsid w:val="00BF68B3"/>
    <w:rsid w:val="00BF68F2"/>
    <w:rsid w:val="00C00670"/>
    <w:rsid w:val="00C0067D"/>
    <w:rsid w:val="00C0385C"/>
    <w:rsid w:val="00C156E5"/>
    <w:rsid w:val="00C15C01"/>
    <w:rsid w:val="00C20615"/>
    <w:rsid w:val="00C20760"/>
    <w:rsid w:val="00C234C8"/>
    <w:rsid w:val="00C23D87"/>
    <w:rsid w:val="00C27CEF"/>
    <w:rsid w:val="00C301F9"/>
    <w:rsid w:val="00C31BCD"/>
    <w:rsid w:val="00C3490B"/>
    <w:rsid w:val="00C369B8"/>
    <w:rsid w:val="00C36FC7"/>
    <w:rsid w:val="00C377C4"/>
    <w:rsid w:val="00C41BEC"/>
    <w:rsid w:val="00C41F2D"/>
    <w:rsid w:val="00C4330D"/>
    <w:rsid w:val="00C44260"/>
    <w:rsid w:val="00C44859"/>
    <w:rsid w:val="00C50E44"/>
    <w:rsid w:val="00C516D3"/>
    <w:rsid w:val="00C52EA9"/>
    <w:rsid w:val="00C54B3B"/>
    <w:rsid w:val="00C56E01"/>
    <w:rsid w:val="00C601F8"/>
    <w:rsid w:val="00C61EAE"/>
    <w:rsid w:val="00C625B9"/>
    <w:rsid w:val="00C627AF"/>
    <w:rsid w:val="00C6333D"/>
    <w:rsid w:val="00C64756"/>
    <w:rsid w:val="00C65FFD"/>
    <w:rsid w:val="00C6636F"/>
    <w:rsid w:val="00C7131D"/>
    <w:rsid w:val="00C71523"/>
    <w:rsid w:val="00C751D9"/>
    <w:rsid w:val="00C75947"/>
    <w:rsid w:val="00C759AF"/>
    <w:rsid w:val="00C76091"/>
    <w:rsid w:val="00C8249C"/>
    <w:rsid w:val="00C83081"/>
    <w:rsid w:val="00C83D21"/>
    <w:rsid w:val="00C85935"/>
    <w:rsid w:val="00C86E5D"/>
    <w:rsid w:val="00C90A65"/>
    <w:rsid w:val="00C91E0E"/>
    <w:rsid w:val="00C92108"/>
    <w:rsid w:val="00C924D4"/>
    <w:rsid w:val="00C941FD"/>
    <w:rsid w:val="00C94FA1"/>
    <w:rsid w:val="00C955F8"/>
    <w:rsid w:val="00CA45E5"/>
    <w:rsid w:val="00CA5167"/>
    <w:rsid w:val="00CA5DFE"/>
    <w:rsid w:val="00CB0856"/>
    <w:rsid w:val="00CB195C"/>
    <w:rsid w:val="00CB1B80"/>
    <w:rsid w:val="00CB4BF7"/>
    <w:rsid w:val="00CB763F"/>
    <w:rsid w:val="00CC06CB"/>
    <w:rsid w:val="00CC0A6B"/>
    <w:rsid w:val="00CC5984"/>
    <w:rsid w:val="00CC5CA2"/>
    <w:rsid w:val="00CC6B14"/>
    <w:rsid w:val="00CD1828"/>
    <w:rsid w:val="00CD43A3"/>
    <w:rsid w:val="00CD451C"/>
    <w:rsid w:val="00CD5554"/>
    <w:rsid w:val="00CD6C40"/>
    <w:rsid w:val="00CD7074"/>
    <w:rsid w:val="00CE066C"/>
    <w:rsid w:val="00CE33C2"/>
    <w:rsid w:val="00CE76AF"/>
    <w:rsid w:val="00CF0A07"/>
    <w:rsid w:val="00CF5548"/>
    <w:rsid w:val="00D01AFF"/>
    <w:rsid w:val="00D05281"/>
    <w:rsid w:val="00D06296"/>
    <w:rsid w:val="00D066A1"/>
    <w:rsid w:val="00D06F87"/>
    <w:rsid w:val="00D1064D"/>
    <w:rsid w:val="00D10714"/>
    <w:rsid w:val="00D11B99"/>
    <w:rsid w:val="00D11F2C"/>
    <w:rsid w:val="00D27EC6"/>
    <w:rsid w:val="00D27F8D"/>
    <w:rsid w:val="00D3244B"/>
    <w:rsid w:val="00D34769"/>
    <w:rsid w:val="00D41C0E"/>
    <w:rsid w:val="00D45149"/>
    <w:rsid w:val="00D476BE"/>
    <w:rsid w:val="00D4783E"/>
    <w:rsid w:val="00D47CBD"/>
    <w:rsid w:val="00D5327E"/>
    <w:rsid w:val="00D5352C"/>
    <w:rsid w:val="00D539BA"/>
    <w:rsid w:val="00D6118D"/>
    <w:rsid w:val="00D612DE"/>
    <w:rsid w:val="00D64B86"/>
    <w:rsid w:val="00D65155"/>
    <w:rsid w:val="00D659F1"/>
    <w:rsid w:val="00D67EF9"/>
    <w:rsid w:val="00D7225C"/>
    <w:rsid w:val="00D73EEF"/>
    <w:rsid w:val="00D8157B"/>
    <w:rsid w:val="00D8655B"/>
    <w:rsid w:val="00D868BB"/>
    <w:rsid w:val="00D86C17"/>
    <w:rsid w:val="00D9277D"/>
    <w:rsid w:val="00D9513D"/>
    <w:rsid w:val="00DA03CD"/>
    <w:rsid w:val="00DA2C7C"/>
    <w:rsid w:val="00DA3EB5"/>
    <w:rsid w:val="00DA40C9"/>
    <w:rsid w:val="00DA57EC"/>
    <w:rsid w:val="00DB7B1A"/>
    <w:rsid w:val="00DC3481"/>
    <w:rsid w:val="00DC48D6"/>
    <w:rsid w:val="00DC5632"/>
    <w:rsid w:val="00DC6A80"/>
    <w:rsid w:val="00DD20DD"/>
    <w:rsid w:val="00DD215F"/>
    <w:rsid w:val="00DE0852"/>
    <w:rsid w:val="00DE17CB"/>
    <w:rsid w:val="00DE36EC"/>
    <w:rsid w:val="00DE64F2"/>
    <w:rsid w:val="00DE660D"/>
    <w:rsid w:val="00DE6DC7"/>
    <w:rsid w:val="00DF0DD6"/>
    <w:rsid w:val="00DF153B"/>
    <w:rsid w:val="00DF340C"/>
    <w:rsid w:val="00DF3A2B"/>
    <w:rsid w:val="00DF3DB6"/>
    <w:rsid w:val="00DF46F1"/>
    <w:rsid w:val="00DF545D"/>
    <w:rsid w:val="00DF5F91"/>
    <w:rsid w:val="00DF7CE7"/>
    <w:rsid w:val="00E006EA"/>
    <w:rsid w:val="00E00ED8"/>
    <w:rsid w:val="00E0100A"/>
    <w:rsid w:val="00E031A4"/>
    <w:rsid w:val="00E07F2E"/>
    <w:rsid w:val="00E110D0"/>
    <w:rsid w:val="00E1503C"/>
    <w:rsid w:val="00E22387"/>
    <w:rsid w:val="00E230D9"/>
    <w:rsid w:val="00E23B26"/>
    <w:rsid w:val="00E24AC9"/>
    <w:rsid w:val="00E25514"/>
    <w:rsid w:val="00E31266"/>
    <w:rsid w:val="00E321EB"/>
    <w:rsid w:val="00E3239A"/>
    <w:rsid w:val="00E41A68"/>
    <w:rsid w:val="00E41F6A"/>
    <w:rsid w:val="00E425BE"/>
    <w:rsid w:val="00E4350D"/>
    <w:rsid w:val="00E43729"/>
    <w:rsid w:val="00E4497A"/>
    <w:rsid w:val="00E449A3"/>
    <w:rsid w:val="00E45DAF"/>
    <w:rsid w:val="00E51352"/>
    <w:rsid w:val="00E52179"/>
    <w:rsid w:val="00E52CB4"/>
    <w:rsid w:val="00E53C77"/>
    <w:rsid w:val="00E55B12"/>
    <w:rsid w:val="00E55B30"/>
    <w:rsid w:val="00E56C8C"/>
    <w:rsid w:val="00E578C7"/>
    <w:rsid w:val="00E60801"/>
    <w:rsid w:val="00E62C29"/>
    <w:rsid w:val="00E64BAA"/>
    <w:rsid w:val="00E6632A"/>
    <w:rsid w:val="00E67B60"/>
    <w:rsid w:val="00E72A8D"/>
    <w:rsid w:val="00E75375"/>
    <w:rsid w:val="00E81D4E"/>
    <w:rsid w:val="00E86AD5"/>
    <w:rsid w:val="00E91231"/>
    <w:rsid w:val="00E9252E"/>
    <w:rsid w:val="00E9326C"/>
    <w:rsid w:val="00E95301"/>
    <w:rsid w:val="00E976B6"/>
    <w:rsid w:val="00EA01D1"/>
    <w:rsid w:val="00EA4789"/>
    <w:rsid w:val="00EA4D83"/>
    <w:rsid w:val="00EA6233"/>
    <w:rsid w:val="00EB1862"/>
    <w:rsid w:val="00EB1AD6"/>
    <w:rsid w:val="00EB429A"/>
    <w:rsid w:val="00EB4CE8"/>
    <w:rsid w:val="00EB5D44"/>
    <w:rsid w:val="00EB63F1"/>
    <w:rsid w:val="00EB679D"/>
    <w:rsid w:val="00ED6C94"/>
    <w:rsid w:val="00ED744A"/>
    <w:rsid w:val="00ED7CE6"/>
    <w:rsid w:val="00EE0680"/>
    <w:rsid w:val="00EE1A38"/>
    <w:rsid w:val="00EE202F"/>
    <w:rsid w:val="00EE2F1C"/>
    <w:rsid w:val="00EE3832"/>
    <w:rsid w:val="00EF062C"/>
    <w:rsid w:val="00EF134B"/>
    <w:rsid w:val="00EF5285"/>
    <w:rsid w:val="00F05239"/>
    <w:rsid w:val="00F079F7"/>
    <w:rsid w:val="00F11A75"/>
    <w:rsid w:val="00F136C2"/>
    <w:rsid w:val="00F1423C"/>
    <w:rsid w:val="00F217C6"/>
    <w:rsid w:val="00F23169"/>
    <w:rsid w:val="00F237ED"/>
    <w:rsid w:val="00F2465D"/>
    <w:rsid w:val="00F2512E"/>
    <w:rsid w:val="00F2687A"/>
    <w:rsid w:val="00F30FCF"/>
    <w:rsid w:val="00F328DB"/>
    <w:rsid w:val="00F33341"/>
    <w:rsid w:val="00F3353D"/>
    <w:rsid w:val="00F34078"/>
    <w:rsid w:val="00F3734B"/>
    <w:rsid w:val="00F37403"/>
    <w:rsid w:val="00F37609"/>
    <w:rsid w:val="00F42C36"/>
    <w:rsid w:val="00F42E5C"/>
    <w:rsid w:val="00F42F10"/>
    <w:rsid w:val="00F44120"/>
    <w:rsid w:val="00F4429F"/>
    <w:rsid w:val="00F4532F"/>
    <w:rsid w:val="00F505E7"/>
    <w:rsid w:val="00F527F5"/>
    <w:rsid w:val="00F52A42"/>
    <w:rsid w:val="00F578BF"/>
    <w:rsid w:val="00F63650"/>
    <w:rsid w:val="00F641A4"/>
    <w:rsid w:val="00F64476"/>
    <w:rsid w:val="00F64E36"/>
    <w:rsid w:val="00F66628"/>
    <w:rsid w:val="00F70224"/>
    <w:rsid w:val="00F71449"/>
    <w:rsid w:val="00F71CBA"/>
    <w:rsid w:val="00F73050"/>
    <w:rsid w:val="00F736C2"/>
    <w:rsid w:val="00F74CF3"/>
    <w:rsid w:val="00F76945"/>
    <w:rsid w:val="00F77110"/>
    <w:rsid w:val="00F81482"/>
    <w:rsid w:val="00F84DA6"/>
    <w:rsid w:val="00F85D96"/>
    <w:rsid w:val="00F862DC"/>
    <w:rsid w:val="00F8712E"/>
    <w:rsid w:val="00F9206B"/>
    <w:rsid w:val="00F9209E"/>
    <w:rsid w:val="00F92259"/>
    <w:rsid w:val="00F92E45"/>
    <w:rsid w:val="00F96662"/>
    <w:rsid w:val="00F96867"/>
    <w:rsid w:val="00FA0DD9"/>
    <w:rsid w:val="00FA1A53"/>
    <w:rsid w:val="00FA22CB"/>
    <w:rsid w:val="00FA27FC"/>
    <w:rsid w:val="00FA34CD"/>
    <w:rsid w:val="00FA64CF"/>
    <w:rsid w:val="00FA7332"/>
    <w:rsid w:val="00FB06B6"/>
    <w:rsid w:val="00FB46CE"/>
    <w:rsid w:val="00FB74F8"/>
    <w:rsid w:val="00FC0A9D"/>
    <w:rsid w:val="00FC1139"/>
    <w:rsid w:val="00FC2900"/>
    <w:rsid w:val="00FC6B59"/>
    <w:rsid w:val="00FD2415"/>
    <w:rsid w:val="00FD2A9E"/>
    <w:rsid w:val="00FD3E45"/>
    <w:rsid w:val="00FD4024"/>
    <w:rsid w:val="00FD4B2F"/>
    <w:rsid w:val="00FD55D1"/>
    <w:rsid w:val="00FD770C"/>
    <w:rsid w:val="00FE073D"/>
    <w:rsid w:val="00FE55B0"/>
    <w:rsid w:val="00FF6D5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C45F45"/>
  <w14:defaultImageDpi w14:val="32767"/>
  <w15:docId w15:val="{79F794BD-8959-48FA-9F9A-9B18BE6B76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MS Mincho"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Times New Roman"/>
      <w:lang w:eastAsia="en-US"/>
    </w:rPr>
  </w:style>
  <w:style w:type="paragraph" w:styleId="Heading1">
    <w:name w:val="heading 1"/>
    <w:basedOn w:val="Normal"/>
    <w:next w:val="Normal"/>
    <w:qFormat/>
    <w:rsid w:val="00BD1E49"/>
    <w:pPr>
      <w:keepNext/>
      <w:tabs>
        <w:tab w:val="left" w:pos="4962"/>
      </w:tabs>
      <w:jc w:val="center"/>
      <w:outlineLvl w:val="0"/>
    </w:pPr>
    <w:rPr>
      <w:b/>
      <w:sz w:val="24"/>
    </w:rPr>
  </w:style>
  <w:style w:type="paragraph" w:styleId="Heading2">
    <w:name w:val="heading 2"/>
    <w:basedOn w:val="Normal"/>
    <w:next w:val="Normal"/>
    <w:autoRedefine/>
    <w:qFormat/>
    <w:rsid w:val="00F2465D"/>
    <w:pPr>
      <w:keepNext/>
      <w:tabs>
        <w:tab w:val="left" w:pos="4962"/>
      </w:tabs>
      <w:outlineLvl w:val="1"/>
    </w:pPr>
    <w:rPr>
      <w:b/>
      <w:sz w:val="22"/>
    </w:rPr>
  </w:style>
  <w:style w:type="paragraph" w:styleId="Heading3">
    <w:name w:val="heading 3"/>
    <w:basedOn w:val="Normal"/>
    <w:next w:val="Normal"/>
    <w:qFormat/>
    <w:pPr>
      <w:keepNext/>
      <w:jc w:val="center"/>
      <w:outlineLvl w:val="2"/>
    </w:pPr>
    <w:rPr>
      <w:rFonts w:ascii="Times" w:hAnsi="Times"/>
      <w:b/>
      <w:sz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Pr>
      <w:sz w:val="24"/>
    </w:rPr>
  </w:style>
  <w:style w:type="character" w:styleId="Hyperlink">
    <w:name w:val="Hyperlink"/>
    <w:rPr>
      <w:color w:val="0000FF"/>
      <w:u w:val="single"/>
    </w:rPr>
  </w:style>
  <w:style w:type="paragraph" w:styleId="BodyText2">
    <w:name w:val="Body Text 2"/>
    <w:basedOn w:val="Normal"/>
    <w:link w:val="BodyText2Char"/>
    <w:pPr>
      <w:tabs>
        <w:tab w:val="left" w:pos="4962"/>
      </w:tabs>
      <w:jc w:val="both"/>
    </w:p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character" w:styleId="PageNumber">
    <w:name w:val="page number"/>
    <w:basedOn w:val="DefaultParagraphFont"/>
  </w:style>
  <w:style w:type="paragraph" w:styleId="BodyText3">
    <w:name w:val="Body Text 3"/>
    <w:basedOn w:val="Normal"/>
    <w:pPr>
      <w:tabs>
        <w:tab w:val="left" w:pos="4962"/>
      </w:tabs>
      <w:jc w:val="both"/>
    </w:pPr>
    <w:rPr>
      <w:sz w:val="21"/>
    </w:rPr>
  </w:style>
  <w:style w:type="character" w:styleId="FollowedHyperlink">
    <w:name w:val="FollowedHyperlink"/>
    <w:rPr>
      <w:color w:val="800080"/>
      <w:u w:val="single"/>
    </w:rPr>
  </w:style>
  <w:style w:type="paragraph" w:styleId="BalloonText">
    <w:name w:val="Balloon Text"/>
    <w:basedOn w:val="Normal"/>
    <w:semiHidden/>
    <w:rsid w:val="007233C2"/>
    <w:rPr>
      <w:rFonts w:ascii="Tahoma" w:hAnsi="Tahoma" w:cs="Tahoma"/>
      <w:sz w:val="16"/>
      <w:szCs w:val="16"/>
    </w:rPr>
  </w:style>
  <w:style w:type="character" w:styleId="CommentReference">
    <w:name w:val="annotation reference"/>
    <w:uiPriority w:val="99"/>
    <w:semiHidden/>
    <w:rsid w:val="003F6FD9"/>
    <w:rPr>
      <w:sz w:val="16"/>
      <w:szCs w:val="16"/>
    </w:rPr>
  </w:style>
  <w:style w:type="paragraph" w:styleId="CommentText">
    <w:name w:val="annotation text"/>
    <w:basedOn w:val="Normal"/>
    <w:link w:val="CommentTextChar"/>
    <w:uiPriority w:val="99"/>
    <w:semiHidden/>
    <w:rsid w:val="003F6FD9"/>
  </w:style>
  <w:style w:type="paragraph" w:styleId="CommentSubject">
    <w:name w:val="annotation subject"/>
    <w:basedOn w:val="CommentText"/>
    <w:next w:val="CommentText"/>
    <w:semiHidden/>
    <w:rsid w:val="003F6FD9"/>
    <w:rPr>
      <w:b/>
      <w:bCs/>
    </w:rPr>
  </w:style>
  <w:style w:type="table" w:styleId="TableGrid">
    <w:name w:val="Table Grid"/>
    <w:basedOn w:val="TableNormal"/>
    <w:uiPriority w:val="59"/>
    <w:rsid w:val="00C91E0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874E03"/>
    <w:rPr>
      <w:i/>
      <w:iCs/>
    </w:rPr>
  </w:style>
  <w:style w:type="character" w:styleId="PlaceholderText">
    <w:name w:val="Placeholder Text"/>
    <w:basedOn w:val="DefaultParagraphFont"/>
    <w:uiPriority w:val="99"/>
    <w:semiHidden/>
    <w:rsid w:val="00770D41"/>
    <w:rPr>
      <w:color w:val="808080"/>
    </w:rPr>
  </w:style>
  <w:style w:type="character" w:customStyle="1" w:styleId="BodyText2Char">
    <w:name w:val="Body Text 2 Char"/>
    <w:basedOn w:val="DefaultParagraphFont"/>
    <w:link w:val="BodyText2"/>
    <w:rsid w:val="00770D41"/>
    <w:rPr>
      <w:rFonts w:eastAsia="Times New Roman"/>
      <w:lang w:eastAsia="en-US"/>
    </w:rPr>
  </w:style>
  <w:style w:type="character" w:customStyle="1" w:styleId="CommentTextChar">
    <w:name w:val="Comment Text Char"/>
    <w:basedOn w:val="DefaultParagraphFont"/>
    <w:link w:val="CommentText"/>
    <w:uiPriority w:val="99"/>
    <w:semiHidden/>
    <w:rsid w:val="00F52A42"/>
    <w:rPr>
      <w:rFonts w:eastAsia="Times New Roman"/>
      <w:lang w:eastAsia="en-US"/>
    </w:rPr>
  </w:style>
  <w:style w:type="paragraph" w:styleId="Caption">
    <w:name w:val="caption"/>
    <w:basedOn w:val="Normal"/>
    <w:next w:val="Normal"/>
    <w:autoRedefine/>
    <w:uiPriority w:val="35"/>
    <w:unhideWhenUsed/>
    <w:qFormat/>
    <w:rsid w:val="00B060F6"/>
    <w:pPr>
      <w:spacing w:line="360" w:lineRule="auto"/>
      <w:jc w:val="center"/>
    </w:pPr>
    <w:rPr>
      <w:rFonts w:eastAsiaTheme="minorEastAsia" w:cstheme="minorBidi"/>
      <w:iCs/>
      <w:szCs w:val="18"/>
      <w:lang w:eastAsia="zh-CN"/>
    </w:rPr>
  </w:style>
  <w:style w:type="paragraph" w:styleId="Bibliography">
    <w:name w:val="Bibliography"/>
    <w:basedOn w:val="Normal"/>
    <w:next w:val="Normal"/>
    <w:uiPriority w:val="37"/>
    <w:unhideWhenUsed/>
    <w:rsid w:val="001E3D5B"/>
    <w:pPr>
      <w:spacing w:after="240"/>
      <w:ind w:left="720" w:hanging="720"/>
    </w:pPr>
  </w:style>
  <w:style w:type="paragraph" w:styleId="ListParagraph">
    <w:name w:val="List Paragraph"/>
    <w:basedOn w:val="Normal"/>
    <w:uiPriority w:val="34"/>
    <w:qFormat/>
    <w:rsid w:val="0062676E"/>
    <w:pPr>
      <w:ind w:left="720"/>
      <w:contextualSpacing/>
    </w:pPr>
  </w:style>
  <w:style w:type="paragraph" w:styleId="Revision">
    <w:name w:val="Revision"/>
    <w:hidden/>
    <w:uiPriority w:val="99"/>
    <w:semiHidden/>
    <w:rsid w:val="00AF77D1"/>
    <w:rPr>
      <w:rFonts w:eastAsia="Times New Roman"/>
      <w:lang w:eastAsia="en-US"/>
    </w:rPr>
  </w:style>
  <w:style w:type="paragraph" w:styleId="Title">
    <w:name w:val="Title"/>
    <w:basedOn w:val="Normal"/>
    <w:next w:val="Normal"/>
    <w:link w:val="TitleChar"/>
    <w:uiPriority w:val="10"/>
    <w:qFormat/>
    <w:rsid w:val="00791A2C"/>
    <w:pPr>
      <w:spacing w:line="360" w:lineRule="auto"/>
      <w:contextualSpacing/>
      <w:jc w:val="center"/>
    </w:pPr>
    <w:rPr>
      <w:rFonts w:eastAsiaTheme="majorEastAsia" w:cstheme="majorBidi"/>
      <w:b/>
      <w:spacing w:val="-10"/>
      <w:kern w:val="28"/>
      <w:sz w:val="28"/>
      <w:szCs w:val="56"/>
      <w:u w:val="single"/>
    </w:rPr>
  </w:style>
  <w:style w:type="character" w:customStyle="1" w:styleId="TitleChar">
    <w:name w:val="Title Char"/>
    <w:basedOn w:val="DefaultParagraphFont"/>
    <w:link w:val="Title"/>
    <w:uiPriority w:val="10"/>
    <w:rsid w:val="00791A2C"/>
    <w:rPr>
      <w:rFonts w:eastAsiaTheme="majorEastAsia" w:cstheme="majorBidi"/>
      <w:b/>
      <w:spacing w:val="-10"/>
      <w:kern w:val="28"/>
      <w:sz w:val="28"/>
      <w:szCs w:val="56"/>
      <w:u w:val="single"/>
      <w:lang w:eastAsia="en-US"/>
    </w:rPr>
  </w:style>
  <w:style w:type="paragraph" w:styleId="NormalWeb">
    <w:name w:val="Normal (Web)"/>
    <w:basedOn w:val="Normal"/>
    <w:uiPriority w:val="99"/>
    <w:semiHidden/>
    <w:unhideWhenUsed/>
    <w:rsid w:val="005B1AF0"/>
    <w:pPr>
      <w:spacing w:before="100" w:beforeAutospacing="1" w:after="100" w:afterAutospacing="1"/>
    </w:pPr>
    <w:rPr>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9196574">
      <w:bodyDiv w:val="1"/>
      <w:marLeft w:val="0"/>
      <w:marRight w:val="0"/>
      <w:marTop w:val="0"/>
      <w:marBottom w:val="0"/>
      <w:divBdr>
        <w:top w:val="none" w:sz="0" w:space="0" w:color="auto"/>
        <w:left w:val="none" w:sz="0" w:space="0" w:color="auto"/>
        <w:bottom w:val="none" w:sz="0" w:space="0" w:color="auto"/>
        <w:right w:val="none" w:sz="0" w:space="0" w:color="auto"/>
      </w:divBdr>
      <w:divsChild>
        <w:div w:id="2031952195">
          <w:marLeft w:val="0"/>
          <w:marRight w:val="0"/>
          <w:marTop w:val="0"/>
          <w:marBottom w:val="0"/>
          <w:divBdr>
            <w:top w:val="none" w:sz="0" w:space="0" w:color="auto"/>
            <w:left w:val="none" w:sz="0" w:space="0" w:color="auto"/>
            <w:bottom w:val="none" w:sz="0" w:space="0" w:color="auto"/>
            <w:right w:val="none" w:sz="0" w:space="0" w:color="auto"/>
          </w:divBdr>
          <w:divsChild>
            <w:div w:id="1707294020">
              <w:marLeft w:val="0"/>
              <w:marRight w:val="0"/>
              <w:marTop w:val="0"/>
              <w:marBottom w:val="0"/>
              <w:divBdr>
                <w:top w:val="none" w:sz="0" w:space="0" w:color="auto"/>
                <w:left w:val="none" w:sz="0" w:space="0" w:color="auto"/>
                <w:bottom w:val="none" w:sz="0" w:space="0" w:color="auto"/>
                <w:right w:val="none" w:sz="0" w:space="0" w:color="auto"/>
              </w:divBdr>
            </w:div>
            <w:div w:id="1998921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0476748">
      <w:bodyDiv w:val="1"/>
      <w:marLeft w:val="0"/>
      <w:marRight w:val="0"/>
      <w:marTop w:val="0"/>
      <w:marBottom w:val="0"/>
      <w:divBdr>
        <w:top w:val="none" w:sz="0" w:space="0" w:color="auto"/>
        <w:left w:val="none" w:sz="0" w:space="0" w:color="auto"/>
        <w:bottom w:val="none" w:sz="0" w:space="0" w:color="auto"/>
        <w:right w:val="none" w:sz="0" w:space="0" w:color="auto"/>
      </w:divBdr>
    </w:div>
    <w:div w:id="1464695312">
      <w:bodyDiv w:val="1"/>
      <w:marLeft w:val="0"/>
      <w:marRight w:val="0"/>
      <w:marTop w:val="0"/>
      <w:marBottom w:val="0"/>
      <w:divBdr>
        <w:top w:val="none" w:sz="0" w:space="0" w:color="auto"/>
        <w:left w:val="none" w:sz="0" w:space="0" w:color="auto"/>
        <w:bottom w:val="none" w:sz="0" w:space="0" w:color="auto"/>
        <w:right w:val="none" w:sz="0" w:space="0" w:color="auto"/>
      </w:divBdr>
    </w:div>
    <w:div w:id="1833907049">
      <w:bodyDiv w:val="1"/>
      <w:marLeft w:val="0"/>
      <w:marRight w:val="0"/>
      <w:marTop w:val="0"/>
      <w:marBottom w:val="0"/>
      <w:divBdr>
        <w:top w:val="none" w:sz="0" w:space="0" w:color="auto"/>
        <w:left w:val="none" w:sz="0" w:space="0" w:color="auto"/>
        <w:bottom w:val="none" w:sz="0" w:space="0" w:color="auto"/>
        <w:right w:val="none" w:sz="0" w:space="0" w:color="auto"/>
      </w:divBdr>
    </w:div>
    <w:div w:id="208806882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Reference.XSL" StyleName="IEEE - Reference Order"/>
</file>

<file path=customXml/itemProps1.xml><?xml version="1.0" encoding="utf-8"?>
<ds:datastoreItem xmlns:ds="http://schemas.openxmlformats.org/officeDocument/2006/customXml" ds:itemID="{FE700DEC-7C05-4B5C-B6D5-05D9AFD3C4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1</TotalTime>
  <Pages>11</Pages>
  <Words>15881</Words>
  <Characters>90522</Characters>
  <Application>Microsoft Office Word</Application>
  <DocSecurity>0</DocSecurity>
  <Lines>754</Lines>
  <Paragraphs>212</Paragraphs>
  <ScaleCrop>false</ScaleCrop>
  <HeadingPairs>
    <vt:vector size="2" baseType="variant">
      <vt:variant>
        <vt:lpstr>Title</vt:lpstr>
      </vt:variant>
      <vt:variant>
        <vt:i4>1</vt:i4>
      </vt:variant>
    </vt:vector>
  </HeadingPairs>
  <TitlesOfParts>
    <vt:vector size="1" baseType="lpstr">
      <vt:lpstr>21ST INTERNATIONAL CONGRESS OF REFRIGERATION</vt:lpstr>
    </vt:vector>
  </TitlesOfParts>
  <Company>Purdue University</Company>
  <LinksUpToDate>false</LinksUpToDate>
  <CharactersWithSpaces>106191</CharactersWithSpaces>
  <SharedDoc>false</SharedDoc>
  <HLinks>
    <vt:vector size="36" baseType="variant">
      <vt:variant>
        <vt:i4>4587647</vt:i4>
      </vt:variant>
      <vt:variant>
        <vt:i4>18</vt:i4>
      </vt:variant>
      <vt:variant>
        <vt:i4>0</vt:i4>
      </vt:variant>
      <vt:variant>
        <vt:i4>5</vt:i4>
      </vt:variant>
      <vt:variant>
        <vt:lpwstr>https://images.webofknowledge.com/images/help/WOS/A_abrvjt.html</vt:lpwstr>
      </vt:variant>
      <vt:variant>
        <vt:lpwstr/>
      </vt:variant>
      <vt:variant>
        <vt:i4>5701639</vt:i4>
      </vt:variant>
      <vt:variant>
        <vt:i4>15</vt:i4>
      </vt:variant>
      <vt:variant>
        <vt:i4>0</vt:i4>
      </vt:variant>
      <vt:variant>
        <vt:i4>5</vt:i4>
      </vt:variant>
      <vt:variant>
        <vt:lpwstr>https://apastyle.apa.org/products/publication-manual-7th-edition</vt:lpwstr>
      </vt:variant>
      <vt:variant>
        <vt:lpwstr/>
      </vt:variant>
      <vt:variant>
        <vt:i4>8257571</vt:i4>
      </vt:variant>
      <vt:variant>
        <vt:i4>12</vt:i4>
      </vt:variant>
      <vt:variant>
        <vt:i4>0</vt:i4>
      </vt:variant>
      <vt:variant>
        <vt:i4>5</vt:i4>
      </vt:variant>
      <vt:variant>
        <vt:lpwstr>https://owl.english.purdue.edu/owl/resource/560/1/</vt:lpwstr>
      </vt:variant>
      <vt:variant>
        <vt:lpwstr/>
      </vt:variant>
      <vt:variant>
        <vt:i4>2556028</vt:i4>
      </vt:variant>
      <vt:variant>
        <vt:i4>9</vt:i4>
      </vt:variant>
      <vt:variant>
        <vt:i4>0</vt:i4>
      </vt:variant>
      <vt:variant>
        <vt:i4>5</vt:i4>
      </vt:variant>
      <vt:variant>
        <vt:lpwstr>http://www.conftool.com/Herrick2022</vt:lpwstr>
      </vt:variant>
      <vt:variant>
        <vt:lpwstr/>
      </vt:variant>
      <vt:variant>
        <vt:i4>2424957</vt:i4>
      </vt:variant>
      <vt:variant>
        <vt:i4>3</vt:i4>
      </vt:variant>
      <vt:variant>
        <vt:i4>0</vt:i4>
      </vt:variant>
      <vt:variant>
        <vt:i4>5</vt:i4>
      </vt:variant>
      <vt:variant>
        <vt:lpwstr>https://engineering.purdue.edu/Herrick/about/news/Conferences/2022/Authors</vt:lpwstr>
      </vt:variant>
      <vt:variant>
        <vt:lpwstr/>
      </vt:variant>
      <vt:variant>
        <vt:i4>2556028</vt:i4>
      </vt:variant>
      <vt:variant>
        <vt:i4>0</vt:i4>
      </vt:variant>
      <vt:variant>
        <vt:i4>0</vt:i4>
      </vt:variant>
      <vt:variant>
        <vt:i4>5</vt:i4>
      </vt:variant>
      <vt:variant>
        <vt:lpwstr>http://www.conftool.com/Herrick2022</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1ST INTERNATIONAL CONGRESS OF REFRIGERATION</dc:title>
  <dc:subject/>
  <dc:creator>freemanv</dc:creator>
  <cp:keywords/>
  <dc:description/>
  <cp:lastModifiedBy>Lichen Wu</cp:lastModifiedBy>
  <cp:revision>37</cp:revision>
  <cp:lastPrinted>2014-02-07T20:32:00Z</cp:lastPrinted>
  <dcterms:created xsi:type="dcterms:W3CDTF">2022-04-13T14:02:00Z</dcterms:created>
  <dcterms:modified xsi:type="dcterms:W3CDTF">2022-04-14T1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FgwI0Hlz"/&gt;&lt;style id="http://www.zotero.org/styles/american-political-science-association" locale="en-US" hasBibliography="1" bibliographyStyleHasBeenSet="1"/&gt;&lt;prefs&gt;&lt;pref name="fieldType" value="</vt:lpwstr>
  </property>
  <property fmtid="{D5CDD505-2E9C-101B-9397-08002B2CF9AE}" pid="3" name="ZOTERO_PREF_2">
    <vt:lpwstr>Field"/&gt;&lt;pref name="automaticJournalAbbreviations" value="true"/&gt;&lt;/prefs&gt;&lt;/data&gt;</vt:lpwstr>
  </property>
</Properties>
</file>